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194E7" w14:textId="6E1316B7" w:rsidR="00050C95" w:rsidRPr="001F3790" w:rsidRDefault="00C871AC" w:rsidP="00BB4101">
      <w:pPr>
        <w:pBdr>
          <w:top w:val="nil"/>
          <w:left w:val="nil"/>
          <w:bottom w:val="nil"/>
          <w:right w:val="nil"/>
          <w:between w:val="nil"/>
        </w:pBdr>
        <w:jc w:val="both"/>
        <w:rPr>
          <w:rFonts w:ascii="Calibri" w:hAnsi="Calibri" w:cs="Calibri"/>
          <w:b/>
          <w:bCs/>
        </w:rPr>
      </w:pPr>
      <w:r w:rsidRPr="001F3790">
        <w:rPr>
          <w:rFonts w:ascii="Calibri" w:hAnsi="Calibri" w:cs="Calibri"/>
          <w:b/>
          <w:bCs/>
        </w:rPr>
        <w:t>TITLE:</w:t>
      </w:r>
    </w:p>
    <w:p w14:paraId="1FEC18C3" w14:textId="62DE399F" w:rsidR="000511F4" w:rsidRPr="001F3790" w:rsidRDefault="000511F4" w:rsidP="00BB4101">
      <w:pPr>
        <w:pBdr>
          <w:top w:val="nil"/>
          <w:left w:val="nil"/>
          <w:bottom w:val="nil"/>
          <w:right w:val="nil"/>
          <w:between w:val="nil"/>
        </w:pBdr>
        <w:jc w:val="both"/>
        <w:rPr>
          <w:rFonts w:ascii="Calibri" w:hAnsi="Calibri" w:cs="Calibri"/>
          <w:bCs/>
        </w:rPr>
      </w:pPr>
      <w:r w:rsidRPr="001F3790">
        <w:rPr>
          <w:rFonts w:ascii="Calibri" w:eastAsia="Times New Roman" w:hAnsi="Calibri" w:cs="Calibri"/>
          <w:bCs/>
        </w:rPr>
        <w:t xml:space="preserve">Cellular </w:t>
      </w:r>
      <w:r w:rsidR="00017216" w:rsidRPr="001F3790">
        <w:rPr>
          <w:rFonts w:ascii="Calibri" w:eastAsia="Times New Roman" w:hAnsi="Calibri" w:cs="Calibri"/>
          <w:bCs/>
        </w:rPr>
        <w:t>M</w:t>
      </w:r>
      <w:r w:rsidRPr="001F3790">
        <w:rPr>
          <w:rFonts w:ascii="Calibri" w:eastAsia="Times New Roman" w:hAnsi="Calibri" w:cs="Calibri"/>
          <w:bCs/>
        </w:rPr>
        <w:t xml:space="preserve">embrane </w:t>
      </w:r>
      <w:r w:rsidR="00017216" w:rsidRPr="001F3790">
        <w:rPr>
          <w:rFonts w:ascii="Calibri" w:eastAsia="Times New Roman" w:hAnsi="Calibri" w:cs="Calibri"/>
          <w:bCs/>
        </w:rPr>
        <w:t>A</w:t>
      </w:r>
      <w:r w:rsidRPr="001F3790">
        <w:rPr>
          <w:rFonts w:ascii="Calibri" w:eastAsia="Times New Roman" w:hAnsi="Calibri" w:cs="Calibri"/>
          <w:bCs/>
        </w:rPr>
        <w:t xml:space="preserve">ffinity </w:t>
      </w:r>
      <w:r w:rsidR="00017216" w:rsidRPr="001F3790">
        <w:rPr>
          <w:rFonts w:ascii="Calibri" w:eastAsia="Times New Roman" w:hAnsi="Calibri" w:cs="Calibri"/>
          <w:bCs/>
        </w:rPr>
        <w:t>C</w:t>
      </w:r>
      <w:r w:rsidRPr="001F3790">
        <w:rPr>
          <w:rFonts w:ascii="Calibri" w:eastAsia="Times New Roman" w:hAnsi="Calibri" w:cs="Calibri"/>
          <w:bCs/>
        </w:rPr>
        <w:t xml:space="preserve">hromatography </w:t>
      </w:r>
      <w:r w:rsidR="00017216" w:rsidRPr="001F3790">
        <w:rPr>
          <w:rFonts w:ascii="Calibri" w:eastAsia="Times New Roman" w:hAnsi="Calibri" w:cs="Calibri"/>
          <w:bCs/>
        </w:rPr>
        <w:t>C</w:t>
      </w:r>
      <w:r w:rsidRPr="001F3790">
        <w:rPr>
          <w:rFonts w:ascii="Calibri" w:eastAsia="Times New Roman" w:hAnsi="Calibri" w:cs="Calibri"/>
          <w:bCs/>
        </w:rPr>
        <w:t xml:space="preserve">olumns </w:t>
      </w:r>
      <w:r w:rsidR="00504089" w:rsidRPr="001F3790">
        <w:rPr>
          <w:rFonts w:ascii="Calibri" w:eastAsia="Times New Roman" w:hAnsi="Calibri" w:cs="Calibri"/>
          <w:bCs/>
        </w:rPr>
        <w:t xml:space="preserve">to </w:t>
      </w:r>
      <w:r w:rsidR="00187411" w:rsidRPr="001F3790">
        <w:rPr>
          <w:rFonts w:ascii="Calibri" w:eastAsia="Times New Roman" w:hAnsi="Calibri" w:cs="Calibri"/>
          <w:bCs/>
        </w:rPr>
        <w:t>I</w:t>
      </w:r>
      <w:r w:rsidR="00504089" w:rsidRPr="001F3790">
        <w:rPr>
          <w:rFonts w:ascii="Calibri" w:eastAsia="Times New Roman" w:hAnsi="Calibri" w:cs="Calibri"/>
          <w:bCs/>
        </w:rPr>
        <w:t>dentify</w:t>
      </w:r>
      <w:r w:rsidRPr="001F3790">
        <w:rPr>
          <w:rFonts w:ascii="Calibri" w:eastAsia="Times New Roman" w:hAnsi="Calibri" w:cs="Calibri"/>
          <w:bCs/>
        </w:rPr>
        <w:t xml:space="preserve"> </w:t>
      </w:r>
      <w:r w:rsidR="00187411" w:rsidRPr="001F3790">
        <w:rPr>
          <w:rFonts w:ascii="Calibri" w:eastAsia="Times New Roman" w:hAnsi="Calibri" w:cs="Calibri"/>
          <w:bCs/>
        </w:rPr>
        <w:t>S</w:t>
      </w:r>
      <w:r w:rsidRPr="001F3790">
        <w:rPr>
          <w:rFonts w:ascii="Calibri" w:eastAsia="Times New Roman" w:hAnsi="Calibri" w:cs="Calibri"/>
          <w:bCs/>
        </w:rPr>
        <w:t xml:space="preserve">pecialized </w:t>
      </w:r>
      <w:r w:rsidR="00187411" w:rsidRPr="001F3790">
        <w:rPr>
          <w:rFonts w:ascii="Calibri" w:eastAsia="Times New Roman" w:hAnsi="Calibri" w:cs="Calibri"/>
          <w:bCs/>
        </w:rPr>
        <w:t>P</w:t>
      </w:r>
      <w:r w:rsidRPr="001F3790">
        <w:rPr>
          <w:rFonts w:ascii="Calibri" w:eastAsia="Times New Roman" w:hAnsi="Calibri" w:cs="Calibri"/>
          <w:bCs/>
        </w:rPr>
        <w:t xml:space="preserve">lant </w:t>
      </w:r>
      <w:r w:rsidR="00187411" w:rsidRPr="001F3790">
        <w:rPr>
          <w:rFonts w:ascii="Calibri" w:eastAsia="Times New Roman" w:hAnsi="Calibri" w:cs="Calibri"/>
          <w:bCs/>
        </w:rPr>
        <w:t>M</w:t>
      </w:r>
      <w:r w:rsidRPr="001F3790">
        <w:rPr>
          <w:rFonts w:ascii="Calibri" w:eastAsia="Times New Roman" w:hAnsi="Calibri" w:cs="Calibri"/>
          <w:bCs/>
        </w:rPr>
        <w:t xml:space="preserve">etabolites </w:t>
      </w:r>
      <w:r w:rsidR="00187411" w:rsidRPr="001F3790">
        <w:rPr>
          <w:rFonts w:ascii="Calibri" w:eastAsia="Times New Roman" w:hAnsi="Calibri" w:cs="Calibri"/>
          <w:bCs/>
        </w:rPr>
        <w:t>I</w:t>
      </w:r>
      <w:r w:rsidRPr="001F3790">
        <w:rPr>
          <w:rFonts w:ascii="Calibri" w:eastAsia="Times New Roman" w:hAnsi="Calibri" w:cs="Calibri"/>
          <w:bCs/>
        </w:rPr>
        <w:t>nteracting with</w:t>
      </w:r>
      <w:r w:rsidR="006F2EDD" w:rsidRPr="001F3790">
        <w:rPr>
          <w:rFonts w:ascii="Calibri" w:eastAsia="Times New Roman" w:hAnsi="Calibri" w:cs="Calibri"/>
          <w:bCs/>
        </w:rPr>
        <w:t xml:space="preserve"> </w:t>
      </w:r>
      <w:r w:rsidR="00187411" w:rsidRPr="001F3790">
        <w:rPr>
          <w:rFonts w:ascii="Calibri" w:eastAsia="Times New Roman" w:hAnsi="Calibri" w:cs="Calibri"/>
          <w:bCs/>
        </w:rPr>
        <w:t>I</w:t>
      </w:r>
      <w:r w:rsidR="006F2EDD" w:rsidRPr="001F3790">
        <w:rPr>
          <w:rFonts w:ascii="Calibri" w:eastAsia="Times New Roman" w:hAnsi="Calibri" w:cs="Calibri"/>
          <w:bCs/>
        </w:rPr>
        <w:t xml:space="preserve">mmobilized </w:t>
      </w:r>
      <w:r w:rsidR="00187411" w:rsidRPr="001F3790">
        <w:rPr>
          <w:rFonts w:ascii="Calibri" w:eastAsia="Times New Roman" w:hAnsi="Calibri" w:cs="Calibri"/>
          <w:bCs/>
        </w:rPr>
        <w:t>T</w:t>
      </w:r>
      <w:r w:rsidR="006F2EDD" w:rsidRPr="001F3790">
        <w:rPr>
          <w:rFonts w:ascii="Calibri" w:eastAsia="Times New Roman" w:hAnsi="Calibri" w:cs="Calibri"/>
          <w:bCs/>
        </w:rPr>
        <w:t xml:space="preserve">ropomyosin </w:t>
      </w:r>
      <w:r w:rsidR="000D186F" w:rsidRPr="001F3790">
        <w:rPr>
          <w:rFonts w:ascii="Calibri" w:eastAsia="Times New Roman" w:hAnsi="Calibri" w:cs="Calibri"/>
          <w:bCs/>
        </w:rPr>
        <w:t>K</w:t>
      </w:r>
      <w:r w:rsidR="006F2EDD" w:rsidRPr="001F3790">
        <w:rPr>
          <w:rFonts w:ascii="Calibri" w:eastAsia="Times New Roman" w:hAnsi="Calibri" w:cs="Calibri"/>
          <w:bCs/>
        </w:rPr>
        <w:t xml:space="preserve">inase </w:t>
      </w:r>
      <w:r w:rsidR="000D186F" w:rsidRPr="001F3790">
        <w:rPr>
          <w:rFonts w:ascii="Calibri" w:eastAsia="Times New Roman" w:hAnsi="Calibri" w:cs="Calibri"/>
          <w:bCs/>
        </w:rPr>
        <w:t>R</w:t>
      </w:r>
      <w:r w:rsidR="006F2EDD" w:rsidRPr="001F3790">
        <w:rPr>
          <w:rFonts w:ascii="Calibri" w:eastAsia="Times New Roman" w:hAnsi="Calibri" w:cs="Calibri"/>
          <w:bCs/>
        </w:rPr>
        <w:t>eceptor</w:t>
      </w:r>
      <w:r w:rsidR="00103A80" w:rsidRPr="001F3790">
        <w:rPr>
          <w:rFonts w:ascii="Calibri" w:eastAsia="Times New Roman" w:hAnsi="Calibri" w:cs="Calibri"/>
          <w:bCs/>
        </w:rPr>
        <w:t xml:space="preserve"> </w:t>
      </w:r>
      <w:r w:rsidR="006F2EDD" w:rsidRPr="001F3790">
        <w:rPr>
          <w:rFonts w:ascii="Calibri" w:eastAsia="Times New Roman" w:hAnsi="Calibri" w:cs="Calibri"/>
          <w:bCs/>
        </w:rPr>
        <w:t>B</w:t>
      </w:r>
    </w:p>
    <w:p w14:paraId="06C0C87E" w14:textId="77777777" w:rsidR="006E4797" w:rsidRPr="001F3790" w:rsidRDefault="006E4797" w:rsidP="00BB4101">
      <w:pPr>
        <w:jc w:val="both"/>
        <w:rPr>
          <w:rFonts w:ascii="Calibri" w:hAnsi="Calibri" w:cs="Calibri"/>
          <w:bCs/>
        </w:rPr>
      </w:pPr>
    </w:p>
    <w:p w14:paraId="592A78B2" w14:textId="50378B18" w:rsidR="00E97050" w:rsidRPr="001F3790" w:rsidRDefault="00E97050" w:rsidP="00BB4101">
      <w:pPr>
        <w:jc w:val="both"/>
        <w:rPr>
          <w:rFonts w:ascii="Calibri" w:hAnsi="Calibri" w:cs="Calibri"/>
          <w:b/>
        </w:rPr>
      </w:pPr>
      <w:r w:rsidRPr="001F3790">
        <w:rPr>
          <w:rFonts w:ascii="Calibri" w:hAnsi="Calibri" w:cs="Calibri"/>
          <w:b/>
        </w:rPr>
        <w:t>AUTHORS AND AFFILIATIONS:</w:t>
      </w:r>
    </w:p>
    <w:p w14:paraId="00535F2C" w14:textId="3BAC18A0" w:rsidR="006E4797" w:rsidRPr="001F3790" w:rsidRDefault="004044CB" w:rsidP="00BB4101">
      <w:pPr>
        <w:jc w:val="both"/>
        <w:rPr>
          <w:rFonts w:ascii="Calibri" w:hAnsi="Calibri" w:cs="Calibri"/>
        </w:rPr>
      </w:pPr>
      <w:proofErr w:type="spellStart"/>
      <w:r w:rsidRPr="001F3790">
        <w:rPr>
          <w:rFonts w:ascii="Calibri" w:hAnsi="Calibri" w:cs="Calibri"/>
        </w:rPr>
        <w:t>Zekiye</w:t>
      </w:r>
      <w:proofErr w:type="spellEnd"/>
      <w:r w:rsidRPr="001F3790">
        <w:rPr>
          <w:rFonts w:ascii="Calibri" w:hAnsi="Calibri" w:cs="Calibri"/>
        </w:rPr>
        <w:t xml:space="preserve"> </w:t>
      </w:r>
      <w:proofErr w:type="spellStart"/>
      <w:r w:rsidRPr="001F3790">
        <w:rPr>
          <w:rFonts w:ascii="Calibri" w:hAnsi="Calibri" w:cs="Calibri"/>
        </w:rPr>
        <w:t>Ceren</w:t>
      </w:r>
      <w:proofErr w:type="spellEnd"/>
      <w:r w:rsidRPr="001F3790">
        <w:rPr>
          <w:rFonts w:ascii="Calibri" w:hAnsi="Calibri" w:cs="Calibri"/>
        </w:rPr>
        <w:t xml:space="preserve"> Arituluk</w:t>
      </w:r>
      <w:r w:rsidRPr="001F3790">
        <w:rPr>
          <w:rFonts w:ascii="Calibri" w:hAnsi="Calibri" w:cs="Calibri"/>
          <w:vertAlign w:val="superscript"/>
        </w:rPr>
        <w:t>1,2</w:t>
      </w:r>
      <w:r w:rsidRPr="001F3790">
        <w:rPr>
          <w:rFonts w:ascii="Calibri" w:hAnsi="Calibri" w:cs="Calibri"/>
        </w:rPr>
        <w:t xml:space="preserve">, </w:t>
      </w:r>
      <w:proofErr w:type="spellStart"/>
      <w:r w:rsidRPr="001F3790">
        <w:rPr>
          <w:rFonts w:ascii="Calibri" w:hAnsi="Calibri" w:cs="Calibri"/>
        </w:rPr>
        <w:t>Bishnu</w:t>
      </w:r>
      <w:proofErr w:type="spellEnd"/>
      <w:r w:rsidRPr="001F3790">
        <w:rPr>
          <w:rFonts w:ascii="Calibri" w:hAnsi="Calibri" w:cs="Calibri"/>
        </w:rPr>
        <w:t xml:space="preserve"> Adhikari</w:t>
      </w:r>
      <w:r w:rsidRPr="001F3790">
        <w:rPr>
          <w:rFonts w:ascii="Calibri" w:hAnsi="Calibri" w:cs="Calibri"/>
          <w:vertAlign w:val="superscript"/>
        </w:rPr>
        <w:t>1</w:t>
      </w:r>
      <w:r w:rsidR="00A64E69" w:rsidRPr="001F3790">
        <w:rPr>
          <w:rFonts w:ascii="Calibri" w:hAnsi="Calibri" w:cs="Calibri"/>
        </w:rPr>
        <w:t xml:space="preserve">, </w:t>
      </w:r>
      <w:r w:rsidR="00F32877" w:rsidRPr="001F3790">
        <w:rPr>
          <w:rFonts w:ascii="Calibri" w:hAnsi="Calibri" w:cs="Calibri"/>
        </w:rPr>
        <w:t>Urmila Maitra</w:t>
      </w:r>
      <w:r w:rsidR="00F32877" w:rsidRPr="001F3790">
        <w:rPr>
          <w:rFonts w:ascii="Calibri" w:hAnsi="Calibri" w:cs="Calibri"/>
          <w:vertAlign w:val="superscript"/>
        </w:rPr>
        <w:t>1</w:t>
      </w:r>
      <w:r w:rsidR="00F32877" w:rsidRPr="001F3790">
        <w:rPr>
          <w:rFonts w:ascii="Calibri" w:hAnsi="Calibri" w:cs="Calibri"/>
        </w:rPr>
        <w:t xml:space="preserve">, </w:t>
      </w:r>
      <w:r w:rsidR="00A64E69" w:rsidRPr="001F3790">
        <w:rPr>
          <w:rFonts w:ascii="Calibri" w:hAnsi="Calibri" w:cs="Calibri"/>
        </w:rPr>
        <w:t>Caroline Goodman</w:t>
      </w:r>
      <w:r w:rsidR="00A64E69" w:rsidRPr="001F3790">
        <w:rPr>
          <w:rFonts w:ascii="Calibri" w:hAnsi="Calibri" w:cs="Calibri"/>
          <w:vertAlign w:val="superscript"/>
        </w:rPr>
        <w:t>1</w:t>
      </w:r>
      <w:r w:rsidR="000D186F" w:rsidRPr="001F3790">
        <w:rPr>
          <w:rFonts w:ascii="Calibri" w:hAnsi="Calibri" w:cs="Calibri"/>
        </w:rPr>
        <w:t xml:space="preserve">, </w:t>
      </w:r>
      <w:r w:rsidRPr="001F3790">
        <w:rPr>
          <w:rFonts w:ascii="Calibri" w:hAnsi="Calibri" w:cs="Calibri"/>
        </w:rPr>
        <w:t>Lukasz M. Ciesla</w:t>
      </w:r>
      <w:r w:rsidRPr="001F3790">
        <w:rPr>
          <w:rFonts w:ascii="Calibri" w:hAnsi="Calibri" w:cs="Calibri"/>
          <w:vertAlign w:val="superscript"/>
        </w:rPr>
        <w:t>1</w:t>
      </w:r>
    </w:p>
    <w:p w14:paraId="405E1016" w14:textId="77777777" w:rsidR="000D186F" w:rsidRPr="001F3790" w:rsidRDefault="000D186F" w:rsidP="00BB4101">
      <w:pPr>
        <w:jc w:val="both"/>
        <w:rPr>
          <w:rFonts w:ascii="Calibri" w:hAnsi="Calibri" w:cs="Calibri"/>
        </w:rPr>
      </w:pPr>
    </w:p>
    <w:p w14:paraId="01023E60" w14:textId="04845C72" w:rsidR="00E468D2" w:rsidRPr="001F3790" w:rsidRDefault="00DD364C" w:rsidP="00BB4101">
      <w:pPr>
        <w:pStyle w:val="ListParagraph"/>
        <w:pBdr>
          <w:top w:val="nil"/>
          <w:left w:val="nil"/>
          <w:bottom w:val="nil"/>
          <w:right w:val="nil"/>
          <w:between w:val="nil"/>
        </w:pBdr>
        <w:ind w:left="0"/>
        <w:contextualSpacing w:val="0"/>
      </w:pPr>
      <w:r w:rsidRPr="001F3790">
        <w:rPr>
          <w:vertAlign w:val="superscript"/>
        </w:rPr>
        <w:t>1</w:t>
      </w:r>
      <w:r w:rsidR="00E468D2" w:rsidRPr="001F3790">
        <w:t>Department of Biological Sciences, The University of Alabama, Tuscaloosa AL 35487, USA</w:t>
      </w:r>
      <w:r w:rsidR="001828EA" w:rsidRPr="001F3790">
        <w:t xml:space="preserve"> </w:t>
      </w:r>
      <w:r w:rsidRPr="001F3790">
        <w:rPr>
          <w:vertAlign w:val="superscript"/>
        </w:rPr>
        <w:t>2</w:t>
      </w:r>
      <w:r w:rsidR="00E468D2" w:rsidRPr="001F3790">
        <w:t xml:space="preserve">Department of Pharmaceutical Botany, Faculty of Pharmacy, </w:t>
      </w:r>
      <w:proofErr w:type="spellStart"/>
      <w:r w:rsidR="00E468D2" w:rsidRPr="001F3790">
        <w:t>Hacettepe</w:t>
      </w:r>
      <w:proofErr w:type="spellEnd"/>
      <w:r w:rsidR="00E468D2" w:rsidRPr="001F3790">
        <w:t xml:space="preserve"> University,</w:t>
      </w:r>
      <w:r w:rsidR="006223CA" w:rsidRPr="001F3790">
        <w:t xml:space="preserve"> </w:t>
      </w:r>
      <w:r w:rsidR="00E468D2" w:rsidRPr="001F3790">
        <w:t xml:space="preserve">Ankara, Turkey </w:t>
      </w:r>
    </w:p>
    <w:p w14:paraId="314C2094" w14:textId="74F2F648" w:rsidR="00640F9F" w:rsidRPr="001F3790" w:rsidRDefault="00E468D2" w:rsidP="00BB4101">
      <w:pPr>
        <w:pBdr>
          <w:top w:val="nil"/>
          <w:left w:val="nil"/>
          <w:bottom w:val="nil"/>
          <w:right w:val="nil"/>
          <w:between w:val="nil"/>
        </w:pBdr>
        <w:jc w:val="both"/>
        <w:rPr>
          <w:rFonts w:ascii="Calibri" w:hAnsi="Calibri" w:cs="Calibri"/>
        </w:rPr>
      </w:pPr>
      <w:r w:rsidRPr="001F3790">
        <w:rPr>
          <w:rFonts w:ascii="Calibri" w:hAnsi="Calibri" w:cs="Calibri"/>
        </w:rPr>
        <w:t xml:space="preserve"> </w:t>
      </w:r>
    </w:p>
    <w:p w14:paraId="3651CF6F" w14:textId="24E7C414" w:rsidR="008A35FC" w:rsidRPr="001F3790" w:rsidRDefault="008A35FC" w:rsidP="00BB4101">
      <w:pPr>
        <w:jc w:val="both"/>
        <w:rPr>
          <w:rFonts w:ascii="Calibri" w:hAnsi="Calibri" w:cs="Calibri"/>
        </w:rPr>
      </w:pPr>
      <w:r w:rsidRPr="001F3790">
        <w:rPr>
          <w:rFonts w:ascii="Calibri" w:hAnsi="Calibri" w:cs="Calibri"/>
        </w:rPr>
        <w:t>Email address</w:t>
      </w:r>
      <w:r w:rsidR="00561493" w:rsidRPr="001F3790">
        <w:rPr>
          <w:rFonts w:ascii="Calibri" w:hAnsi="Calibri" w:cs="Calibri"/>
        </w:rPr>
        <w:t>es</w:t>
      </w:r>
      <w:r w:rsidRPr="001F3790">
        <w:rPr>
          <w:rFonts w:ascii="Calibri" w:hAnsi="Calibri" w:cs="Calibri"/>
        </w:rPr>
        <w:t xml:space="preserve"> of co-authors:</w:t>
      </w:r>
    </w:p>
    <w:p w14:paraId="5A2EBB30" w14:textId="6B18F1BC" w:rsidR="00640F9F" w:rsidRPr="001F3790" w:rsidRDefault="008A35FC" w:rsidP="00BB4101">
      <w:pPr>
        <w:jc w:val="both"/>
        <w:rPr>
          <w:rFonts w:ascii="Calibri" w:eastAsia="Times New Roman" w:hAnsi="Calibri" w:cs="Calibri"/>
        </w:rPr>
      </w:pPr>
      <w:proofErr w:type="spellStart"/>
      <w:r w:rsidRPr="001F3790">
        <w:rPr>
          <w:rFonts w:ascii="Calibri" w:hAnsi="Calibri" w:cs="Calibri"/>
        </w:rPr>
        <w:t>Zekiye</w:t>
      </w:r>
      <w:proofErr w:type="spellEnd"/>
      <w:r w:rsidRPr="001F3790">
        <w:rPr>
          <w:rFonts w:ascii="Calibri" w:hAnsi="Calibri" w:cs="Calibri"/>
        </w:rPr>
        <w:t xml:space="preserve"> </w:t>
      </w:r>
      <w:proofErr w:type="spellStart"/>
      <w:r w:rsidRPr="001F3790">
        <w:rPr>
          <w:rFonts w:ascii="Calibri" w:hAnsi="Calibri" w:cs="Calibri"/>
        </w:rPr>
        <w:t>Ceren</w:t>
      </w:r>
      <w:proofErr w:type="spellEnd"/>
      <w:r w:rsidRPr="001F3790">
        <w:rPr>
          <w:rFonts w:ascii="Calibri" w:hAnsi="Calibri" w:cs="Calibri"/>
        </w:rPr>
        <w:t xml:space="preserve"> </w:t>
      </w:r>
      <w:proofErr w:type="spellStart"/>
      <w:r w:rsidRPr="001F3790">
        <w:rPr>
          <w:rFonts w:ascii="Calibri" w:hAnsi="Calibri" w:cs="Calibri"/>
        </w:rPr>
        <w:t>Arituluk</w:t>
      </w:r>
      <w:proofErr w:type="spellEnd"/>
      <w:r w:rsidR="00BB4101" w:rsidRPr="001F3790">
        <w:rPr>
          <w:rFonts w:ascii="Calibri" w:hAnsi="Calibri" w:cs="Calibri"/>
        </w:rPr>
        <w:t xml:space="preserve">       </w:t>
      </w:r>
      <w:r w:rsidR="002F15F3" w:rsidRPr="001F3790">
        <w:rPr>
          <w:rFonts w:ascii="Calibri" w:hAnsi="Calibri" w:cs="Calibri"/>
        </w:rPr>
        <w:tab/>
      </w:r>
      <w:r w:rsidR="002F15F3" w:rsidRPr="001F3790">
        <w:rPr>
          <w:rFonts w:ascii="Calibri" w:hAnsi="Calibri" w:cs="Calibri"/>
        </w:rPr>
        <w:tab/>
      </w:r>
      <w:r w:rsidR="002F15F3" w:rsidRPr="001F3790">
        <w:rPr>
          <w:rFonts w:ascii="Calibri" w:hAnsi="Calibri" w:cs="Calibri"/>
        </w:rPr>
        <w:tab/>
      </w:r>
      <w:r w:rsidR="00A1467B" w:rsidRPr="001F3790">
        <w:rPr>
          <w:rFonts w:ascii="Calibri" w:hAnsi="Calibri" w:cs="Calibri"/>
        </w:rPr>
        <w:tab/>
      </w:r>
      <w:r w:rsidR="00C96501" w:rsidRPr="001F3790">
        <w:rPr>
          <w:rFonts w:ascii="Calibri" w:hAnsi="Calibri" w:cs="Calibri"/>
        </w:rPr>
        <w:tab/>
      </w:r>
      <w:r w:rsidRPr="001F3790">
        <w:rPr>
          <w:rFonts w:ascii="Calibri" w:hAnsi="Calibri" w:cs="Calibri"/>
        </w:rPr>
        <w:tab/>
      </w:r>
      <w:r w:rsidRPr="001F3790">
        <w:rPr>
          <w:rFonts w:ascii="Calibri" w:hAnsi="Calibri" w:cs="Calibri"/>
        </w:rPr>
        <w:tab/>
      </w:r>
      <w:r w:rsidRPr="001F3790">
        <w:rPr>
          <w:rFonts w:ascii="Calibri" w:hAnsi="Calibri" w:cs="Calibri"/>
        </w:rPr>
        <w:tab/>
      </w:r>
      <w:r w:rsidR="00384139" w:rsidRPr="001F3790">
        <w:rPr>
          <w:rFonts w:ascii="Calibri" w:hAnsi="Calibri" w:cs="Calibri"/>
        </w:rPr>
        <w:t>(</w:t>
      </w:r>
      <w:r w:rsidR="002F15F3" w:rsidRPr="001F3790">
        <w:rPr>
          <w:rFonts w:ascii="Calibri" w:hAnsi="Calibri" w:cs="Calibri"/>
        </w:rPr>
        <w:t>zceren@hacettepe.edu.tr</w:t>
      </w:r>
      <w:r w:rsidR="00384139" w:rsidRPr="001F3790">
        <w:rPr>
          <w:rFonts w:ascii="Calibri" w:eastAsia="Times New Roman" w:hAnsi="Calibri" w:cs="Calibri"/>
        </w:rPr>
        <w:t>)</w:t>
      </w:r>
    </w:p>
    <w:p w14:paraId="4EFD8DF5" w14:textId="0ADE45C2" w:rsidR="00384139" w:rsidRPr="001F3790" w:rsidRDefault="002F15F3" w:rsidP="00BB4101">
      <w:pPr>
        <w:jc w:val="both"/>
        <w:rPr>
          <w:rStyle w:val="Hyperlink"/>
          <w:rFonts w:ascii="Calibri" w:eastAsia="Times New Roman" w:hAnsi="Calibri" w:cs="Calibri"/>
          <w:color w:val="auto"/>
        </w:rPr>
      </w:pPr>
      <w:proofErr w:type="spellStart"/>
      <w:r w:rsidRPr="001F3790">
        <w:rPr>
          <w:rFonts w:ascii="Calibri" w:hAnsi="Calibri" w:cs="Calibri"/>
        </w:rPr>
        <w:t>Bishnu</w:t>
      </w:r>
      <w:proofErr w:type="spellEnd"/>
      <w:r w:rsidRPr="001F3790">
        <w:rPr>
          <w:rFonts w:ascii="Calibri" w:hAnsi="Calibri" w:cs="Calibri"/>
        </w:rPr>
        <w:t xml:space="preserve"> Adhikari</w:t>
      </w:r>
      <w:r w:rsidR="00BB4101" w:rsidRPr="001F3790">
        <w:rPr>
          <w:rFonts w:ascii="Calibri" w:hAnsi="Calibri" w:cs="Calibri"/>
        </w:rPr>
        <w:t xml:space="preserve">           </w:t>
      </w:r>
      <w:r w:rsidR="00C600DF" w:rsidRPr="001F3790">
        <w:rPr>
          <w:rFonts w:ascii="Calibri" w:hAnsi="Calibri" w:cs="Calibri"/>
        </w:rPr>
        <w:tab/>
      </w:r>
      <w:r w:rsidR="00C600DF" w:rsidRPr="001F3790">
        <w:rPr>
          <w:rFonts w:ascii="Calibri" w:hAnsi="Calibri" w:cs="Calibri"/>
        </w:rPr>
        <w:tab/>
        <w:t xml:space="preserve">     </w:t>
      </w:r>
      <w:r w:rsidR="00BB4101" w:rsidRPr="001F3790">
        <w:rPr>
          <w:rFonts w:ascii="Calibri" w:hAnsi="Calibri" w:cs="Calibri"/>
        </w:rPr>
        <w:t xml:space="preserve"> </w:t>
      </w:r>
      <w:r w:rsidR="00E923FA" w:rsidRPr="001F3790">
        <w:rPr>
          <w:rFonts w:ascii="Calibri" w:hAnsi="Calibri" w:cs="Calibri"/>
        </w:rPr>
        <w:tab/>
      </w:r>
      <w:r w:rsidR="00E923FA" w:rsidRPr="001F3790">
        <w:rPr>
          <w:rFonts w:ascii="Calibri" w:hAnsi="Calibri" w:cs="Calibri"/>
        </w:rPr>
        <w:tab/>
      </w:r>
      <w:r w:rsidR="00E923FA" w:rsidRPr="001F3790">
        <w:rPr>
          <w:rFonts w:ascii="Calibri" w:hAnsi="Calibri" w:cs="Calibri"/>
        </w:rPr>
        <w:tab/>
      </w:r>
      <w:r w:rsidR="00C600DF" w:rsidRPr="001F3790">
        <w:rPr>
          <w:rFonts w:ascii="Calibri" w:hAnsi="Calibri" w:cs="Calibri"/>
        </w:rPr>
        <w:tab/>
      </w:r>
      <w:r w:rsidR="00384139" w:rsidRPr="001F3790">
        <w:rPr>
          <w:rFonts w:ascii="Calibri" w:hAnsi="Calibri" w:cs="Calibri"/>
        </w:rPr>
        <w:t>(</w:t>
      </w:r>
      <w:r w:rsidR="00384139" w:rsidRPr="001F3790">
        <w:rPr>
          <w:rFonts w:ascii="Calibri" w:hAnsi="Calibri" w:cs="Calibri"/>
        </w:rPr>
        <w:tab/>
      </w:r>
      <w:r w:rsidR="00384139" w:rsidRPr="001F3790">
        <w:rPr>
          <w:rFonts w:ascii="Calibri" w:hAnsi="Calibri" w:cs="Calibri"/>
        </w:rPr>
        <w:tab/>
        <w:t>badhikari2@crimson.ua.edu)</w:t>
      </w:r>
    </w:p>
    <w:p w14:paraId="2C14AE21" w14:textId="70A7E488" w:rsidR="00F922F4" w:rsidRPr="001F3790" w:rsidRDefault="00384139" w:rsidP="00BB4101">
      <w:pPr>
        <w:jc w:val="both"/>
        <w:rPr>
          <w:rStyle w:val="Hyperlink"/>
          <w:rFonts w:ascii="Calibri" w:eastAsia="Times New Roman" w:hAnsi="Calibri" w:cs="Calibri"/>
          <w:color w:val="auto"/>
          <w:u w:val="none"/>
        </w:rPr>
      </w:pPr>
      <w:r w:rsidRPr="001F3790">
        <w:rPr>
          <w:rFonts w:ascii="Calibri" w:hAnsi="Calibri" w:cs="Calibri"/>
        </w:rPr>
        <w:t>Urmila Maitra</w:t>
      </w:r>
      <w:r w:rsidR="00BB4101" w:rsidRPr="001F3790">
        <w:rPr>
          <w:rStyle w:val="Hyperlink"/>
          <w:rFonts w:ascii="Calibri" w:eastAsia="Times New Roman" w:hAnsi="Calibri" w:cs="Calibri"/>
          <w:color w:val="auto"/>
          <w:u w:val="none"/>
        </w:rPr>
        <w:t xml:space="preserve">             </w:t>
      </w:r>
      <w:r w:rsidR="000B72B3" w:rsidRPr="001F3790">
        <w:rPr>
          <w:rStyle w:val="Hyperlink"/>
          <w:rFonts w:ascii="Calibri" w:eastAsia="Times New Roman" w:hAnsi="Calibri" w:cs="Calibri"/>
          <w:color w:val="auto"/>
          <w:u w:val="none"/>
        </w:rPr>
        <w:t xml:space="preserve"> </w:t>
      </w:r>
      <w:r w:rsidR="00C600DF" w:rsidRPr="001F3790">
        <w:rPr>
          <w:rStyle w:val="Hyperlink"/>
          <w:rFonts w:ascii="Calibri" w:eastAsia="Times New Roman" w:hAnsi="Calibri" w:cs="Calibri"/>
          <w:color w:val="auto"/>
          <w:u w:val="none"/>
        </w:rPr>
        <w:tab/>
        <w:t xml:space="preserve">   </w:t>
      </w:r>
      <w:proofErr w:type="gramStart"/>
      <w:r w:rsidR="00C600DF" w:rsidRPr="001F3790">
        <w:rPr>
          <w:rStyle w:val="Hyperlink"/>
          <w:rFonts w:ascii="Calibri" w:eastAsia="Times New Roman" w:hAnsi="Calibri" w:cs="Calibri"/>
          <w:color w:val="auto"/>
          <w:u w:val="none"/>
        </w:rPr>
        <w:t xml:space="preserve">   </w:t>
      </w:r>
      <w:r w:rsidR="000B72B3" w:rsidRPr="001F3790">
        <w:rPr>
          <w:rStyle w:val="Hyperlink"/>
          <w:rFonts w:ascii="Calibri" w:eastAsia="Times New Roman" w:hAnsi="Calibri" w:cs="Calibri"/>
          <w:color w:val="auto"/>
          <w:u w:val="none"/>
        </w:rPr>
        <w:t>(</w:t>
      </w:r>
      <w:proofErr w:type="gramEnd"/>
      <w:r w:rsidR="00B27ED2" w:rsidRPr="001F3790">
        <w:rPr>
          <w:rStyle w:val="Hyperlink"/>
          <w:rFonts w:ascii="Calibri" w:eastAsia="Times New Roman" w:hAnsi="Calibri" w:cs="Calibri"/>
          <w:color w:val="auto"/>
          <w:u w:val="none"/>
        </w:rPr>
        <w:t>umaitra@ua.edu</w:t>
      </w:r>
      <w:r w:rsidR="000B72B3" w:rsidRPr="001F3790">
        <w:rPr>
          <w:rStyle w:val="Hyperlink"/>
          <w:rFonts w:ascii="Calibri" w:eastAsia="Times New Roman" w:hAnsi="Calibri" w:cs="Calibri"/>
          <w:color w:val="auto"/>
          <w:u w:val="none"/>
        </w:rPr>
        <w:t>)</w:t>
      </w:r>
    </w:p>
    <w:p w14:paraId="422096ED" w14:textId="6EC13CA8" w:rsidR="00A64E69" w:rsidRPr="001F3790" w:rsidRDefault="00B27ED2" w:rsidP="00BB4101">
      <w:pPr>
        <w:jc w:val="both"/>
        <w:rPr>
          <w:rFonts w:ascii="Calibri" w:hAnsi="Calibri" w:cs="Calibri"/>
        </w:rPr>
      </w:pPr>
      <w:r w:rsidRPr="001F3790">
        <w:rPr>
          <w:rFonts w:ascii="Calibri" w:hAnsi="Calibri" w:cs="Calibri"/>
        </w:rPr>
        <w:t>Caroline Goodma</w:t>
      </w:r>
      <w:r w:rsidR="009160A8" w:rsidRPr="001F3790">
        <w:rPr>
          <w:rFonts w:ascii="Calibri" w:hAnsi="Calibri" w:cs="Calibri"/>
        </w:rPr>
        <w:t>n</w:t>
      </w:r>
      <w:r w:rsidR="009160A8" w:rsidRPr="001F3790">
        <w:rPr>
          <w:rFonts w:ascii="Calibri" w:hAnsi="Calibri" w:cs="Calibri"/>
        </w:rPr>
        <w:tab/>
      </w:r>
      <w:r w:rsidR="00BB4101" w:rsidRPr="001F3790">
        <w:rPr>
          <w:rFonts w:ascii="Calibri" w:hAnsi="Calibri" w:cs="Calibri"/>
        </w:rPr>
        <w:t xml:space="preserve">        </w:t>
      </w:r>
      <w:proofErr w:type="gramStart"/>
      <w:r w:rsidR="00BB4101" w:rsidRPr="001F3790">
        <w:rPr>
          <w:rFonts w:ascii="Calibri" w:hAnsi="Calibri" w:cs="Calibri"/>
        </w:rPr>
        <w:t xml:space="preserve"> </w:t>
      </w:r>
      <w:r w:rsidR="00C600DF" w:rsidRPr="001F3790">
        <w:rPr>
          <w:rFonts w:ascii="Calibri" w:hAnsi="Calibri" w:cs="Calibri"/>
        </w:rPr>
        <w:t xml:space="preserve">  </w:t>
      </w:r>
      <w:r w:rsidR="009160A8" w:rsidRPr="001F3790">
        <w:rPr>
          <w:rFonts w:ascii="Calibri" w:hAnsi="Calibri" w:cs="Calibri"/>
        </w:rPr>
        <w:t>(</w:t>
      </w:r>
      <w:proofErr w:type="gramEnd"/>
      <w:r w:rsidR="002976DA" w:rsidRPr="00E41966">
        <w:rPr>
          <w:rFonts w:ascii="Calibri" w:hAnsi="Calibri" w:cs="Calibri"/>
        </w:rPr>
        <w:fldChar w:fldCharType="begin"/>
      </w:r>
      <w:r w:rsidR="002976DA" w:rsidRPr="00E41966">
        <w:rPr>
          <w:rFonts w:ascii="Calibri" w:hAnsi="Calibri" w:cs="Calibri"/>
        </w:rPr>
        <w:instrText xml:space="preserve"> HYPERLINK "mailto:" </w:instrText>
      </w:r>
      <w:r w:rsidR="0029142C">
        <w:rPr>
          <w:rFonts w:ascii="Calibri" w:hAnsi="Calibri" w:cs="Calibri"/>
        </w:rPr>
        <w:fldChar w:fldCharType="separate"/>
      </w:r>
      <w:r w:rsidR="002976DA" w:rsidRPr="00E41966">
        <w:rPr>
          <w:rFonts w:ascii="Calibri" w:hAnsi="Calibri" w:cs="Calibri"/>
        </w:rPr>
        <w:fldChar w:fldCharType="end"/>
      </w:r>
      <w:r w:rsidR="00A64E69" w:rsidRPr="001F3790">
        <w:rPr>
          <w:rStyle w:val="Hyperlink"/>
          <w:rFonts w:ascii="Calibri" w:hAnsi="Calibri" w:cs="Calibri"/>
          <w:color w:val="auto"/>
          <w:u w:val="none"/>
        </w:rPr>
        <w:t>cgoodman3@crimson.ua.edu</w:t>
      </w:r>
      <w:r w:rsidR="009160A8" w:rsidRPr="0029142C">
        <w:rPr>
          <w:rStyle w:val="Hyperlink"/>
          <w:rFonts w:ascii="Calibri" w:hAnsi="Calibri" w:cs="Calibri"/>
          <w:color w:val="auto"/>
          <w:u w:val="none"/>
        </w:rPr>
        <w:t>)</w:t>
      </w:r>
    </w:p>
    <w:p w14:paraId="47A2A6B4" w14:textId="3ADD4E42" w:rsidR="00DA2970" w:rsidRPr="001F3790" w:rsidRDefault="00DA2970" w:rsidP="00BB4101">
      <w:pPr>
        <w:pBdr>
          <w:top w:val="nil"/>
          <w:left w:val="nil"/>
          <w:bottom w:val="nil"/>
          <w:right w:val="nil"/>
          <w:between w:val="nil"/>
        </w:pBdr>
        <w:jc w:val="both"/>
        <w:rPr>
          <w:rFonts w:ascii="Calibri" w:hAnsi="Calibri" w:cs="Calibri"/>
        </w:rPr>
      </w:pPr>
      <w:r w:rsidRPr="001F3790">
        <w:rPr>
          <w:rFonts w:ascii="Calibri" w:hAnsi="Calibri" w:cs="Calibri"/>
        </w:rPr>
        <w:t xml:space="preserve">Lukasz M. </w:t>
      </w:r>
      <w:proofErr w:type="spellStart"/>
      <w:r w:rsidRPr="001F3790">
        <w:rPr>
          <w:rFonts w:ascii="Calibri" w:hAnsi="Calibri" w:cs="Calibri"/>
        </w:rPr>
        <w:t>Ciesla</w:t>
      </w:r>
      <w:proofErr w:type="spellEnd"/>
      <w:r w:rsidRPr="001F3790">
        <w:rPr>
          <w:rFonts w:ascii="Calibri" w:hAnsi="Calibri" w:cs="Calibri"/>
        </w:rPr>
        <w:tab/>
      </w:r>
      <w:r w:rsidRPr="001F3790">
        <w:rPr>
          <w:rFonts w:ascii="Calibri" w:hAnsi="Calibri" w:cs="Calibri"/>
        </w:rPr>
        <w:tab/>
      </w:r>
      <w:r w:rsidR="00BB4101" w:rsidRPr="001F3790">
        <w:rPr>
          <w:rFonts w:ascii="Calibri" w:hAnsi="Calibri" w:cs="Calibri"/>
        </w:rPr>
        <w:t xml:space="preserve">           </w:t>
      </w:r>
      <w:r w:rsidRPr="001F3790">
        <w:rPr>
          <w:rFonts w:ascii="Calibri" w:hAnsi="Calibri" w:cs="Calibri"/>
        </w:rPr>
        <w:t xml:space="preserve"> </w:t>
      </w:r>
      <w:r w:rsidR="00C600DF" w:rsidRPr="001F3790">
        <w:rPr>
          <w:rFonts w:ascii="Calibri" w:hAnsi="Calibri" w:cs="Calibri"/>
        </w:rPr>
        <w:t xml:space="preserve"> </w:t>
      </w:r>
      <w:proofErr w:type="gramStart"/>
      <w:r w:rsidR="00C600DF" w:rsidRPr="001F3790">
        <w:rPr>
          <w:rFonts w:ascii="Calibri" w:hAnsi="Calibri" w:cs="Calibri"/>
        </w:rPr>
        <w:t xml:space="preserve">   </w:t>
      </w:r>
      <w:r w:rsidRPr="001F3790">
        <w:rPr>
          <w:rFonts w:ascii="Calibri" w:hAnsi="Calibri" w:cs="Calibri"/>
        </w:rPr>
        <w:t>(</w:t>
      </w:r>
      <w:proofErr w:type="gramEnd"/>
      <w:r w:rsidRPr="001F3790">
        <w:rPr>
          <w:rFonts w:ascii="Calibri" w:hAnsi="Calibri" w:cs="Calibri"/>
        </w:rPr>
        <w:t>lmciesla@ua.edu</w:t>
      </w:r>
      <w:r w:rsidRPr="0029142C">
        <w:rPr>
          <w:rStyle w:val="Hyperlink"/>
          <w:rFonts w:ascii="Calibri" w:hAnsi="Calibri" w:cs="Calibri"/>
          <w:color w:val="auto"/>
          <w:u w:val="none"/>
        </w:rPr>
        <w:t>)</w:t>
      </w:r>
      <w:r w:rsidRPr="0029142C">
        <w:rPr>
          <w:rFonts w:ascii="Calibri" w:hAnsi="Calibri" w:cs="Calibri"/>
        </w:rPr>
        <w:t xml:space="preserve"> </w:t>
      </w:r>
    </w:p>
    <w:p w14:paraId="59F51998" w14:textId="77777777" w:rsidR="008A35FC" w:rsidRPr="001F3790" w:rsidRDefault="008A35FC" w:rsidP="00BB4101">
      <w:pPr>
        <w:pBdr>
          <w:top w:val="nil"/>
          <w:left w:val="nil"/>
          <w:bottom w:val="nil"/>
          <w:right w:val="nil"/>
          <w:between w:val="nil"/>
        </w:pBdr>
        <w:jc w:val="both"/>
        <w:rPr>
          <w:rStyle w:val="Hyperlink"/>
          <w:rFonts w:ascii="Calibri" w:hAnsi="Calibri" w:cs="Calibri"/>
          <w:color w:val="auto"/>
        </w:rPr>
      </w:pPr>
    </w:p>
    <w:p w14:paraId="3B29110A" w14:textId="77777777" w:rsidR="004D3000" w:rsidRPr="001F3790" w:rsidRDefault="008A35FC" w:rsidP="00BB4101">
      <w:pPr>
        <w:pBdr>
          <w:top w:val="nil"/>
          <w:left w:val="nil"/>
          <w:bottom w:val="nil"/>
          <w:right w:val="nil"/>
          <w:between w:val="nil"/>
        </w:pBdr>
        <w:jc w:val="both"/>
        <w:rPr>
          <w:rFonts w:ascii="Calibri" w:hAnsi="Calibri" w:cs="Calibri"/>
        </w:rPr>
      </w:pPr>
      <w:r w:rsidRPr="001F3790">
        <w:rPr>
          <w:rFonts w:ascii="Calibri" w:hAnsi="Calibri" w:cs="Calibri"/>
        </w:rPr>
        <w:t>Corresponding author</w:t>
      </w:r>
      <w:r w:rsidR="004D3000" w:rsidRPr="001F3790">
        <w:rPr>
          <w:rFonts w:ascii="Calibri" w:hAnsi="Calibri" w:cs="Calibri"/>
        </w:rPr>
        <w:t>:</w:t>
      </w:r>
    </w:p>
    <w:p w14:paraId="7D53C5C7" w14:textId="1DC251A0" w:rsidR="008A35FC" w:rsidRPr="001F3790" w:rsidRDefault="004D3000" w:rsidP="00BB4101">
      <w:pPr>
        <w:pBdr>
          <w:top w:val="nil"/>
          <w:left w:val="nil"/>
          <w:bottom w:val="nil"/>
          <w:right w:val="nil"/>
          <w:between w:val="nil"/>
        </w:pBdr>
        <w:jc w:val="both"/>
        <w:rPr>
          <w:rFonts w:ascii="Calibri" w:hAnsi="Calibri" w:cs="Calibri"/>
        </w:rPr>
      </w:pPr>
      <w:r w:rsidRPr="001F3790">
        <w:rPr>
          <w:rFonts w:ascii="Calibri" w:hAnsi="Calibri" w:cs="Calibri"/>
        </w:rPr>
        <w:t xml:space="preserve">Lukasz M. </w:t>
      </w:r>
      <w:proofErr w:type="spellStart"/>
      <w:r w:rsidRPr="001F3790">
        <w:rPr>
          <w:rFonts w:ascii="Calibri" w:hAnsi="Calibri" w:cs="Calibri"/>
        </w:rPr>
        <w:t>Ciesla</w:t>
      </w:r>
      <w:proofErr w:type="spellEnd"/>
      <w:r w:rsidRPr="001F3790">
        <w:rPr>
          <w:rFonts w:ascii="Calibri" w:hAnsi="Calibri" w:cs="Calibri"/>
        </w:rPr>
        <w:tab/>
      </w:r>
      <w:r w:rsidRPr="001F3790">
        <w:rPr>
          <w:rFonts w:ascii="Calibri" w:hAnsi="Calibri" w:cs="Calibri"/>
        </w:rPr>
        <w:tab/>
      </w:r>
      <w:r w:rsidR="00BB4101" w:rsidRPr="001F3790">
        <w:rPr>
          <w:rFonts w:ascii="Calibri" w:hAnsi="Calibri" w:cs="Calibri"/>
        </w:rPr>
        <w:t xml:space="preserve">           </w:t>
      </w:r>
      <w:r w:rsidRPr="001F3790">
        <w:rPr>
          <w:rFonts w:ascii="Calibri" w:hAnsi="Calibri" w:cs="Calibri"/>
        </w:rPr>
        <w:t xml:space="preserve"> </w:t>
      </w:r>
      <w:proofErr w:type="gramStart"/>
      <w:r w:rsidR="00C600DF" w:rsidRPr="001F3790">
        <w:rPr>
          <w:rFonts w:ascii="Calibri" w:hAnsi="Calibri" w:cs="Calibri"/>
        </w:rPr>
        <w:t xml:space="preserve">   </w:t>
      </w:r>
      <w:r w:rsidRPr="001F3790">
        <w:rPr>
          <w:rFonts w:ascii="Calibri" w:hAnsi="Calibri" w:cs="Calibri"/>
        </w:rPr>
        <w:t>(</w:t>
      </w:r>
      <w:proofErr w:type="gramEnd"/>
      <w:r w:rsidRPr="001F3790">
        <w:rPr>
          <w:rFonts w:ascii="Calibri" w:hAnsi="Calibri" w:cs="Calibri"/>
        </w:rPr>
        <w:t>lmciesla@ua.edu</w:t>
      </w:r>
      <w:r w:rsidRPr="0029142C">
        <w:rPr>
          <w:rStyle w:val="Hyperlink"/>
          <w:rFonts w:ascii="Calibri" w:hAnsi="Calibri" w:cs="Calibri"/>
          <w:color w:val="auto"/>
          <w:u w:val="none"/>
        </w:rPr>
        <w:t>)</w:t>
      </w:r>
      <w:r w:rsidR="008A35FC" w:rsidRPr="001F3790">
        <w:rPr>
          <w:rFonts w:ascii="Calibri" w:hAnsi="Calibri" w:cs="Calibri"/>
        </w:rPr>
        <w:t xml:space="preserve"> </w:t>
      </w:r>
    </w:p>
    <w:p w14:paraId="747DB121" w14:textId="77777777" w:rsidR="00640F9F" w:rsidRPr="001F3790" w:rsidRDefault="00640F9F" w:rsidP="00BB4101">
      <w:pPr>
        <w:pBdr>
          <w:top w:val="nil"/>
          <w:left w:val="nil"/>
          <w:bottom w:val="nil"/>
          <w:right w:val="nil"/>
          <w:between w:val="nil"/>
        </w:pBdr>
        <w:jc w:val="both"/>
        <w:rPr>
          <w:rFonts w:ascii="Calibri" w:hAnsi="Calibri" w:cs="Calibri"/>
        </w:rPr>
      </w:pPr>
    </w:p>
    <w:p w14:paraId="4EAC774A" w14:textId="28D8F20E" w:rsidR="00F97A22" w:rsidRPr="001F3790" w:rsidRDefault="00551D82" w:rsidP="00BB4101">
      <w:pPr>
        <w:jc w:val="both"/>
        <w:rPr>
          <w:rFonts w:ascii="Calibri" w:hAnsi="Calibri" w:cs="Calibri"/>
        </w:rPr>
      </w:pPr>
      <w:r w:rsidRPr="001F3790">
        <w:rPr>
          <w:rFonts w:ascii="Calibri" w:hAnsi="Calibri" w:cs="Calibri"/>
          <w:b/>
        </w:rPr>
        <w:t>SUMMARY:</w:t>
      </w:r>
      <w:r w:rsidRPr="001F3790">
        <w:rPr>
          <w:rFonts w:ascii="Calibri" w:hAnsi="Calibri" w:cs="Calibri"/>
        </w:rPr>
        <w:t xml:space="preserve"> </w:t>
      </w:r>
    </w:p>
    <w:p w14:paraId="01069787" w14:textId="2FD8E5B3" w:rsidR="006E4797" w:rsidRPr="001F3790" w:rsidRDefault="000446FF" w:rsidP="00BB4101">
      <w:pPr>
        <w:jc w:val="both"/>
        <w:rPr>
          <w:rFonts w:ascii="Calibri" w:hAnsi="Calibri" w:cs="Calibri"/>
        </w:rPr>
      </w:pPr>
      <w:r w:rsidRPr="001F3790">
        <w:rPr>
          <w:rFonts w:ascii="Calibri" w:hAnsi="Calibri" w:cs="Calibri"/>
        </w:rPr>
        <w:t>Th</w:t>
      </w:r>
      <w:r w:rsidR="00AD189B" w:rsidRPr="001F3790">
        <w:rPr>
          <w:rFonts w:ascii="Calibri" w:hAnsi="Calibri" w:cs="Calibri"/>
        </w:rPr>
        <w:t>e</w:t>
      </w:r>
      <w:r w:rsidRPr="001F3790">
        <w:rPr>
          <w:rFonts w:ascii="Calibri" w:hAnsi="Calibri" w:cs="Calibri"/>
        </w:rPr>
        <w:t xml:space="preserve"> </w:t>
      </w:r>
      <w:r w:rsidR="006254F4" w:rsidRPr="001F3790">
        <w:rPr>
          <w:rFonts w:ascii="Calibri" w:hAnsi="Calibri" w:cs="Calibri"/>
        </w:rPr>
        <w:t>protocol describes</w:t>
      </w:r>
      <w:r w:rsidRPr="001F3790">
        <w:rPr>
          <w:rFonts w:ascii="Calibri" w:hAnsi="Calibri" w:cs="Calibri"/>
        </w:rPr>
        <w:t xml:space="preserve"> </w:t>
      </w:r>
      <w:r w:rsidR="004D3000" w:rsidRPr="001F3790">
        <w:rPr>
          <w:rFonts w:ascii="Calibri" w:hAnsi="Calibri" w:cs="Calibri"/>
        </w:rPr>
        <w:t xml:space="preserve">the </w:t>
      </w:r>
      <w:r w:rsidRPr="001F3790">
        <w:rPr>
          <w:rFonts w:ascii="Calibri" w:hAnsi="Calibri" w:cs="Calibri"/>
        </w:rPr>
        <w:t>preparation of cell membrane affinity chromatography</w:t>
      </w:r>
      <w:r w:rsidR="00974C6C" w:rsidRPr="001F3790">
        <w:rPr>
          <w:rFonts w:ascii="Calibri" w:hAnsi="Calibri" w:cs="Calibri"/>
        </w:rPr>
        <w:t xml:space="preserve"> (CMAC)</w:t>
      </w:r>
      <w:r w:rsidRPr="001F3790">
        <w:rPr>
          <w:rFonts w:ascii="Calibri" w:hAnsi="Calibri" w:cs="Calibri"/>
        </w:rPr>
        <w:t xml:space="preserve"> columns with immobilized </w:t>
      </w:r>
      <w:r w:rsidR="006254F4" w:rsidRPr="001F3790">
        <w:rPr>
          <w:rFonts w:ascii="Calibri" w:hAnsi="Calibri" w:cs="Calibri"/>
        </w:rPr>
        <w:t>cell membrane fragments containing functional transmembrane</w:t>
      </w:r>
      <w:r w:rsidR="006A0745" w:rsidRPr="001F3790">
        <w:rPr>
          <w:rFonts w:ascii="Calibri" w:hAnsi="Calibri" w:cs="Calibri"/>
        </w:rPr>
        <w:t xml:space="preserve"> tropomyosin kinase receptor B</w:t>
      </w:r>
      <w:r w:rsidR="00EF1DCC" w:rsidRPr="001F3790">
        <w:rPr>
          <w:rFonts w:ascii="Calibri" w:hAnsi="Calibri" w:cs="Calibri"/>
        </w:rPr>
        <w:t xml:space="preserve"> </w:t>
      </w:r>
      <w:r w:rsidR="006254F4" w:rsidRPr="001F3790">
        <w:rPr>
          <w:rFonts w:ascii="Calibri" w:hAnsi="Calibri" w:cs="Calibri"/>
        </w:rPr>
        <w:t xml:space="preserve">proteins. </w:t>
      </w:r>
      <w:r w:rsidR="00890714" w:rsidRPr="001F3790">
        <w:rPr>
          <w:rFonts w:ascii="Calibri" w:hAnsi="Calibri" w:cs="Calibri"/>
        </w:rPr>
        <w:t>T</w:t>
      </w:r>
      <w:r w:rsidR="006254F4" w:rsidRPr="001F3790">
        <w:rPr>
          <w:rFonts w:ascii="Calibri" w:hAnsi="Calibri" w:cs="Calibri"/>
        </w:rPr>
        <w:t>he use of CMAC columns in the identification of specialized plant metabolites interacting with these receptors and present in complex natural mixtures</w:t>
      </w:r>
      <w:r w:rsidR="00435A6D" w:rsidRPr="001F3790">
        <w:rPr>
          <w:rFonts w:ascii="Calibri" w:hAnsi="Calibri" w:cs="Calibri"/>
        </w:rPr>
        <w:t xml:space="preserve"> is also explained</w:t>
      </w:r>
      <w:r w:rsidR="006254F4" w:rsidRPr="001F3790">
        <w:rPr>
          <w:rFonts w:ascii="Calibri" w:hAnsi="Calibri" w:cs="Calibri"/>
        </w:rPr>
        <w:t>.</w:t>
      </w:r>
      <w:r w:rsidR="00BB4101" w:rsidRPr="001F3790">
        <w:rPr>
          <w:rFonts w:ascii="Calibri" w:hAnsi="Calibri" w:cs="Calibri"/>
        </w:rPr>
        <w:t xml:space="preserve"> </w:t>
      </w:r>
    </w:p>
    <w:p w14:paraId="74EFC8D7" w14:textId="77777777" w:rsidR="006E4797" w:rsidRPr="001F3790" w:rsidRDefault="006E4797" w:rsidP="00BB4101">
      <w:pPr>
        <w:jc w:val="both"/>
        <w:rPr>
          <w:rFonts w:ascii="Calibri" w:hAnsi="Calibri" w:cs="Calibri"/>
        </w:rPr>
      </w:pPr>
    </w:p>
    <w:p w14:paraId="38DE9950" w14:textId="12FBD871" w:rsidR="00F97A22" w:rsidRPr="001F3790" w:rsidRDefault="00551D82" w:rsidP="00BB4101">
      <w:pPr>
        <w:jc w:val="both"/>
        <w:rPr>
          <w:rFonts w:ascii="Calibri" w:hAnsi="Calibri" w:cs="Calibri"/>
        </w:rPr>
      </w:pPr>
      <w:r w:rsidRPr="001F3790">
        <w:rPr>
          <w:rFonts w:ascii="Calibri" w:hAnsi="Calibri" w:cs="Calibri"/>
          <w:b/>
        </w:rPr>
        <w:t>ABSTRACT:</w:t>
      </w:r>
    </w:p>
    <w:p w14:paraId="3DFF45CB" w14:textId="66BEFEE0" w:rsidR="004A138D" w:rsidRPr="001F3790" w:rsidRDefault="00B519BA" w:rsidP="00BB4101">
      <w:pPr>
        <w:jc w:val="both"/>
        <w:rPr>
          <w:rFonts w:ascii="Calibri" w:hAnsi="Calibri" w:cs="Calibri"/>
        </w:rPr>
      </w:pPr>
      <w:r w:rsidRPr="001F3790">
        <w:rPr>
          <w:rFonts w:ascii="Calibri" w:hAnsi="Calibri" w:cs="Calibri"/>
        </w:rPr>
        <w:t xml:space="preserve">Chemicals synthesized by plants, fungi, bacteria, and marine invertebrates have been a rich source of new drug hits and leads. </w:t>
      </w:r>
      <w:r w:rsidR="00EF06FD" w:rsidRPr="001F3790">
        <w:rPr>
          <w:rFonts w:ascii="Calibri" w:hAnsi="Calibri" w:cs="Calibri"/>
        </w:rPr>
        <w:t>Medicines such as statins, penicillin, paclitaxel, rapamycin</w:t>
      </w:r>
      <w:r w:rsidR="009B3E50" w:rsidRPr="001F3790">
        <w:rPr>
          <w:rFonts w:ascii="Calibri" w:hAnsi="Calibri" w:cs="Calibri"/>
        </w:rPr>
        <w:t>,</w:t>
      </w:r>
      <w:r w:rsidR="00EF06FD" w:rsidRPr="001F3790">
        <w:rPr>
          <w:rFonts w:ascii="Calibri" w:hAnsi="Calibri" w:cs="Calibri"/>
        </w:rPr>
        <w:t xml:space="preserve"> or artemisinin, commonly used in medical practice, have been first identified and isolated from natural products. </w:t>
      </w:r>
      <w:r w:rsidR="00E451E6" w:rsidRPr="001F3790">
        <w:rPr>
          <w:rFonts w:ascii="Calibri" w:hAnsi="Calibri" w:cs="Calibri"/>
        </w:rPr>
        <w:t xml:space="preserve">However, the identification and isolation of biologically active specialized metabolites from natural sources is </w:t>
      </w:r>
      <w:r w:rsidR="009B3E50" w:rsidRPr="001F3790">
        <w:rPr>
          <w:rFonts w:ascii="Calibri" w:hAnsi="Calibri" w:cs="Calibri"/>
        </w:rPr>
        <w:t xml:space="preserve">a </w:t>
      </w:r>
      <w:r w:rsidR="00E451E6" w:rsidRPr="001F3790">
        <w:rPr>
          <w:rFonts w:ascii="Calibri" w:hAnsi="Calibri" w:cs="Calibri"/>
        </w:rPr>
        <w:t xml:space="preserve">challenging and time-consuming process. Traditionally, individual metabolites are isolated and purified from complex mixtures, following the extraction of biomass. </w:t>
      </w:r>
      <w:r w:rsidR="00FB5DDB" w:rsidRPr="001F3790">
        <w:rPr>
          <w:rFonts w:ascii="Calibri" w:hAnsi="Calibri" w:cs="Calibri"/>
        </w:rPr>
        <w:t>Subsequently, the isolated molecules are tested in functional assays to verify their biological activity.</w:t>
      </w:r>
      <w:r w:rsidR="00BB4101" w:rsidRPr="001F3790">
        <w:rPr>
          <w:rFonts w:ascii="Calibri" w:hAnsi="Calibri" w:cs="Calibri"/>
        </w:rPr>
        <w:t xml:space="preserve"> </w:t>
      </w:r>
      <w:r w:rsidR="00E451E6" w:rsidRPr="001F3790">
        <w:rPr>
          <w:rFonts w:ascii="Calibri" w:hAnsi="Calibri" w:cs="Calibri"/>
        </w:rPr>
        <w:t>Here we present the use of cellular membrane affinity chromatography (CMAC) columns to identify biologically active compounds directly from</w:t>
      </w:r>
      <w:r w:rsidR="00F36C89" w:rsidRPr="001F3790">
        <w:rPr>
          <w:rFonts w:ascii="Calibri" w:hAnsi="Calibri" w:cs="Calibri"/>
        </w:rPr>
        <w:t xml:space="preserve"> complex mixtures. CMAC columns allow for the identification of compounds interacting with</w:t>
      </w:r>
      <w:r w:rsidR="00FB5DDB" w:rsidRPr="001F3790">
        <w:rPr>
          <w:rFonts w:ascii="Calibri" w:hAnsi="Calibri" w:cs="Calibri"/>
        </w:rPr>
        <w:t xml:space="preserve"> immobilized functional</w:t>
      </w:r>
      <w:r w:rsidR="00F36C89" w:rsidRPr="001F3790">
        <w:rPr>
          <w:rFonts w:ascii="Calibri" w:hAnsi="Calibri" w:cs="Calibri"/>
        </w:rPr>
        <w:t xml:space="preserve"> transmembrane proteins</w:t>
      </w:r>
      <w:r w:rsidR="00C25C54" w:rsidRPr="001F3790">
        <w:rPr>
          <w:rFonts w:ascii="Calibri" w:hAnsi="Calibri" w:cs="Calibri"/>
        </w:rPr>
        <w:t xml:space="preserve"> (TMPs)</w:t>
      </w:r>
      <w:r w:rsidR="00FB5DDB" w:rsidRPr="001F3790">
        <w:rPr>
          <w:rFonts w:ascii="Calibri" w:hAnsi="Calibri" w:cs="Calibri"/>
        </w:rPr>
        <w:t xml:space="preserve"> embedded in their native phospholipid bilayer environment</w:t>
      </w:r>
      <w:r w:rsidR="00F36C89" w:rsidRPr="001F3790">
        <w:rPr>
          <w:rFonts w:ascii="Calibri" w:hAnsi="Calibri" w:cs="Calibri"/>
        </w:rPr>
        <w:t xml:space="preserve">. This is a targeted approach, which requires knowing the </w:t>
      </w:r>
      <w:r w:rsidR="00C25C54" w:rsidRPr="001F3790">
        <w:rPr>
          <w:rFonts w:ascii="Calibri" w:hAnsi="Calibri" w:cs="Calibri"/>
        </w:rPr>
        <w:t>TMP</w:t>
      </w:r>
      <w:r w:rsidR="00F36C89" w:rsidRPr="001F3790">
        <w:rPr>
          <w:rFonts w:ascii="Calibri" w:hAnsi="Calibri" w:cs="Calibri"/>
        </w:rPr>
        <w:t xml:space="preserve"> whose activity one </w:t>
      </w:r>
      <w:r w:rsidR="008559E9" w:rsidRPr="001F3790">
        <w:rPr>
          <w:rFonts w:ascii="Calibri" w:hAnsi="Calibri" w:cs="Calibri"/>
        </w:rPr>
        <w:t>intend</w:t>
      </w:r>
      <w:r w:rsidR="00697A79" w:rsidRPr="001F3790">
        <w:rPr>
          <w:rFonts w:ascii="Calibri" w:hAnsi="Calibri" w:cs="Calibri"/>
        </w:rPr>
        <w:t>s</w:t>
      </w:r>
      <w:r w:rsidR="008559E9" w:rsidRPr="001F3790">
        <w:rPr>
          <w:rFonts w:ascii="Calibri" w:hAnsi="Calibri" w:cs="Calibri"/>
        </w:rPr>
        <w:t xml:space="preserve"> </w:t>
      </w:r>
      <w:r w:rsidR="00F36C89" w:rsidRPr="001F3790">
        <w:rPr>
          <w:rFonts w:ascii="Calibri" w:hAnsi="Calibri" w:cs="Calibri"/>
        </w:rPr>
        <w:t>to modulate with the n</w:t>
      </w:r>
      <w:r w:rsidR="00FB5DDB" w:rsidRPr="001F3790">
        <w:rPr>
          <w:rFonts w:ascii="Calibri" w:hAnsi="Calibri" w:cs="Calibri"/>
        </w:rPr>
        <w:t>ewly identified small molecule drug candidate</w:t>
      </w:r>
      <w:r w:rsidR="00F36C89" w:rsidRPr="001F3790">
        <w:rPr>
          <w:rFonts w:ascii="Calibri" w:hAnsi="Calibri" w:cs="Calibri"/>
        </w:rPr>
        <w:t xml:space="preserve">. </w:t>
      </w:r>
      <w:r w:rsidR="00FB5DDB" w:rsidRPr="001F3790">
        <w:rPr>
          <w:rFonts w:ascii="Calibri" w:hAnsi="Calibri" w:cs="Calibri"/>
        </w:rPr>
        <w:t xml:space="preserve">In this protocol, we present an approach to prepare CMAC columns with immobilized </w:t>
      </w:r>
      <w:r w:rsidR="006C088B" w:rsidRPr="001F3790">
        <w:rPr>
          <w:rFonts w:ascii="Calibri" w:hAnsi="Calibri" w:cs="Calibri"/>
        </w:rPr>
        <w:t>tropomyosin kinase receptor B (</w:t>
      </w:r>
      <w:proofErr w:type="spellStart"/>
      <w:r w:rsidR="006C088B" w:rsidRPr="001F3790">
        <w:rPr>
          <w:rFonts w:ascii="Calibri" w:hAnsi="Calibri" w:cs="Calibri"/>
        </w:rPr>
        <w:t>TrkB</w:t>
      </w:r>
      <w:proofErr w:type="spellEnd"/>
      <w:r w:rsidR="006C088B" w:rsidRPr="001F3790">
        <w:rPr>
          <w:rFonts w:ascii="Calibri" w:hAnsi="Calibri" w:cs="Calibri"/>
        </w:rPr>
        <w:t xml:space="preserve">), which has </w:t>
      </w:r>
      <w:r w:rsidR="00971544" w:rsidRPr="001F3790">
        <w:rPr>
          <w:rFonts w:ascii="Calibri" w:hAnsi="Calibri" w:cs="Calibri"/>
        </w:rPr>
        <w:t xml:space="preserve">emerged </w:t>
      </w:r>
      <w:r w:rsidR="00F62078" w:rsidRPr="001F3790">
        <w:rPr>
          <w:rFonts w:ascii="Calibri" w:hAnsi="Calibri" w:cs="Calibri"/>
        </w:rPr>
        <w:t xml:space="preserve">as </w:t>
      </w:r>
      <w:r w:rsidR="006C088B" w:rsidRPr="001F3790">
        <w:rPr>
          <w:rFonts w:ascii="Calibri" w:hAnsi="Calibri" w:cs="Calibri"/>
        </w:rPr>
        <w:t>a viable target for drug discovery</w:t>
      </w:r>
      <w:r w:rsidR="0007368D" w:rsidRPr="001F3790">
        <w:rPr>
          <w:rFonts w:ascii="Calibri" w:hAnsi="Calibri" w:cs="Calibri"/>
        </w:rPr>
        <w:t xml:space="preserve"> for numerous nervous system disorders. </w:t>
      </w:r>
      <w:r w:rsidR="0007368D" w:rsidRPr="001F3790">
        <w:rPr>
          <w:rFonts w:ascii="Calibri" w:hAnsi="Calibri" w:cs="Calibri"/>
        </w:rPr>
        <w:lastRenderedPageBreak/>
        <w:t xml:space="preserve">In this article, we provide a detailed protocol to assemble </w:t>
      </w:r>
      <w:r w:rsidR="002F1B64" w:rsidRPr="001F3790">
        <w:rPr>
          <w:rFonts w:ascii="Calibri" w:hAnsi="Calibri" w:cs="Calibri"/>
        </w:rPr>
        <w:t xml:space="preserve">the </w:t>
      </w:r>
      <w:r w:rsidR="0007368D" w:rsidRPr="001F3790">
        <w:rPr>
          <w:rFonts w:ascii="Calibri" w:hAnsi="Calibri" w:cs="Calibri"/>
        </w:rPr>
        <w:t>CMAC column w</w:t>
      </w:r>
      <w:r w:rsidR="00A319C4" w:rsidRPr="001F3790">
        <w:rPr>
          <w:rFonts w:ascii="Calibri" w:hAnsi="Calibri" w:cs="Calibri"/>
        </w:rPr>
        <w:t xml:space="preserve">ith immobilized </w:t>
      </w:r>
      <w:proofErr w:type="spellStart"/>
      <w:r w:rsidR="00A319C4" w:rsidRPr="001F3790">
        <w:rPr>
          <w:rFonts w:ascii="Calibri" w:hAnsi="Calibri" w:cs="Calibri"/>
        </w:rPr>
        <w:t>TrkB</w:t>
      </w:r>
      <w:proofErr w:type="spellEnd"/>
      <w:r w:rsidR="00A319C4" w:rsidRPr="001F3790">
        <w:rPr>
          <w:rFonts w:ascii="Calibri" w:hAnsi="Calibri" w:cs="Calibri"/>
        </w:rPr>
        <w:t xml:space="preserve"> receptors using neuroblastoma cell line</w:t>
      </w:r>
      <w:r w:rsidR="00C83CE2" w:rsidRPr="001F3790">
        <w:rPr>
          <w:rFonts w:ascii="Calibri" w:hAnsi="Calibri" w:cs="Calibri"/>
        </w:rPr>
        <w:t>s</w:t>
      </w:r>
      <w:r w:rsidR="00A319C4" w:rsidRPr="001F3790">
        <w:rPr>
          <w:rFonts w:ascii="Calibri" w:hAnsi="Calibri" w:cs="Calibri"/>
        </w:rPr>
        <w:t xml:space="preserve"> overexpressing </w:t>
      </w:r>
      <w:proofErr w:type="spellStart"/>
      <w:r w:rsidR="00A319C4" w:rsidRPr="001F3790">
        <w:rPr>
          <w:rFonts w:ascii="Calibri" w:hAnsi="Calibri" w:cs="Calibri"/>
        </w:rPr>
        <w:t>TrkB</w:t>
      </w:r>
      <w:proofErr w:type="spellEnd"/>
      <w:r w:rsidR="00A319C4" w:rsidRPr="001F3790">
        <w:rPr>
          <w:rFonts w:ascii="Calibri" w:hAnsi="Calibri" w:cs="Calibri"/>
        </w:rPr>
        <w:t xml:space="preserve"> receptors. </w:t>
      </w:r>
      <w:r w:rsidR="007B162E" w:rsidRPr="001F3790">
        <w:rPr>
          <w:rFonts w:ascii="Calibri" w:hAnsi="Calibri" w:cs="Calibri"/>
        </w:rPr>
        <w:t xml:space="preserve">We further present the approach to </w:t>
      </w:r>
      <w:r w:rsidR="007854AF" w:rsidRPr="001F3790">
        <w:rPr>
          <w:rFonts w:ascii="Calibri" w:hAnsi="Calibri" w:cs="Calibri"/>
        </w:rPr>
        <w:t xml:space="preserve">investigate the functionality of the column and its use in the identification of specialized plant metabolites interacting with </w:t>
      </w:r>
      <w:proofErr w:type="spellStart"/>
      <w:r w:rsidR="007854AF" w:rsidRPr="001F3790">
        <w:rPr>
          <w:rFonts w:ascii="Calibri" w:hAnsi="Calibri" w:cs="Calibri"/>
        </w:rPr>
        <w:t>TrkB</w:t>
      </w:r>
      <w:proofErr w:type="spellEnd"/>
      <w:r w:rsidR="007854AF" w:rsidRPr="001F3790">
        <w:rPr>
          <w:rFonts w:ascii="Calibri" w:hAnsi="Calibri" w:cs="Calibri"/>
        </w:rPr>
        <w:t xml:space="preserve"> receptors. </w:t>
      </w:r>
    </w:p>
    <w:p w14:paraId="1683F787" w14:textId="77777777" w:rsidR="009D543A" w:rsidRPr="001F3790" w:rsidRDefault="009D543A" w:rsidP="00BB4101">
      <w:pPr>
        <w:jc w:val="both"/>
        <w:rPr>
          <w:rFonts w:ascii="Calibri" w:hAnsi="Calibri" w:cs="Calibri"/>
          <w:b/>
        </w:rPr>
      </w:pPr>
    </w:p>
    <w:p w14:paraId="4C8C6DEF" w14:textId="0BF89646" w:rsidR="00F97A22" w:rsidRPr="001F3790" w:rsidRDefault="00551D82" w:rsidP="00BB4101">
      <w:pPr>
        <w:jc w:val="both"/>
        <w:rPr>
          <w:rFonts w:ascii="Calibri" w:hAnsi="Calibri" w:cs="Calibri"/>
        </w:rPr>
      </w:pPr>
      <w:r w:rsidRPr="001F3790">
        <w:rPr>
          <w:rFonts w:ascii="Calibri" w:hAnsi="Calibri" w:cs="Calibri"/>
          <w:b/>
        </w:rPr>
        <w:t>INTRODUCTION:</w:t>
      </w:r>
      <w:r w:rsidRPr="001F3790">
        <w:rPr>
          <w:rFonts w:ascii="Calibri" w:hAnsi="Calibri" w:cs="Calibri"/>
        </w:rPr>
        <w:t xml:space="preserve"> </w:t>
      </w:r>
    </w:p>
    <w:p w14:paraId="1379C25C" w14:textId="0F748F77" w:rsidR="00FA4B77" w:rsidRPr="001F3790" w:rsidRDefault="002E3BF2" w:rsidP="00BB4101">
      <w:pPr>
        <w:jc w:val="both"/>
        <w:rPr>
          <w:rFonts w:ascii="Calibri" w:hAnsi="Calibri" w:cs="Calibri"/>
        </w:rPr>
      </w:pPr>
      <w:r w:rsidRPr="001F3790">
        <w:rPr>
          <w:rFonts w:ascii="Calibri" w:hAnsi="Calibri" w:cs="Calibri"/>
        </w:rPr>
        <w:t>Botanical mixtures are rich in pharmacologically active compounds</w:t>
      </w:r>
      <w:r w:rsidRPr="001F3790">
        <w:rPr>
          <w:rFonts w:ascii="Calibri" w:hAnsi="Calibri" w:cs="Calibri"/>
          <w:vertAlign w:val="superscript"/>
        </w:rPr>
        <w:fldChar w:fldCharType="begin">
          <w:fldData xml:space="preserve">PEVuZE5vdGU+PENpdGU+PEF1dGhvcj5UaG9tZm9yZDwvQXV0aG9yPjxZZWFyPjIwMTg8L1llYXI+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</w:fldData>
        </w:fldChar>
      </w:r>
      <w:r w:rsidR="000F674B" w:rsidRPr="001F3790">
        <w:rPr>
          <w:rFonts w:ascii="Calibri" w:hAnsi="Calibri" w:cs="Calibri"/>
          <w:vertAlign w:val="superscript"/>
        </w:rPr>
        <w:instrText xml:space="preserve"> ADDIN EN.CITE </w:instrText>
      </w:r>
      <w:r w:rsidR="000F674B" w:rsidRPr="001F3790">
        <w:rPr>
          <w:rFonts w:ascii="Calibri" w:hAnsi="Calibri" w:cs="Calibri"/>
          <w:vertAlign w:val="superscript"/>
        </w:rPr>
        <w:fldChar w:fldCharType="begin">
          <w:fldData xml:space="preserve">PEVuZE5vdGU+PENpdGU+PEF1dGhvcj5UaG9tZm9yZDwvQXV0aG9yPjxZZWFyPjIwMTg8L1llYXI+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</w:fldData>
        </w:fldChar>
      </w:r>
      <w:r w:rsidR="000F674B" w:rsidRPr="001F3790">
        <w:rPr>
          <w:rFonts w:ascii="Calibri" w:hAnsi="Calibri" w:cs="Calibri"/>
          <w:vertAlign w:val="superscript"/>
        </w:rPr>
        <w:instrText xml:space="preserve"> ADDIN EN.CITE.DATA </w:instrText>
      </w:r>
      <w:r w:rsidR="000F674B" w:rsidRPr="001F3790">
        <w:rPr>
          <w:rFonts w:ascii="Calibri" w:hAnsi="Calibri" w:cs="Calibri"/>
          <w:vertAlign w:val="superscript"/>
        </w:rPr>
      </w:r>
      <w:r w:rsidR="000F674B" w:rsidRPr="001F3790">
        <w:rPr>
          <w:rFonts w:ascii="Calibri" w:hAnsi="Calibri" w:cs="Calibri"/>
          <w:vertAlign w:val="superscript"/>
        </w:rPr>
        <w:fldChar w:fldCharType="end"/>
      </w:r>
      <w:r w:rsidRPr="001F3790">
        <w:rPr>
          <w:rFonts w:ascii="Calibri" w:hAnsi="Calibri" w:cs="Calibri"/>
          <w:vertAlign w:val="superscript"/>
        </w:rPr>
      </w:r>
      <w:r w:rsidRPr="001F3790">
        <w:rPr>
          <w:rFonts w:ascii="Calibri" w:hAnsi="Calibri" w:cs="Calibri"/>
          <w:vertAlign w:val="superscript"/>
        </w:rPr>
        <w:fldChar w:fldCharType="separate"/>
      </w:r>
      <w:r w:rsidR="000F674B" w:rsidRPr="00E41966">
        <w:rPr>
          <w:rFonts w:ascii="Calibri" w:hAnsi="Calibri" w:cs="Calibri"/>
          <w:vertAlign w:val="superscript"/>
        </w:rPr>
        <w:t>1</w:t>
      </w:r>
      <w:r w:rsidRPr="001F3790">
        <w:rPr>
          <w:rFonts w:ascii="Calibri" w:hAnsi="Calibri" w:cs="Calibri"/>
          <w:vertAlign w:val="superscript"/>
        </w:rPr>
        <w:fldChar w:fldCharType="end"/>
      </w:r>
      <w:r w:rsidR="00E957F7" w:rsidRPr="001F3790">
        <w:rPr>
          <w:rFonts w:ascii="Calibri" w:hAnsi="Calibri" w:cs="Calibri"/>
        </w:rPr>
        <w:t xml:space="preserve">, </w:t>
      </w:r>
      <w:r w:rsidRPr="001F3790">
        <w:rPr>
          <w:rFonts w:ascii="Calibri" w:hAnsi="Calibri" w:cs="Calibri"/>
        </w:rPr>
        <w:t>serving as a</w:t>
      </w:r>
      <w:r w:rsidR="00870C40" w:rsidRPr="001F3790">
        <w:rPr>
          <w:rFonts w:ascii="Calibri" w:hAnsi="Calibri" w:cs="Calibri"/>
        </w:rPr>
        <w:t xml:space="preserve"> good</w:t>
      </w:r>
      <w:r w:rsidRPr="001F3790">
        <w:rPr>
          <w:rFonts w:ascii="Calibri" w:hAnsi="Calibri" w:cs="Calibri"/>
        </w:rPr>
        <w:t xml:space="preserve"> source for </w:t>
      </w:r>
      <w:r w:rsidR="00D067AE" w:rsidRPr="001F3790">
        <w:rPr>
          <w:rFonts w:ascii="Calibri" w:hAnsi="Calibri" w:cs="Calibri"/>
        </w:rPr>
        <w:t>the identification of new drug hits and leads</w:t>
      </w:r>
      <w:r w:rsidRPr="001F3790">
        <w:rPr>
          <w:rFonts w:ascii="Calibri" w:hAnsi="Calibri" w:cs="Calibri"/>
          <w:vertAlign w:val="superscript"/>
        </w:rPr>
        <w:fldChar w:fldCharType="begin">
          <w:fldData xml:space="preserve">PEVuZE5vdGU+PENpdGU+PEF1dGhvcj5BdGFuYXNvdjwvQXV0aG9yPjxZZWFyPjIwMjE8L1llYXI+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==
</w:fldData>
        </w:fldChar>
      </w:r>
      <w:r w:rsidR="000F674B" w:rsidRPr="001F3790">
        <w:rPr>
          <w:rFonts w:ascii="Calibri" w:hAnsi="Calibri" w:cs="Calibri"/>
          <w:vertAlign w:val="superscript"/>
        </w:rPr>
        <w:instrText xml:space="preserve"> ADDIN EN.CITE </w:instrText>
      </w:r>
      <w:r w:rsidR="000F674B" w:rsidRPr="001F3790">
        <w:rPr>
          <w:rFonts w:ascii="Calibri" w:hAnsi="Calibri" w:cs="Calibri"/>
          <w:vertAlign w:val="superscript"/>
        </w:rPr>
        <w:fldChar w:fldCharType="begin">
          <w:fldData xml:space="preserve">PEVuZE5vdGU+PENpdGU+PEF1dGhvcj5BdGFuYXNvdjwvQXV0aG9yPjxZZWFyPjIwMjE8L1llYXI+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==
</w:fldData>
        </w:fldChar>
      </w:r>
      <w:r w:rsidR="000F674B" w:rsidRPr="001F3790">
        <w:rPr>
          <w:rFonts w:ascii="Calibri" w:hAnsi="Calibri" w:cs="Calibri"/>
          <w:vertAlign w:val="superscript"/>
        </w:rPr>
        <w:instrText xml:space="preserve"> ADDIN EN.CITE.DATA </w:instrText>
      </w:r>
      <w:r w:rsidR="000F674B" w:rsidRPr="001F3790">
        <w:rPr>
          <w:rFonts w:ascii="Calibri" w:hAnsi="Calibri" w:cs="Calibri"/>
          <w:vertAlign w:val="superscript"/>
        </w:rPr>
      </w:r>
      <w:r w:rsidR="000F674B" w:rsidRPr="001F3790">
        <w:rPr>
          <w:rFonts w:ascii="Calibri" w:hAnsi="Calibri" w:cs="Calibri"/>
          <w:vertAlign w:val="superscript"/>
        </w:rPr>
        <w:fldChar w:fldCharType="end"/>
      </w:r>
      <w:r w:rsidRPr="001F3790">
        <w:rPr>
          <w:rFonts w:ascii="Calibri" w:hAnsi="Calibri" w:cs="Calibri"/>
          <w:vertAlign w:val="superscript"/>
        </w:rPr>
      </w:r>
      <w:r w:rsidRPr="001F3790">
        <w:rPr>
          <w:rFonts w:ascii="Calibri" w:hAnsi="Calibri" w:cs="Calibri"/>
          <w:vertAlign w:val="superscript"/>
        </w:rPr>
        <w:fldChar w:fldCharType="separate"/>
      </w:r>
      <w:r w:rsidR="000F674B" w:rsidRPr="00E41966">
        <w:rPr>
          <w:rFonts w:ascii="Calibri" w:hAnsi="Calibri" w:cs="Calibri"/>
          <w:vertAlign w:val="superscript"/>
        </w:rPr>
        <w:t>2</w:t>
      </w:r>
      <w:r w:rsidR="006E0121" w:rsidRPr="00E41966">
        <w:rPr>
          <w:rFonts w:ascii="Calibri" w:hAnsi="Calibri" w:cs="Calibri"/>
          <w:vertAlign w:val="superscript"/>
        </w:rPr>
        <w:t>–</w:t>
      </w:r>
      <w:r w:rsidR="000F674B" w:rsidRPr="00E41966">
        <w:rPr>
          <w:rFonts w:ascii="Calibri" w:hAnsi="Calibri" w:cs="Calibri"/>
          <w:vertAlign w:val="superscript"/>
        </w:rPr>
        <w:t>5</w:t>
      </w:r>
      <w:r w:rsidRPr="001F3790">
        <w:rPr>
          <w:rFonts w:ascii="Calibri" w:hAnsi="Calibri" w:cs="Calibri"/>
          <w:vertAlign w:val="superscript"/>
        </w:rPr>
        <w:fldChar w:fldCharType="end"/>
      </w:r>
      <w:r w:rsidR="00E957F7" w:rsidRPr="001F3790">
        <w:rPr>
          <w:rFonts w:ascii="Calibri" w:hAnsi="Calibri" w:cs="Calibri"/>
        </w:rPr>
        <w:t>.</w:t>
      </w:r>
      <w:r w:rsidR="000F674B" w:rsidRPr="001F3790">
        <w:rPr>
          <w:rFonts w:ascii="Calibri" w:hAnsi="Calibri" w:cs="Calibri"/>
          <w:vertAlign w:val="superscript"/>
        </w:rPr>
        <w:t xml:space="preserve"> </w:t>
      </w:r>
      <w:r w:rsidR="007E36FD" w:rsidRPr="001F3790">
        <w:rPr>
          <w:rFonts w:ascii="Calibri" w:hAnsi="Calibri" w:cs="Calibri"/>
        </w:rPr>
        <w:t>The d</w:t>
      </w:r>
      <w:r w:rsidR="0033300F" w:rsidRPr="001F3790">
        <w:rPr>
          <w:rFonts w:ascii="Calibri" w:hAnsi="Calibri" w:cs="Calibri"/>
        </w:rPr>
        <w:t xml:space="preserve">iscovery of new medicines from natural products has been a fruitful approach and many currently approved drugs originated from compounds first identified in nature. </w:t>
      </w:r>
      <w:r w:rsidR="007E36FD" w:rsidRPr="001F3790">
        <w:rPr>
          <w:rFonts w:ascii="Calibri" w:hAnsi="Calibri" w:cs="Calibri"/>
        </w:rPr>
        <w:t xml:space="preserve">The chemical </w:t>
      </w:r>
      <w:r w:rsidR="0033300F" w:rsidRPr="001F3790">
        <w:rPr>
          <w:rFonts w:ascii="Calibri" w:hAnsi="Calibri" w:cs="Calibri"/>
        </w:rPr>
        <w:t xml:space="preserve">diversity of natural compounds </w:t>
      </w:r>
      <w:r w:rsidR="00D4213F" w:rsidRPr="001F3790">
        <w:rPr>
          <w:rFonts w:ascii="Calibri" w:hAnsi="Calibri" w:cs="Calibri"/>
        </w:rPr>
        <w:t xml:space="preserve">is hard to </w:t>
      </w:r>
      <w:r w:rsidR="0033300F" w:rsidRPr="001F3790">
        <w:rPr>
          <w:rFonts w:ascii="Calibri" w:hAnsi="Calibri" w:cs="Calibri"/>
        </w:rPr>
        <w:t xml:space="preserve">be matched by man-made libraries of chemically synthesized molecules. Many natural compounds interact </w:t>
      </w:r>
      <w:r w:rsidR="00FA4B77" w:rsidRPr="001F3790">
        <w:rPr>
          <w:rFonts w:ascii="Calibri" w:hAnsi="Calibri" w:cs="Calibri"/>
        </w:rPr>
        <w:t xml:space="preserve">with </w:t>
      </w:r>
      <w:r w:rsidR="0033300F" w:rsidRPr="001F3790">
        <w:rPr>
          <w:rFonts w:ascii="Calibri" w:hAnsi="Calibri" w:cs="Calibri"/>
        </w:rPr>
        <w:t>and modulate human protein targets and can be considered evolutionarily</w:t>
      </w:r>
      <w:r w:rsidR="00F56E8D" w:rsidRPr="001F3790">
        <w:rPr>
          <w:rFonts w:ascii="Calibri" w:hAnsi="Calibri" w:cs="Calibri"/>
        </w:rPr>
        <w:t xml:space="preserve"> </w:t>
      </w:r>
      <w:r w:rsidR="0033300F" w:rsidRPr="001F3790">
        <w:rPr>
          <w:rFonts w:ascii="Calibri" w:hAnsi="Calibri" w:cs="Calibri"/>
        </w:rPr>
        <w:t>optimized drug-like molecules</w:t>
      </w:r>
      <w:r w:rsidR="00527B9F"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527B9F" w:rsidRPr="001F3790">
        <w:rPr>
          <w:rFonts w:ascii="Calibri" w:hAnsi="Calibri" w:cs="Calibri"/>
        </w:rPr>
        <w:instrText xml:space="preserve"> ADDIN EN.CITE </w:instrText>
      </w:r>
      <w:r w:rsidR="00527B9F"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527B9F" w:rsidRPr="001F3790">
        <w:rPr>
          <w:rFonts w:ascii="Calibri" w:hAnsi="Calibri" w:cs="Calibri"/>
        </w:rPr>
        <w:instrText xml:space="preserve"> ADDIN EN.CITE.DATA </w:instrText>
      </w:r>
      <w:r w:rsidR="00527B9F" w:rsidRPr="001F3790">
        <w:rPr>
          <w:rFonts w:ascii="Calibri" w:hAnsi="Calibri" w:cs="Calibri"/>
        </w:rPr>
      </w:r>
      <w:r w:rsidR="00527B9F" w:rsidRPr="001F3790">
        <w:rPr>
          <w:rFonts w:ascii="Calibri" w:hAnsi="Calibri" w:cs="Calibri"/>
        </w:rPr>
        <w:fldChar w:fldCharType="end"/>
      </w:r>
      <w:r w:rsidR="00527B9F" w:rsidRPr="001F3790">
        <w:rPr>
          <w:rFonts w:ascii="Calibri" w:hAnsi="Calibri" w:cs="Calibri"/>
        </w:rPr>
      </w:r>
      <w:r w:rsidR="00527B9F" w:rsidRPr="001F3790">
        <w:rPr>
          <w:rFonts w:ascii="Calibri" w:hAnsi="Calibri" w:cs="Calibri"/>
        </w:rPr>
        <w:fldChar w:fldCharType="separate"/>
      </w:r>
      <w:r w:rsidR="00527B9F" w:rsidRPr="00E41966">
        <w:rPr>
          <w:rFonts w:ascii="Calibri" w:hAnsi="Calibri" w:cs="Calibri"/>
          <w:vertAlign w:val="superscript"/>
        </w:rPr>
        <w:t>6</w:t>
      </w:r>
      <w:r w:rsidR="00527B9F" w:rsidRPr="001F3790">
        <w:rPr>
          <w:rFonts w:ascii="Calibri" w:hAnsi="Calibri" w:cs="Calibri"/>
        </w:rPr>
        <w:fldChar w:fldCharType="end"/>
      </w:r>
      <w:r w:rsidR="008C5532" w:rsidRPr="001F3790">
        <w:rPr>
          <w:rFonts w:ascii="Calibri" w:hAnsi="Calibri" w:cs="Calibri"/>
        </w:rPr>
        <w:t>.</w:t>
      </w:r>
      <w:r w:rsidR="0033300F" w:rsidRPr="001F3790">
        <w:rPr>
          <w:rFonts w:ascii="Calibri" w:hAnsi="Calibri" w:cs="Calibri"/>
        </w:rPr>
        <w:t xml:space="preserve"> </w:t>
      </w:r>
      <w:r w:rsidR="00E11CD2" w:rsidRPr="001F3790">
        <w:rPr>
          <w:rFonts w:ascii="Calibri" w:hAnsi="Calibri" w:cs="Calibri"/>
        </w:rPr>
        <w:t>These natural compounds are particularly well suited for drug lead identification to use in neurological disorders</w:t>
      </w:r>
      <w:r w:rsidR="000173BF"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0173BF" w:rsidRPr="001F3790">
        <w:rPr>
          <w:rFonts w:ascii="Calibri" w:hAnsi="Calibri" w:cs="Calibri"/>
        </w:rPr>
        <w:instrText xml:space="preserve"> ADDIN EN.CITE </w:instrText>
      </w:r>
      <w:r w:rsidR="000173BF"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0173BF" w:rsidRPr="001F3790">
        <w:rPr>
          <w:rFonts w:ascii="Calibri" w:hAnsi="Calibri" w:cs="Calibri"/>
        </w:rPr>
        <w:instrText xml:space="preserve"> ADDIN EN.CITE.DATA </w:instrText>
      </w:r>
      <w:r w:rsidR="000173BF" w:rsidRPr="001F3790">
        <w:rPr>
          <w:rFonts w:ascii="Calibri" w:hAnsi="Calibri" w:cs="Calibri"/>
        </w:rPr>
      </w:r>
      <w:r w:rsidR="000173BF" w:rsidRPr="001F3790">
        <w:rPr>
          <w:rFonts w:ascii="Calibri" w:hAnsi="Calibri" w:cs="Calibri"/>
        </w:rPr>
        <w:fldChar w:fldCharType="end"/>
      </w:r>
      <w:r w:rsidR="000173BF" w:rsidRPr="001F3790">
        <w:rPr>
          <w:rFonts w:ascii="Calibri" w:hAnsi="Calibri" w:cs="Calibri"/>
        </w:rPr>
      </w:r>
      <w:r w:rsidR="000173BF" w:rsidRPr="001F3790">
        <w:rPr>
          <w:rFonts w:ascii="Calibri" w:hAnsi="Calibri" w:cs="Calibri"/>
        </w:rPr>
        <w:fldChar w:fldCharType="separate"/>
      </w:r>
      <w:r w:rsidR="000173BF" w:rsidRPr="00E41966">
        <w:rPr>
          <w:rFonts w:ascii="Calibri" w:hAnsi="Calibri" w:cs="Calibri"/>
          <w:vertAlign w:val="superscript"/>
        </w:rPr>
        <w:t>6</w:t>
      </w:r>
      <w:r w:rsidR="000173BF" w:rsidRPr="001F3790">
        <w:rPr>
          <w:rFonts w:ascii="Calibri" w:hAnsi="Calibri" w:cs="Calibri"/>
        </w:rPr>
        <w:fldChar w:fldCharType="end"/>
      </w:r>
      <w:r w:rsidR="008C5532" w:rsidRPr="001F3790">
        <w:rPr>
          <w:rFonts w:ascii="Calibri" w:hAnsi="Calibri" w:cs="Calibri"/>
        </w:rPr>
        <w:t>.</w:t>
      </w:r>
      <w:r w:rsidR="00E11CD2" w:rsidRPr="001F3790">
        <w:rPr>
          <w:rFonts w:ascii="Calibri" w:hAnsi="Calibri" w:cs="Calibri"/>
        </w:rPr>
        <w:t xml:space="preserve"> Two of the currently </w:t>
      </w:r>
      <w:r w:rsidR="0076496A" w:rsidRPr="001F3790">
        <w:rPr>
          <w:rFonts w:ascii="Calibri" w:hAnsi="Calibri" w:cs="Calibri"/>
        </w:rPr>
        <w:t>FDA-</w:t>
      </w:r>
      <w:r w:rsidR="00E11CD2" w:rsidRPr="001F3790">
        <w:rPr>
          <w:rFonts w:ascii="Calibri" w:hAnsi="Calibri" w:cs="Calibri"/>
        </w:rPr>
        <w:t>approved drugs for the management of Alzheimer’s disease</w:t>
      </w:r>
      <w:r w:rsidR="00CD15CB" w:rsidRPr="001F3790">
        <w:rPr>
          <w:rFonts w:ascii="Calibri" w:hAnsi="Calibri" w:cs="Calibri"/>
        </w:rPr>
        <w:t xml:space="preserve"> (AD)</w:t>
      </w:r>
      <w:r w:rsidR="00E11CD2" w:rsidRPr="001F3790">
        <w:rPr>
          <w:rFonts w:ascii="Calibri" w:hAnsi="Calibri" w:cs="Calibri"/>
        </w:rPr>
        <w:t xml:space="preserve"> are derived from natural alkaloids, namely: </w:t>
      </w:r>
      <w:r w:rsidR="00D62FC8" w:rsidRPr="001F3790">
        <w:rPr>
          <w:rFonts w:ascii="Calibri" w:hAnsi="Calibri" w:cs="Calibri"/>
        </w:rPr>
        <w:t>galantamine and rivastigmine (</w:t>
      </w:r>
      <w:r w:rsidR="00C061B5" w:rsidRPr="001F3790">
        <w:rPr>
          <w:rFonts w:ascii="Calibri" w:hAnsi="Calibri" w:cs="Calibri"/>
        </w:rPr>
        <w:t xml:space="preserve">a </w:t>
      </w:r>
      <w:r w:rsidR="00D62FC8" w:rsidRPr="001F3790">
        <w:rPr>
          <w:rFonts w:ascii="Calibri" w:hAnsi="Calibri" w:cs="Calibri"/>
        </w:rPr>
        <w:t>derivative of physostigmine)</w:t>
      </w:r>
      <w:r w:rsidR="000173BF"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0173BF" w:rsidRPr="001F3790">
        <w:rPr>
          <w:rFonts w:ascii="Calibri" w:hAnsi="Calibri" w:cs="Calibri"/>
        </w:rPr>
        <w:instrText xml:space="preserve"> ADDIN EN.CITE </w:instrText>
      </w:r>
      <w:r w:rsidR="000173BF"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0173BF" w:rsidRPr="001F3790">
        <w:rPr>
          <w:rFonts w:ascii="Calibri" w:hAnsi="Calibri" w:cs="Calibri"/>
        </w:rPr>
        <w:instrText xml:space="preserve"> ADDIN EN.CITE.DATA </w:instrText>
      </w:r>
      <w:r w:rsidR="000173BF" w:rsidRPr="001F3790">
        <w:rPr>
          <w:rFonts w:ascii="Calibri" w:hAnsi="Calibri" w:cs="Calibri"/>
        </w:rPr>
      </w:r>
      <w:r w:rsidR="000173BF" w:rsidRPr="001F3790">
        <w:rPr>
          <w:rFonts w:ascii="Calibri" w:hAnsi="Calibri" w:cs="Calibri"/>
        </w:rPr>
        <w:fldChar w:fldCharType="end"/>
      </w:r>
      <w:r w:rsidR="000173BF" w:rsidRPr="001F3790">
        <w:rPr>
          <w:rFonts w:ascii="Calibri" w:hAnsi="Calibri" w:cs="Calibri"/>
        </w:rPr>
      </w:r>
      <w:r w:rsidR="000173BF" w:rsidRPr="001F3790">
        <w:rPr>
          <w:rFonts w:ascii="Calibri" w:hAnsi="Calibri" w:cs="Calibri"/>
        </w:rPr>
        <w:fldChar w:fldCharType="separate"/>
      </w:r>
      <w:r w:rsidR="000173BF" w:rsidRPr="00E41966">
        <w:rPr>
          <w:rFonts w:ascii="Calibri" w:hAnsi="Calibri" w:cs="Calibri"/>
          <w:vertAlign w:val="superscript"/>
        </w:rPr>
        <w:t>6</w:t>
      </w:r>
      <w:r w:rsidR="000173BF" w:rsidRPr="001F3790">
        <w:rPr>
          <w:rFonts w:ascii="Calibri" w:hAnsi="Calibri" w:cs="Calibri"/>
        </w:rPr>
        <w:fldChar w:fldCharType="end"/>
      </w:r>
      <w:r w:rsidR="008C5532" w:rsidRPr="001F3790">
        <w:rPr>
          <w:rFonts w:ascii="Calibri" w:hAnsi="Calibri" w:cs="Calibri"/>
        </w:rPr>
        <w:t>.</w:t>
      </w:r>
      <w:r w:rsidR="00D62FC8" w:rsidRPr="001F3790">
        <w:rPr>
          <w:rFonts w:ascii="Calibri" w:hAnsi="Calibri" w:cs="Calibri"/>
        </w:rPr>
        <w:t xml:space="preserve"> </w:t>
      </w:r>
      <w:r w:rsidR="002B53F6" w:rsidRPr="001F3790">
        <w:rPr>
          <w:rFonts w:ascii="Calibri" w:hAnsi="Calibri" w:cs="Calibri"/>
        </w:rPr>
        <w:t xml:space="preserve">L-DOPA, </w:t>
      </w:r>
      <w:r w:rsidR="00186689" w:rsidRPr="001F3790">
        <w:rPr>
          <w:rFonts w:ascii="Calibri" w:hAnsi="Calibri" w:cs="Calibri"/>
        </w:rPr>
        <w:t>present</w:t>
      </w:r>
      <w:r w:rsidR="002B53F6" w:rsidRPr="001F3790">
        <w:rPr>
          <w:rFonts w:ascii="Calibri" w:hAnsi="Calibri" w:cs="Calibri"/>
        </w:rPr>
        <w:t>ly the most commonly pr</w:t>
      </w:r>
      <w:r w:rsidR="00186689" w:rsidRPr="001F3790">
        <w:rPr>
          <w:rFonts w:ascii="Calibri" w:hAnsi="Calibri" w:cs="Calibri"/>
        </w:rPr>
        <w:t>escribed drug for Parkinson’s disease</w:t>
      </w:r>
      <w:r w:rsidR="002B53F6" w:rsidRPr="001F3790">
        <w:rPr>
          <w:rFonts w:ascii="Calibri" w:hAnsi="Calibri" w:cs="Calibri"/>
        </w:rPr>
        <w:t>, was first identified from the broad bean (</w:t>
      </w:r>
      <w:r w:rsidR="002B53F6" w:rsidRPr="001F3790">
        <w:rPr>
          <w:rFonts w:ascii="Calibri" w:hAnsi="Calibri" w:cs="Calibri"/>
          <w:i/>
        </w:rPr>
        <w:t xml:space="preserve">Vicia </w:t>
      </w:r>
      <w:proofErr w:type="spellStart"/>
      <w:r w:rsidR="002B53F6" w:rsidRPr="001F3790">
        <w:rPr>
          <w:rFonts w:ascii="Calibri" w:hAnsi="Calibri" w:cs="Calibri"/>
          <w:i/>
        </w:rPr>
        <w:t>faba</w:t>
      </w:r>
      <w:proofErr w:type="spellEnd"/>
      <w:r w:rsidR="00624BF3" w:rsidRPr="001F3790">
        <w:rPr>
          <w:rFonts w:ascii="Calibri" w:hAnsi="Calibri" w:cs="Calibri"/>
          <w:i/>
        </w:rPr>
        <w:t xml:space="preserve"> </w:t>
      </w:r>
      <w:r w:rsidR="00624BF3" w:rsidRPr="001F3790">
        <w:rPr>
          <w:rFonts w:ascii="Calibri" w:hAnsi="Calibri" w:cs="Calibri"/>
        </w:rPr>
        <w:t>L.</w:t>
      </w:r>
      <w:r w:rsidR="002B53F6" w:rsidRPr="001F3790">
        <w:rPr>
          <w:rFonts w:ascii="Calibri" w:hAnsi="Calibri" w:cs="Calibri"/>
        </w:rPr>
        <w:t>)</w:t>
      </w:r>
      <w:r w:rsidR="00186689" w:rsidRPr="001F3790">
        <w:rPr>
          <w:rFonts w:ascii="Calibri" w:hAnsi="Calibri" w:cs="Calibri"/>
        </w:rPr>
        <w:fldChar w:fldCharType="begin"/>
      </w:r>
      <w:r w:rsidR="00527B9F" w:rsidRPr="001F3790">
        <w:rPr>
          <w:rFonts w:ascii="Calibri" w:hAnsi="Calibri" w:cs="Calibri"/>
        </w:rPr>
        <w:instrText xml:space="preserve"> ADDIN EN.CITE &lt;EndNote&gt;&lt;Cite&gt;&lt;Author&gt;Hornykiewicz&lt;/Author&gt;&lt;Year&gt;2002&lt;/Year&gt;&lt;RecNum&gt;6&lt;/RecNum&gt;&lt;DisplayText&gt;&lt;style face="superscript"&gt;7&lt;/style&gt;&lt;/DisplayText&gt;&lt;record&gt;&lt;rec-number&gt;6&lt;/rec-number&gt;&lt;foreign-keys&gt;&lt;key app="EN" db-id="wa5fdd0e7vxezyetx9kpzr5e0x2t5svvrz9v" timestamp="1625871840"&gt;6&lt;/key&gt;&lt;/foreign-keys&gt;&lt;ref-type name="Journal Article"&gt;17&lt;/ref-type&gt;&lt;contributors&gt;&lt;authors&gt;&lt;author&gt;Hornykiewicz, O.&lt;/author&gt;&lt;/authors&gt;&lt;/contributors&gt;&lt;auth-address&gt;Institute for Brain Research, University of Vienna, Vienna, Austria.&lt;/auth-address&gt;&lt;titles&gt;&lt;title&gt;L-DOPA: from a biologically inactive amino acid to a successful therapeutic agent&lt;/title&gt;&lt;secondary-title&gt;Amino Acids&lt;/secondary-title&gt;&lt;/titles&gt;&lt;periodical&gt;&lt;full-title&gt;Amino Acids&lt;/full-title&gt;&lt;/periodical&gt;&lt;pages&gt;65-70&lt;/pages&gt;&lt;volume&gt;23&lt;/volume&gt;&lt;number&gt;1-3&lt;/number&gt;&lt;keywords&gt;&lt;keyword&gt;Animals&lt;/keyword&gt;&lt;keyword&gt;Antiparkinson Agents/chemistry/*history/therapeutic use&lt;/keyword&gt;&lt;keyword&gt;Brain/metabolism&lt;/keyword&gt;&lt;keyword&gt;Catecholamines/metabolism&lt;/keyword&gt;&lt;keyword&gt;Dopamine/metabolism&lt;/keyword&gt;&lt;keyword&gt;History, 20th Century&lt;/keyword&gt;&lt;keyword&gt;History, 21st Century&lt;/keyword&gt;&lt;keyword&gt;Humans&lt;/keyword&gt;&lt;keyword&gt;Levodopa/chemistry/*history/therapeutic use&lt;/keyword&gt;&lt;keyword&gt;Molecular Structure&lt;/keyword&gt;&lt;keyword&gt;Parkinson Disease/drug therapy/*history&lt;/keyword&gt;&lt;/keywords&gt;&lt;dates&gt;&lt;year&gt;2002&lt;/year&gt;&lt;/dates&gt;&lt;isbn&gt;0939-4451 (Print)&amp;#xD;0939-4451 (Linking)&lt;/isbn&gt;&lt;accession-num&gt;12373520&lt;/accession-num&gt;&lt;urls&gt;&lt;related-urls&gt;&lt;url&gt;https://www.ncbi.nlm.nih.gov/pubmed/12373520&lt;/url&gt;&lt;/related-urls&gt;&lt;/urls&gt;&lt;electronic-resource-num&gt;10.1007/s00726-001-0111-9&lt;/electronic-resource-num&gt;&lt;/record&gt;&lt;/Cite&gt;&lt;/EndNote&gt;</w:instrText>
      </w:r>
      <w:r w:rsidR="00186689" w:rsidRPr="001F3790">
        <w:rPr>
          <w:rFonts w:ascii="Calibri" w:hAnsi="Calibri" w:cs="Calibri"/>
        </w:rPr>
        <w:fldChar w:fldCharType="separate"/>
      </w:r>
      <w:r w:rsidR="00527B9F" w:rsidRPr="00E41966">
        <w:rPr>
          <w:rFonts w:ascii="Calibri" w:hAnsi="Calibri" w:cs="Calibri"/>
          <w:vertAlign w:val="superscript"/>
        </w:rPr>
        <w:t>7</w:t>
      </w:r>
      <w:r w:rsidR="00186689" w:rsidRPr="001F3790">
        <w:rPr>
          <w:rFonts w:ascii="Calibri" w:hAnsi="Calibri" w:cs="Calibri"/>
        </w:rPr>
        <w:fldChar w:fldCharType="end"/>
      </w:r>
      <w:r w:rsidR="008C5532" w:rsidRPr="001F3790">
        <w:rPr>
          <w:rFonts w:ascii="Calibri" w:hAnsi="Calibri" w:cs="Calibri"/>
        </w:rPr>
        <w:t>.</w:t>
      </w:r>
      <w:r w:rsidR="002B53F6" w:rsidRPr="001F3790">
        <w:rPr>
          <w:rFonts w:ascii="Calibri" w:hAnsi="Calibri" w:cs="Calibri"/>
        </w:rPr>
        <w:t xml:space="preserve"> Pergolide and </w:t>
      </w:r>
      <w:proofErr w:type="spellStart"/>
      <w:r w:rsidR="002B53F6" w:rsidRPr="001F3790">
        <w:rPr>
          <w:rFonts w:ascii="Calibri" w:hAnsi="Calibri" w:cs="Calibri"/>
        </w:rPr>
        <w:t>lisuride</w:t>
      </w:r>
      <w:proofErr w:type="spellEnd"/>
      <w:r w:rsidR="002B53F6" w:rsidRPr="001F3790">
        <w:rPr>
          <w:rFonts w:ascii="Calibri" w:hAnsi="Calibri" w:cs="Calibri"/>
        </w:rPr>
        <w:t xml:space="preserve">, dopaminergic receptor agonists are the derivatives of natural ergot alkaloids from </w:t>
      </w:r>
      <w:r w:rsidR="00C061B5" w:rsidRPr="001F3790">
        <w:rPr>
          <w:rFonts w:ascii="Calibri" w:hAnsi="Calibri" w:cs="Calibri"/>
        </w:rPr>
        <w:t xml:space="preserve">the </w:t>
      </w:r>
      <w:r w:rsidR="002B53F6" w:rsidRPr="001F3790">
        <w:rPr>
          <w:rFonts w:ascii="Calibri" w:hAnsi="Calibri" w:cs="Calibri"/>
        </w:rPr>
        <w:t xml:space="preserve">parasitic fungus </w:t>
      </w:r>
      <w:r w:rsidR="002B53F6" w:rsidRPr="001F3790">
        <w:rPr>
          <w:rFonts w:ascii="Calibri" w:hAnsi="Calibri" w:cs="Calibri"/>
          <w:i/>
        </w:rPr>
        <w:t>Claviceps purpurea</w:t>
      </w:r>
      <w:r w:rsidR="002B53F6" w:rsidRPr="001F3790">
        <w:rPr>
          <w:rFonts w:ascii="Calibri" w:hAnsi="Calibri" w:cs="Calibri"/>
        </w:rPr>
        <w:fldChar w:fldCharType="begin">
          <w:fldData xml:space="preserve">PEVuZE5vdGU+PENpdGU+PEF1dGhvcj5Ib3llcjwvQXV0aG9yPjxZZWFyPjIwMjA8L1llYXI+PFJl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</w:fldData>
        </w:fldChar>
      </w:r>
      <w:r w:rsidR="00527B9F" w:rsidRPr="001F3790">
        <w:rPr>
          <w:rFonts w:ascii="Calibri" w:hAnsi="Calibri" w:cs="Calibri"/>
        </w:rPr>
        <w:instrText xml:space="preserve"> ADDIN EN.CITE </w:instrText>
      </w:r>
      <w:r w:rsidR="00527B9F" w:rsidRPr="001F3790">
        <w:rPr>
          <w:rFonts w:ascii="Calibri" w:hAnsi="Calibri" w:cs="Calibri"/>
        </w:rPr>
        <w:fldChar w:fldCharType="begin">
          <w:fldData xml:space="preserve">PEVuZE5vdGU+PENpdGU+PEF1dGhvcj5Ib3llcjwvQXV0aG9yPjxZZWFyPjIwMjA8L1llYXI+PFJl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</w:fldData>
        </w:fldChar>
      </w:r>
      <w:r w:rsidR="00527B9F" w:rsidRPr="001F3790">
        <w:rPr>
          <w:rFonts w:ascii="Calibri" w:hAnsi="Calibri" w:cs="Calibri"/>
        </w:rPr>
        <w:instrText xml:space="preserve"> ADDIN EN.CITE.DATA </w:instrText>
      </w:r>
      <w:r w:rsidR="00527B9F" w:rsidRPr="001F3790">
        <w:rPr>
          <w:rFonts w:ascii="Calibri" w:hAnsi="Calibri" w:cs="Calibri"/>
        </w:rPr>
      </w:r>
      <w:r w:rsidR="00527B9F" w:rsidRPr="001F3790">
        <w:rPr>
          <w:rFonts w:ascii="Calibri" w:hAnsi="Calibri" w:cs="Calibri"/>
        </w:rPr>
        <w:fldChar w:fldCharType="end"/>
      </w:r>
      <w:r w:rsidR="002B53F6" w:rsidRPr="001F3790">
        <w:rPr>
          <w:rFonts w:ascii="Calibri" w:hAnsi="Calibri" w:cs="Calibri"/>
        </w:rPr>
      </w:r>
      <w:r w:rsidR="002B53F6" w:rsidRPr="001F3790">
        <w:rPr>
          <w:rFonts w:ascii="Calibri" w:hAnsi="Calibri" w:cs="Calibri"/>
        </w:rPr>
        <w:fldChar w:fldCharType="separate"/>
      </w:r>
      <w:r w:rsidR="00527B9F" w:rsidRPr="00E41966">
        <w:rPr>
          <w:rFonts w:ascii="Calibri" w:hAnsi="Calibri" w:cs="Calibri"/>
          <w:vertAlign w:val="superscript"/>
        </w:rPr>
        <w:t>8</w:t>
      </w:r>
      <w:r w:rsidR="002B53F6" w:rsidRPr="001F3790">
        <w:rPr>
          <w:rFonts w:ascii="Calibri" w:hAnsi="Calibri" w:cs="Calibri"/>
        </w:rPr>
        <w:fldChar w:fldCharType="end"/>
      </w:r>
      <w:r w:rsidR="008C5532" w:rsidRPr="001F3790">
        <w:rPr>
          <w:rFonts w:ascii="Calibri" w:hAnsi="Calibri" w:cs="Calibri"/>
        </w:rPr>
        <w:t>.</w:t>
      </w:r>
      <w:r w:rsidR="00EE6250" w:rsidRPr="001F3790">
        <w:rPr>
          <w:rFonts w:ascii="Calibri" w:hAnsi="Calibri" w:cs="Calibri"/>
        </w:rPr>
        <w:t xml:space="preserve"> Reserpine, an alkaloid isolated from Indian snakeroot (</w:t>
      </w:r>
      <w:proofErr w:type="spellStart"/>
      <w:r w:rsidR="00EE6250" w:rsidRPr="001F3790">
        <w:rPr>
          <w:rFonts w:ascii="Calibri" w:hAnsi="Calibri" w:cs="Calibri"/>
          <w:i/>
        </w:rPr>
        <w:t>Rauvolfia</w:t>
      </w:r>
      <w:proofErr w:type="spellEnd"/>
      <w:r w:rsidR="00EE6250" w:rsidRPr="001F3790">
        <w:rPr>
          <w:rFonts w:ascii="Calibri" w:hAnsi="Calibri" w:cs="Calibri"/>
          <w:i/>
        </w:rPr>
        <w:t xml:space="preserve"> </w:t>
      </w:r>
      <w:r w:rsidR="00034D97" w:rsidRPr="001F3790">
        <w:rPr>
          <w:rFonts w:ascii="Calibri" w:hAnsi="Calibri" w:cs="Calibri"/>
          <w:i/>
        </w:rPr>
        <w:t xml:space="preserve">serpentina </w:t>
      </w:r>
      <w:r w:rsidR="00624BF3" w:rsidRPr="001F3790">
        <w:rPr>
          <w:rFonts w:ascii="Calibri" w:hAnsi="Calibri" w:cs="Calibri"/>
          <w:iCs/>
        </w:rPr>
        <w:t xml:space="preserve">(L.) </w:t>
      </w:r>
      <w:proofErr w:type="spellStart"/>
      <w:r w:rsidR="00624BF3" w:rsidRPr="001F3790">
        <w:rPr>
          <w:rFonts w:ascii="Calibri" w:hAnsi="Calibri" w:cs="Calibri"/>
          <w:iCs/>
        </w:rPr>
        <w:t>Benth</w:t>
      </w:r>
      <w:proofErr w:type="spellEnd"/>
      <w:r w:rsidR="00624BF3" w:rsidRPr="001F3790">
        <w:rPr>
          <w:rFonts w:ascii="Calibri" w:hAnsi="Calibri" w:cs="Calibri"/>
          <w:iCs/>
        </w:rPr>
        <w:t>. ex Kurz</w:t>
      </w:r>
      <w:r w:rsidR="00EE6250" w:rsidRPr="00E41966">
        <w:rPr>
          <w:rFonts w:ascii="Calibri" w:hAnsi="Calibri" w:cs="Calibri"/>
        </w:rPr>
        <w:t>)</w:t>
      </w:r>
      <w:r w:rsidR="00EE6250" w:rsidRPr="001F3790">
        <w:rPr>
          <w:rFonts w:ascii="Calibri" w:hAnsi="Calibri" w:cs="Calibri"/>
          <w:i/>
        </w:rPr>
        <w:t xml:space="preserve"> </w:t>
      </w:r>
      <w:r w:rsidR="00EE6250" w:rsidRPr="001F3790">
        <w:rPr>
          <w:rFonts w:ascii="Calibri" w:hAnsi="Calibri" w:cs="Calibri"/>
        </w:rPr>
        <w:t>was one of the first antipsychotic drugs</w:t>
      </w:r>
      <w:r w:rsidR="00B17607" w:rsidRPr="001F3790">
        <w:rPr>
          <w:rFonts w:ascii="Calibri" w:hAnsi="Calibri" w:cs="Calibri"/>
        </w:rPr>
        <w:fldChar w:fldCharType="begin"/>
      </w:r>
      <w:r w:rsidR="00527B9F" w:rsidRPr="001F3790">
        <w:rPr>
          <w:rFonts w:ascii="Calibri" w:hAnsi="Calibri" w:cs="Calibri"/>
        </w:rPr>
        <w:instrText xml:space="preserve"> ADDIN EN.CITE &lt;EndNote&gt;&lt;Cite&gt;&lt;Author&gt;Nur&lt;/Author&gt;&lt;Year&gt;2016&lt;/Year&gt;&lt;RecNum&gt;4&lt;/RecNum&gt;&lt;DisplayText&gt;&lt;style face="superscript"&gt;9&lt;/style&gt;&lt;/DisplayText&gt;&lt;record&gt;&lt;rec-number&gt;4&lt;/rec-number&gt;&lt;foreign-keys&gt;&lt;key app="EN" db-id="wa5fdd0e7vxezyetx9kpzr5e0x2t5svvrz9v" timestamp="1625871323"&gt;4&lt;/key&gt;&lt;/foreign-keys&gt;&lt;ref-type name="Journal Article"&gt;17&lt;/ref-type&gt;&lt;contributors&gt;&lt;authors&gt;&lt;author&gt;Nur, S.&lt;/author&gt;&lt;author&gt;Adams, C. E.&lt;/author&gt;&lt;/authors&gt;&lt;/contributors&gt;&lt;auth-address&gt;Computer Science, Hochschule Ulm, University of Applied Sciences, Prittwitzstrasse 10, Ulm, Germany, 89075.&lt;/auth-address&gt;&lt;titles&gt;&lt;title&gt;Chlorpromazine versus reserpine for schizophrenia&lt;/title&gt;&lt;secondary-title&gt;Cochrane Database Syst Rev&lt;/secondary-title&gt;&lt;/titles&gt;&lt;periodical&gt;&lt;full-title&gt;Cochrane Database Syst Rev&lt;/full-title&gt;&lt;/periodical&gt;&lt;pages&gt;CD012122&lt;/pages&gt;&lt;volume&gt;4&lt;/volume&gt;&lt;keywords&gt;&lt;keyword&gt;Antipsychotic Agents/adverse effects/*therapeutic use&lt;/keyword&gt;&lt;keyword&gt;Chlorpromazine/adverse effects/*therapeutic use&lt;/keyword&gt;&lt;keyword&gt;Humans&lt;/keyword&gt;&lt;keyword&gt;Randomized Controlled Trials as Topic&lt;/keyword&gt;&lt;keyword&gt;Reserpine/adverse effects/*therapeutic use&lt;/keyword&gt;&lt;keyword&gt;Schizophrenia/*drug therapy&lt;/keyword&gt;&lt;/keywords&gt;&lt;dates&gt;&lt;year&gt;2016&lt;/year&gt;&lt;pub-dates&gt;&lt;date&gt;Apr 28&lt;/date&gt;&lt;/pub-dates&gt;&lt;/dates&gt;&lt;isbn&gt;1469-493X (Electronic)&amp;#xD;1361-6137 (Linking)&lt;/isbn&gt;&lt;accession-num&gt;27124109&lt;/accession-num&gt;&lt;urls&gt;&lt;related-urls&gt;&lt;url&gt;https://www.ncbi.nlm.nih.gov/pubmed/27124109&lt;/url&gt;&lt;/related-urls&gt;&lt;/urls&gt;&lt;electronic-resource-num&gt;10.1002/14651858.CD012122.pub2&lt;/electronic-resource-num&gt;&lt;/record&gt;&lt;/Cite&gt;&lt;/EndNote&gt;</w:instrText>
      </w:r>
      <w:r w:rsidR="00B17607" w:rsidRPr="001F3790">
        <w:rPr>
          <w:rFonts w:ascii="Calibri" w:hAnsi="Calibri" w:cs="Calibri"/>
        </w:rPr>
        <w:fldChar w:fldCharType="separate"/>
      </w:r>
      <w:r w:rsidR="00527B9F" w:rsidRPr="00E41966">
        <w:rPr>
          <w:rFonts w:ascii="Calibri" w:hAnsi="Calibri" w:cs="Calibri"/>
          <w:vertAlign w:val="superscript"/>
        </w:rPr>
        <w:t>9</w:t>
      </w:r>
      <w:r w:rsidR="00B17607" w:rsidRPr="001F3790">
        <w:rPr>
          <w:rFonts w:ascii="Calibri" w:hAnsi="Calibri" w:cs="Calibri"/>
        </w:rPr>
        <w:fldChar w:fldCharType="end"/>
      </w:r>
      <w:r w:rsidR="008F3B9D" w:rsidRPr="001F3790">
        <w:rPr>
          <w:rFonts w:ascii="Calibri" w:hAnsi="Calibri" w:cs="Calibri"/>
        </w:rPr>
        <w:t>.</w:t>
      </w:r>
      <w:r w:rsidR="00FA4B77" w:rsidRPr="001F3790">
        <w:rPr>
          <w:rFonts w:ascii="Calibri" w:hAnsi="Calibri" w:cs="Calibri"/>
        </w:rPr>
        <w:t xml:space="preserve"> </w:t>
      </w:r>
      <w:r w:rsidR="004568D7" w:rsidRPr="001F3790">
        <w:rPr>
          <w:rFonts w:ascii="Calibri" w:hAnsi="Calibri" w:cs="Calibri"/>
        </w:rPr>
        <w:t xml:space="preserve">Recently, dysregulated immune response and systemic inflammation have been </w:t>
      </w:r>
      <w:r w:rsidR="004D3CF4" w:rsidRPr="001F3790">
        <w:rPr>
          <w:rFonts w:ascii="Calibri" w:hAnsi="Calibri" w:cs="Calibri"/>
        </w:rPr>
        <w:t>linked to the development of numerous neurological ailments, such as major depressive disorder or neurodegenerative diseases</w:t>
      </w:r>
      <w:r w:rsidR="00FA4B77" w:rsidRPr="001F3790">
        <w:rPr>
          <w:rFonts w:ascii="Calibri" w:hAnsi="Calibri" w:cs="Calibri"/>
        </w:rPr>
        <w:fldChar w:fldCharType="begin">
          <w:fldData xml:space="preserve">PEVuZE5vdGU+PENpdGU+PEF1dGhvcj5DaHVuZzwvQXV0aG9yPjxZZWFyPjIwMTk8L1llYXI+PFJl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==
</w:fldData>
        </w:fldChar>
      </w:r>
      <w:r w:rsidR="00527B9F" w:rsidRPr="001F3790">
        <w:rPr>
          <w:rFonts w:ascii="Calibri" w:hAnsi="Calibri" w:cs="Calibri"/>
        </w:rPr>
        <w:instrText xml:space="preserve"> ADDIN EN.CITE </w:instrText>
      </w:r>
      <w:r w:rsidR="00527B9F" w:rsidRPr="001F3790">
        <w:rPr>
          <w:rFonts w:ascii="Calibri" w:hAnsi="Calibri" w:cs="Calibri"/>
        </w:rPr>
        <w:fldChar w:fldCharType="begin">
          <w:fldData xml:space="preserve">PEVuZE5vdGU+PENpdGU+PEF1dGhvcj5DaHVuZzwvQXV0aG9yPjxZZWFyPjIwMTk8L1llYXI+PFJl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==
</w:fldData>
        </w:fldChar>
      </w:r>
      <w:r w:rsidR="00527B9F" w:rsidRPr="001F3790">
        <w:rPr>
          <w:rFonts w:ascii="Calibri" w:hAnsi="Calibri" w:cs="Calibri"/>
        </w:rPr>
        <w:instrText xml:space="preserve"> ADDIN EN.CITE.DATA </w:instrText>
      </w:r>
      <w:r w:rsidR="00527B9F" w:rsidRPr="001F3790">
        <w:rPr>
          <w:rFonts w:ascii="Calibri" w:hAnsi="Calibri" w:cs="Calibri"/>
        </w:rPr>
      </w:r>
      <w:r w:rsidR="00527B9F" w:rsidRPr="001F3790">
        <w:rPr>
          <w:rFonts w:ascii="Calibri" w:hAnsi="Calibri" w:cs="Calibri"/>
        </w:rPr>
        <w:fldChar w:fldCharType="end"/>
      </w:r>
      <w:r w:rsidR="00FA4B77" w:rsidRPr="001F3790">
        <w:rPr>
          <w:rFonts w:ascii="Calibri" w:hAnsi="Calibri" w:cs="Calibri"/>
        </w:rPr>
      </w:r>
      <w:r w:rsidR="00FA4B77" w:rsidRPr="001F3790">
        <w:rPr>
          <w:rFonts w:ascii="Calibri" w:hAnsi="Calibri" w:cs="Calibri"/>
        </w:rPr>
        <w:fldChar w:fldCharType="separate"/>
      </w:r>
      <w:r w:rsidR="00527B9F" w:rsidRPr="00E41966">
        <w:rPr>
          <w:rFonts w:ascii="Calibri" w:hAnsi="Calibri" w:cs="Calibri"/>
          <w:vertAlign w:val="superscript"/>
        </w:rPr>
        <w:t>10</w:t>
      </w:r>
      <w:r w:rsidR="00FA4B77" w:rsidRPr="001F3790">
        <w:rPr>
          <w:rFonts w:ascii="Calibri" w:hAnsi="Calibri" w:cs="Calibri"/>
        </w:rPr>
        <w:fldChar w:fldCharType="end"/>
      </w:r>
      <w:r w:rsidR="008F3B9D" w:rsidRPr="001F3790">
        <w:rPr>
          <w:rFonts w:ascii="Calibri" w:hAnsi="Calibri" w:cs="Calibri"/>
        </w:rPr>
        <w:t>.</w:t>
      </w:r>
      <w:r w:rsidR="004D3CF4" w:rsidRPr="001F3790">
        <w:rPr>
          <w:rFonts w:ascii="Calibri" w:hAnsi="Calibri" w:cs="Calibri"/>
        </w:rPr>
        <w:t xml:space="preserve"> </w:t>
      </w:r>
      <w:r w:rsidR="008773EF" w:rsidRPr="001F3790">
        <w:rPr>
          <w:rFonts w:ascii="Calibri" w:hAnsi="Calibri" w:cs="Calibri"/>
        </w:rPr>
        <w:t>A plant</w:t>
      </w:r>
      <w:r w:rsidR="00750235" w:rsidRPr="001F3790">
        <w:rPr>
          <w:rFonts w:ascii="Calibri" w:hAnsi="Calibri" w:cs="Calibri"/>
        </w:rPr>
        <w:t>-based diet together with other lifestyle interventions</w:t>
      </w:r>
      <w:r w:rsidR="00FA4B77" w:rsidRPr="001F3790">
        <w:rPr>
          <w:rFonts w:ascii="Calibri" w:hAnsi="Calibri" w:cs="Calibri"/>
        </w:rPr>
        <w:t xml:space="preserve"> </w:t>
      </w:r>
      <w:r w:rsidR="008773EF" w:rsidRPr="001F3790">
        <w:rPr>
          <w:rFonts w:ascii="Calibri" w:hAnsi="Calibri" w:cs="Calibri"/>
        </w:rPr>
        <w:t xml:space="preserve">has </w:t>
      </w:r>
      <w:r w:rsidR="00FA4B77" w:rsidRPr="001F3790">
        <w:rPr>
          <w:rFonts w:ascii="Calibri" w:hAnsi="Calibri" w:cs="Calibri"/>
        </w:rPr>
        <w:t>been found to improve cognitive and functional abilities in the elderly</w:t>
      </w:r>
      <w:r w:rsidR="00FA4B77" w:rsidRPr="001F3790">
        <w:rPr>
          <w:rFonts w:ascii="Calibri" w:hAnsi="Calibri" w:cs="Calibri"/>
        </w:rPr>
        <w:fldChar w:fldCharType="begin">
          <w:fldData xml:space="preserve">PEVuZE5vdGU+PENpdGU+PEF1dGhvcj5GaXR6Z2VyYWxkPC9BdXRob3I+PFllYXI+MjAyMTwvWWVh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</w:fldData>
        </w:fldChar>
      </w:r>
      <w:r w:rsidR="00527B9F" w:rsidRPr="001F3790">
        <w:rPr>
          <w:rFonts w:ascii="Calibri" w:hAnsi="Calibri" w:cs="Calibri"/>
        </w:rPr>
        <w:instrText xml:space="preserve"> ADDIN EN.CITE </w:instrText>
      </w:r>
      <w:r w:rsidR="00527B9F" w:rsidRPr="001F3790">
        <w:rPr>
          <w:rFonts w:ascii="Calibri" w:hAnsi="Calibri" w:cs="Calibri"/>
        </w:rPr>
        <w:fldChar w:fldCharType="begin">
          <w:fldData xml:space="preserve">PEVuZE5vdGU+PENpdGU+PEF1dGhvcj5GaXR6Z2VyYWxkPC9BdXRob3I+PFllYXI+MjAyMTwvWWVh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</w:fldData>
        </w:fldChar>
      </w:r>
      <w:r w:rsidR="00527B9F" w:rsidRPr="001F3790">
        <w:rPr>
          <w:rFonts w:ascii="Calibri" w:hAnsi="Calibri" w:cs="Calibri"/>
        </w:rPr>
        <w:instrText xml:space="preserve"> ADDIN EN.CITE.DATA </w:instrText>
      </w:r>
      <w:r w:rsidR="00527B9F" w:rsidRPr="001F3790">
        <w:rPr>
          <w:rFonts w:ascii="Calibri" w:hAnsi="Calibri" w:cs="Calibri"/>
        </w:rPr>
      </w:r>
      <w:r w:rsidR="00527B9F" w:rsidRPr="001F3790">
        <w:rPr>
          <w:rFonts w:ascii="Calibri" w:hAnsi="Calibri" w:cs="Calibri"/>
        </w:rPr>
        <w:fldChar w:fldCharType="end"/>
      </w:r>
      <w:r w:rsidR="00FA4B77" w:rsidRPr="001F3790">
        <w:rPr>
          <w:rFonts w:ascii="Calibri" w:hAnsi="Calibri" w:cs="Calibri"/>
        </w:rPr>
      </w:r>
      <w:r w:rsidR="00FA4B77" w:rsidRPr="001F3790">
        <w:rPr>
          <w:rFonts w:ascii="Calibri" w:hAnsi="Calibri" w:cs="Calibri"/>
        </w:rPr>
        <w:fldChar w:fldCharType="separate"/>
      </w:r>
      <w:r w:rsidR="00527B9F" w:rsidRPr="00E41966">
        <w:rPr>
          <w:rFonts w:ascii="Calibri" w:hAnsi="Calibri" w:cs="Calibri"/>
          <w:vertAlign w:val="superscript"/>
        </w:rPr>
        <w:t>11</w:t>
      </w:r>
      <w:r w:rsidR="000E3689" w:rsidRPr="00E41966">
        <w:rPr>
          <w:rFonts w:ascii="Calibri" w:hAnsi="Calibri" w:cs="Calibri"/>
          <w:vertAlign w:val="superscript"/>
        </w:rPr>
        <w:t>–</w:t>
      </w:r>
      <w:r w:rsidR="00527B9F" w:rsidRPr="00E41966">
        <w:rPr>
          <w:rFonts w:ascii="Calibri" w:hAnsi="Calibri" w:cs="Calibri"/>
          <w:vertAlign w:val="superscript"/>
        </w:rPr>
        <w:t>21</w:t>
      </w:r>
      <w:r w:rsidR="00FA4B77" w:rsidRPr="001F3790">
        <w:rPr>
          <w:rFonts w:ascii="Calibri" w:hAnsi="Calibri" w:cs="Calibri"/>
        </w:rPr>
        <w:fldChar w:fldCharType="end"/>
      </w:r>
      <w:r w:rsidR="008F3B9D" w:rsidRPr="001F3790">
        <w:rPr>
          <w:rFonts w:ascii="Calibri" w:hAnsi="Calibri" w:cs="Calibri"/>
        </w:rPr>
        <w:t>.</w:t>
      </w:r>
      <w:r w:rsidR="000173BF" w:rsidRPr="001F3790">
        <w:rPr>
          <w:rFonts w:ascii="Calibri" w:hAnsi="Calibri" w:cs="Calibri"/>
        </w:rPr>
        <w:t xml:space="preserve"> </w:t>
      </w:r>
      <w:r w:rsidR="00FA4B77" w:rsidRPr="001F3790">
        <w:rPr>
          <w:rFonts w:ascii="Calibri" w:hAnsi="Calibri" w:cs="Calibri"/>
        </w:rPr>
        <w:t xml:space="preserve">Certain electrophilic molecules belonging to triterpenes and polyphenols </w:t>
      </w:r>
      <w:r w:rsidR="004D3CF4" w:rsidRPr="001F3790">
        <w:rPr>
          <w:rFonts w:ascii="Calibri" w:hAnsi="Calibri" w:cs="Calibri"/>
        </w:rPr>
        <w:t>have been found</w:t>
      </w:r>
      <w:r w:rsidR="00FA4B77" w:rsidRPr="001F3790">
        <w:rPr>
          <w:rFonts w:ascii="Calibri" w:hAnsi="Calibri" w:cs="Calibri"/>
        </w:rPr>
        <w:t xml:space="preserve"> </w:t>
      </w:r>
      <w:r w:rsidR="00871016" w:rsidRPr="001F3790">
        <w:rPr>
          <w:rFonts w:ascii="Calibri" w:hAnsi="Calibri" w:cs="Calibri"/>
        </w:rPr>
        <w:t xml:space="preserve">to </w:t>
      </w:r>
      <w:r w:rsidR="00FA4B77" w:rsidRPr="001F3790">
        <w:rPr>
          <w:rFonts w:ascii="Calibri" w:hAnsi="Calibri" w:cs="Calibri"/>
        </w:rPr>
        <w:t xml:space="preserve">modulate inflammatory responses in both </w:t>
      </w:r>
      <w:r w:rsidR="00FA4B77" w:rsidRPr="001F3790">
        <w:rPr>
          <w:rFonts w:ascii="Calibri" w:hAnsi="Calibri" w:cs="Calibri"/>
          <w:i/>
          <w:iCs/>
        </w:rPr>
        <w:t>in vitro</w:t>
      </w:r>
      <w:r w:rsidR="00FA4B77" w:rsidRPr="001F3790">
        <w:rPr>
          <w:rFonts w:ascii="Calibri" w:hAnsi="Calibri" w:cs="Calibri"/>
        </w:rPr>
        <w:t xml:space="preserve"> and </w:t>
      </w:r>
      <w:r w:rsidR="00FA4B77" w:rsidRPr="001F3790">
        <w:rPr>
          <w:rFonts w:ascii="Calibri" w:hAnsi="Calibri" w:cs="Calibri"/>
          <w:i/>
          <w:iCs/>
        </w:rPr>
        <w:t>in vivo</w:t>
      </w:r>
      <w:r w:rsidR="00FA4B77" w:rsidRPr="001F3790">
        <w:rPr>
          <w:rFonts w:ascii="Calibri" w:hAnsi="Calibri" w:cs="Calibri"/>
        </w:rPr>
        <w:t xml:space="preserve"> models</w:t>
      </w:r>
      <w:r w:rsidR="00FA4B77" w:rsidRPr="001F3790">
        <w:rPr>
          <w:rFonts w:ascii="Calibri" w:hAnsi="Calibri" w:cs="Calibri"/>
        </w:rPr>
        <w:fldChar w:fldCharType="begin"/>
      </w:r>
      <w:r w:rsidR="00527B9F" w:rsidRPr="001F3790">
        <w:rPr>
          <w:rFonts w:ascii="Calibri" w:hAnsi="Calibri" w:cs="Calibri"/>
        </w:rPr>
        <w:instrText xml:space="preserve"> ADDIN EN.CITE &lt;EndNote&gt;&lt;Cite&gt;&lt;Author&gt;Zhao&lt;/Author&gt;&lt;Year&gt;2011&lt;/Year&gt;&lt;RecNum&gt;6&lt;/RecNum&gt;&lt;DisplayText&gt;&lt;style face="superscript"&gt;12&lt;/style&gt;&lt;/DisplayText&gt;&lt;record&gt;&lt;rec-number&gt;6&lt;/rec-number&gt;&lt;foreign-keys&gt;&lt;key app="EN" db-id="5ww9ezda9rfs05ex9dn5t9f8f0esa9xtprf2" timestamp="1620062213"&gt;6&lt;/key&gt;&lt;/foreign-keys&gt;&lt;ref-type name="Journal Article"&gt;17&lt;/ref-type&gt;&lt;contributors&gt;&lt;authors&gt;&lt;author&gt;Zhao, L.&lt;/author&gt;&lt;author&gt;Lee, J. Y.&lt;/author&gt;&lt;author&gt;Hwang, D. H.&lt;/author&gt;&lt;/authors&gt;&lt;/contributors&gt;&lt;auth-address&gt;Department of Nutrition, The University of Tennessee, Knoxville, Tennessee, USA.&lt;/auth-address&gt;&lt;titles&gt;&lt;title&gt;Inhibition of pattern recognition receptor-mediated inflammation by bioactive phytochemicals&lt;/title&gt;&lt;secondary-title&gt;Nutr Rev&lt;/secondary-title&gt;&lt;/titles&gt;&lt;periodical&gt;&lt;full-title&gt;Nutr Rev&lt;/full-title&gt;&lt;/periodical&gt;&lt;pages&gt;310-20&lt;/pages&gt;&lt;volume&gt;69&lt;/volume&gt;&lt;number&gt;6&lt;/number&gt;&lt;keywords&gt;&lt;keyword&gt;Animals&lt;/keyword&gt;&lt;keyword&gt;Anti-Inflammatory Agents, Non-Steroidal/administration &amp;amp; dosage/*metabolism&lt;/keyword&gt;&lt;keyword&gt;*Diet&lt;/keyword&gt;&lt;keyword&gt;Humans&lt;/keyword&gt;&lt;keyword&gt;Inflammation/diet therapy/*prevention &amp;amp; control&lt;/keyword&gt;&lt;keyword&gt;Nod Signaling Adaptor Proteins/antagonists &amp;amp; inhibitors&lt;/keyword&gt;&lt;keyword&gt;Plants, Edible/*chemistry&lt;/keyword&gt;&lt;keyword&gt;Receptors, Pattern Recognition/*antagonists &amp;amp; inhibitors&lt;/keyword&gt;&lt;keyword&gt;*Signal Transduction&lt;/keyword&gt;&lt;keyword&gt;Toll-Like Receptors/antagonists &amp;amp; inhibitors&lt;/keyword&gt;&lt;/keywords&gt;&lt;dates&gt;&lt;year&gt;2011&lt;/year&gt;&lt;pub-dates&gt;&lt;date&gt;Jun&lt;/date&gt;&lt;/pub-dates&gt;&lt;/dates&gt;&lt;isbn&gt;1753-4887 (Electronic)&amp;#xD;0029-6643 (Linking)&lt;/isbn&gt;&lt;accession-num&gt;21631512&lt;/accession-num&gt;&lt;urls&gt;&lt;related-urls&gt;&lt;url&gt;https://www.ncbi.nlm.nih.gov/pubmed/21631512&lt;/url&gt;&lt;/related-urls&gt;&lt;/urls&gt;&lt;custom2&gt;PMC3881972&lt;/custom2&gt;&lt;electronic-resource-num&gt;10.1111/j.1753-4887.2011.00394.x&lt;/electronic-resource-num&gt;&lt;/record&gt;&lt;/Cite&gt;&lt;/EndNote&gt;</w:instrText>
      </w:r>
      <w:r w:rsidR="00FA4B77" w:rsidRPr="001F3790">
        <w:rPr>
          <w:rFonts w:ascii="Calibri" w:hAnsi="Calibri" w:cs="Calibri"/>
        </w:rPr>
        <w:fldChar w:fldCharType="separate"/>
      </w:r>
      <w:r w:rsidR="00527B9F" w:rsidRPr="00E41966">
        <w:rPr>
          <w:rFonts w:ascii="Calibri" w:hAnsi="Calibri" w:cs="Calibri"/>
          <w:vertAlign w:val="superscript"/>
        </w:rPr>
        <w:t>12</w:t>
      </w:r>
      <w:r w:rsidR="00FA4B77" w:rsidRPr="001F3790">
        <w:rPr>
          <w:rFonts w:ascii="Calibri" w:hAnsi="Calibri" w:cs="Calibri"/>
        </w:rPr>
        <w:fldChar w:fldCharType="end"/>
      </w:r>
      <w:r w:rsidR="008F3B9D" w:rsidRPr="001F3790">
        <w:rPr>
          <w:rFonts w:ascii="Calibri" w:hAnsi="Calibri" w:cs="Calibri"/>
        </w:rPr>
        <w:t>.</w:t>
      </w:r>
      <w:r w:rsidR="00FA4B77" w:rsidRPr="001F3790">
        <w:rPr>
          <w:rFonts w:ascii="Calibri" w:hAnsi="Calibri" w:cs="Calibri"/>
        </w:rPr>
        <w:t xml:space="preserve"> For instance, natural compounds containing </w:t>
      </w:r>
      <w:proofErr w:type="gramStart"/>
      <w:r w:rsidR="00FA4B77" w:rsidRPr="001F3790">
        <w:rPr>
          <w:rFonts w:ascii="Calibri" w:hAnsi="Calibri" w:cs="Calibri"/>
        </w:rPr>
        <w:t>α,β</w:t>
      </w:r>
      <w:proofErr w:type="gramEnd"/>
      <w:r w:rsidR="00FA4B77" w:rsidRPr="001F3790">
        <w:rPr>
          <w:rFonts w:ascii="Calibri" w:hAnsi="Calibri" w:cs="Calibri"/>
        </w:rPr>
        <w:t>-unsaturated carbonyl (e.g.</w:t>
      </w:r>
      <w:r w:rsidR="003820D2" w:rsidRPr="001F3790">
        <w:rPr>
          <w:rFonts w:ascii="Calibri" w:hAnsi="Calibri" w:cs="Calibri"/>
        </w:rPr>
        <w:t>,</w:t>
      </w:r>
      <w:r w:rsidR="00FA4B77" w:rsidRPr="001F3790">
        <w:rPr>
          <w:rFonts w:ascii="Calibri" w:hAnsi="Calibri" w:cs="Calibri"/>
        </w:rPr>
        <w:t xml:space="preserve"> curcumin, cinnamaldehyde)</w:t>
      </w:r>
      <w:r w:rsidR="00E91C6A" w:rsidRPr="001F3790">
        <w:rPr>
          <w:rFonts w:ascii="Calibri" w:hAnsi="Calibri" w:cs="Calibri"/>
        </w:rPr>
        <w:t>,</w:t>
      </w:r>
      <w:r w:rsidR="00FA4B77" w:rsidRPr="001F3790">
        <w:rPr>
          <w:rFonts w:ascii="Calibri" w:hAnsi="Calibri" w:cs="Calibri"/>
        </w:rPr>
        <w:t xml:space="preserve"> or isothiocyanate group (e.g.</w:t>
      </w:r>
      <w:r w:rsidR="003820D2" w:rsidRPr="001F3790">
        <w:rPr>
          <w:rFonts w:ascii="Calibri" w:hAnsi="Calibri" w:cs="Calibri"/>
        </w:rPr>
        <w:t>,</w:t>
      </w:r>
      <w:r w:rsidR="00FA4B77" w:rsidRPr="001F3790">
        <w:rPr>
          <w:rFonts w:ascii="Calibri" w:hAnsi="Calibri" w:cs="Calibri"/>
        </w:rPr>
        <w:t xml:space="preserve"> sulforaphane) interfere with Toll-like receptor-4 (TLR4) dimerization inhibiting </w:t>
      </w:r>
      <w:r w:rsidR="00E91C6A" w:rsidRPr="001F3790">
        <w:rPr>
          <w:rFonts w:ascii="Calibri" w:hAnsi="Calibri" w:cs="Calibri"/>
        </w:rPr>
        <w:t xml:space="preserve">the </w:t>
      </w:r>
      <w:r w:rsidR="00FA4B77" w:rsidRPr="001F3790">
        <w:rPr>
          <w:rFonts w:ascii="Calibri" w:hAnsi="Calibri" w:cs="Calibri"/>
        </w:rPr>
        <w:t>downstream synthesis of pro-inflammatory cytokines in a murine interleukin-3 dependent pro-B cell line</w:t>
      </w:r>
      <w:r w:rsidR="00FA4B77" w:rsidRPr="001F3790">
        <w:rPr>
          <w:rFonts w:ascii="Calibri" w:hAnsi="Calibri" w:cs="Calibri"/>
        </w:rPr>
        <w:fldChar w:fldCharType="begin">
          <w:fldData xml:space="preserve">PEVuZE5vdGU+PENpdGU+PEF1dGhvcj5aaGFvPC9BdXRob3I+PFllYXI+MjAxMTwvWWVhcj48UmVj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</w:fldData>
        </w:fldChar>
      </w:r>
      <w:r w:rsidR="00527B9F" w:rsidRPr="001F3790">
        <w:rPr>
          <w:rFonts w:ascii="Calibri" w:hAnsi="Calibri" w:cs="Calibri"/>
        </w:rPr>
        <w:instrText xml:space="preserve"> ADDIN EN.CITE </w:instrText>
      </w:r>
      <w:r w:rsidR="00527B9F" w:rsidRPr="001F3790">
        <w:rPr>
          <w:rFonts w:ascii="Calibri" w:hAnsi="Calibri" w:cs="Calibri"/>
        </w:rPr>
        <w:fldChar w:fldCharType="begin">
          <w:fldData xml:space="preserve">PEVuZE5vdGU+PENpdGU+PEF1dGhvcj5aaGFvPC9BdXRob3I+PFllYXI+MjAxMTwvWWVhcj48UmVj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</w:fldData>
        </w:fldChar>
      </w:r>
      <w:r w:rsidR="00527B9F" w:rsidRPr="001F3790">
        <w:rPr>
          <w:rFonts w:ascii="Calibri" w:hAnsi="Calibri" w:cs="Calibri"/>
        </w:rPr>
        <w:instrText xml:space="preserve"> ADDIN EN.CITE.DATA </w:instrText>
      </w:r>
      <w:r w:rsidR="00527B9F" w:rsidRPr="001F3790">
        <w:rPr>
          <w:rFonts w:ascii="Calibri" w:hAnsi="Calibri" w:cs="Calibri"/>
        </w:rPr>
      </w:r>
      <w:r w:rsidR="00527B9F" w:rsidRPr="001F3790">
        <w:rPr>
          <w:rFonts w:ascii="Calibri" w:hAnsi="Calibri" w:cs="Calibri"/>
        </w:rPr>
        <w:fldChar w:fldCharType="end"/>
      </w:r>
      <w:r w:rsidR="00FA4B77" w:rsidRPr="001F3790">
        <w:rPr>
          <w:rFonts w:ascii="Calibri" w:hAnsi="Calibri" w:cs="Calibri"/>
        </w:rPr>
      </w:r>
      <w:r w:rsidR="00FA4B77" w:rsidRPr="001F3790">
        <w:rPr>
          <w:rFonts w:ascii="Calibri" w:hAnsi="Calibri" w:cs="Calibri"/>
        </w:rPr>
        <w:fldChar w:fldCharType="separate"/>
      </w:r>
      <w:r w:rsidR="00527B9F" w:rsidRPr="00E41966">
        <w:rPr>
          <w:rFonts w:ascii="Calibri" w:hAnsi="Calibri" w:cs="Calibri"/>
          <w:vertAlign w:val="superscript"/>
        </w:rPr>
        <w:t>12,22</w:t>
      </w:r>
      <w:r w:rsidR="00FA4B77" w:rsidRPr="001F3790">
        <w:rPr>
          <w:rFonts w:ascii="Calibri" w:hAnsi="Calibri" w:cs="Calibri"/>
        </w:rPr>
        <w:fldChar w:fldCharType="end"/>
      </w:r>
      <w:r w:rsidR="00E7542B" w:rsidRPr="001F3790">
        <w:rPr>
          <w:rFonts w:ascii="Calibri" w:hAnsi="Calibri" w:cs="Calibri"/>
        </w:rPr>
        <w:t>.</w:t>
      </w:r>
      <w:r w:rsidR="00FA4B77" w:rsidRPr="001F3790">
        <w:rPr>
          <w:rFonts w:ascii="Calibri" w:hAnsi="Calibri" w:cs="Calibri"/>
        </w:rPr>
        <w:t xml:space="preserve"> </w:t>
      </w:r>
      <w:r w:rsidR="00EF76AD" w:rsidRPr="001F3790">
        <w:rPr>
          <w:rFonts w:ascii="Calibri" w:hAnsi="Calibri" w:cs="Calibri"/>
        </w:rPr>
        <w:t xml:space="preserve">Epidemiological evidence points strongly that </w:t>
      </w:r>
      <w:r w:rsidR="004B76F0" w:rsidRPr="001F3790">
        <w:rPr>
          <w:rFonts w:ascii="Calibri" w:hAnsi="Calibri" w:cs="Calibri"/>
        </w:rPr>
        <w:t>dietary</w:t>
      </w:r>
      <w:r w:rsidR="00EF76AD" w:rsidRPr="001F3790">
        <w:rPr>
          <w:rFonts w:ascii="Calibri" w:hAnsi="Calibri" w:cs="Calibri"/>
        </w:rPr>
        <w:t xml:space="preserve"> phytochemicals</w:t>
      </w:r>
      <w:r w:rsidR="004B76F0" w:rsidRPr="001F3790">
        <w:rPr>
          <w:rFonts w:ascii="Calibri" w:hAnsi="Calibri" w:cs="Calibri"/>
        </w:rPr>
        <w:t>, present in complex food matrices,</w:t>
      </w:r>
      <w:r w:rsidR="00EF76AD" w:rsidRPr="001F3790">
        <w:rPr>
          <w:rFonts w:ascii="Calibri" w:hAnsi="Calibri" w:cs="Calibri"/>
        </w:rPr>
        <w:t xml:space="preserve"> </w:t>
      </w:r>
      <w:r w:rsidR="004B76F0" w:rsidRPr="001F3790">
        <w:rPr>
          <w:rFonts w:ascii="Calibri" w:hAnsi="Calibri" w:cs="Calibri"/>
        </w:rPr>
        <w:t xml:space="preserve">may also constitute a viable source of </w:t>
      </w:r>
      <w:r w:rsidR="000E7C64" w:rsidRPr="001F3790">
        <w:rPr>
          <w:rFonts w:ascii="Calibri" w:hAnsi="Calibri" w:cs="Calibri"/>
        </w:rPr>
        <w:t>new drug leads</w:t>
      </w:r>
      <w:r w:rsidR="006374BB"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6374BB" w:rsidRPr="001F3790">
        <w:rPr>
          <w:rFonts w:ascii="Calibri" w:hAnsi="Calibri" w:cs="Calibri"/>
        </w:rPr>
        <w:instrText xml:space="preserve"> ADDIN EN.CITE </w:instrText>
      </w:r>
      <w:r w:rsidR="006374BB" w:rsidRPr="001F3790">
        <w:rPr>
          <w:rFonts w:ascii="Calibri" w:hAnsi="Calibri" w:cs="Calibri"/>
        </w:rPr>
        <w:fldChar w:fldCharType="begin">
          <w:fldData xml:space="preserve">PEVuZE5vdGU+PENpdGU+PEF1dGhvcj5MZWU8L0F1dGhvcj48WWVhcj4yMDE0PC9ZZWFyPjxSZWNO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</w:fldData>
        </w:fldChar>
      </w:r>
      <w:r w:rsidR="006374BB" w:rsidRPr="001F3790">
        <w:rPr>
          <w:rFonts w:ascii="Calibri" w:hAnsi="Calibri" w:cs="Calibri"/>
        </w:rPr>
        <w:instrText xml:space="preserve"> ADDIN EN.CITE.DATA </w:instrText>
      </w:r>
      <w:r w:rsidR="006374BB" w:rsidRPr="001F3790">
        <w:rPr>
          <w:rFonts w:ascii="Calibri" w:hAnsi="Calibri" w:cs="Calibri"/>
        </w:rPr>
      </w:r>
      <w:r w:rsidR="006374BB" w:rsidRPr="001F3790">
        <w:rPr>
          <w:rFonts w:ascii="Calibri" w:hAnsi="Calibri" w:cs="Calibri"/>
        </w:rPr>
        <w:fldChar w:fldCharType="end"/>
      </w:r>
      <w:r w:rsidR="006374BB" w:rsidRPr="001F3790">
        <w:rPr>
          <w:rFonts w:ascii="Calibri" w:hAnsi="Calibri" w:cs="Calibri"/>
        </w:rPr>
      </w:r>
      <w:r w:rsidR="006374BB" w:rsidRPr="001F3790">
        <w:rPr>
          <w:rFonts w:ascii="Calibri" w:hAnsi="Calibri" w:cs="Calibri"/>
        </w:rPr>
        <w:fldChar w:fldCharType="separate"/>
      </w:r>
      <w:r w:rsidR="006374BB" w:rsidRPr="00E41966">
        <w:rPr>
          <w:rFonts w:ascii="Calibri" w:hAnsi="Calibri" w:cs="Calibri"/>
          <w:vertAlign w:val="superscript"/>
        </w:rPr>
        <w:t>6</w:t>
      </w:r>
      <w:r w:rsidR="006374BB" w:rsidRPr="001F3790">
        <w:rPr>
          <w:rFonts w:ascii="Calibri" w:hAnsi="Calibri" w:cs="Calibri"/>
        </w:rPr>
        <w:fldChar w:fldCharType="end"/>
      </w:r>
      <w:r w:rsidR="00E7542B" w:rsidRPr="001F3790">
        <w:rPr>
          <w:rFonts w:ascii="Calibri" w:hAnsi="Calibri" w:cs="Calibri"/>
        </w:rPr>
        <w:t>.</w:t>
      </w:r>
      <w:r w:rsidR="000E7C64" w:rsidRPr="001F3790">
        <w:rPr>
          <w:rFonts w:ascii="Calibri" w:hAnsi="Calibri" w:cs="Calibri"/>
        </w:rPr>
        <w:t xml:space="preserve"> </w:t>
      </w:r>
    </w:p>
    <w:p w14:paraId="7F6D01AD" w14:textId="77777777" w:rsidR="001A3736" w:rsidRPr="001F3790" w:rsidRDefault="001A3736" w:rsidP="00BB4101">
      <w:pPr>
        <w:jc w:val="both"/>
        <w:rPr>
          <w:rFonts w:ascii="Calibri" w:hAnsi="Calibri" w:cs="Calibri"/>
        </w:rPr>
      </w:pPr>
    </w:p>
    <w:p w14:paraId="2862ADE2" w14:textId="522BED3D" w:rsidR="00882DED" w:rsidRPr="001F3790" w:rsidRDefault="000B444A" w:rsidP="00BB4101">
      <w:pPr>
        <w:jc w:val="both"/>
        <w:rPr>
          <w:rFonts w:ascii="Calibri" w:hAnsi="Calibri" w:cs="Calibri"/>
        </w:rPr>
      </w:pPr>
      <w:r w:rsidRPr="001F3790">
        <w:rPr>
          <w:rFonts w:ascii="Calibri" w:hAnsi="Calibri" w:cs="Calibri"/>
        </w:rPr>
        <w:t>One of the major obstacles in the identification of biologically active molecules present in plant extracts</w:t>
      </w:r>
      <w:r w:rsidR="00EF76AD" w:rsidRPr="001F3790">
        <w:rPr>
          <w:rFonts w:ascii="Calibri" w:hAnsi="Calibri" w:cs="Calibri"/>
        </w:rPr>
        <w:t>, including plant-based food,</w:t>
      </w:r>
      <w:r w:rsidRPr="001F3790">
        <w:rPr>
          <w:rFonts w:ascii="Calibri" w:hAnsi="Calibri" w:cs="Calibri"/>
        </w:rPr>
        <w:t xml:space="preserve"> is the complexity of </w:t>
      </w:r>
      <w:r w:rsidR="009075D8" w:rsidRPr="001F3790">
        <w:rPr>
          <w:rFonts w:ascii="Calibri" w:hAnsi="Calibri" w:cs="Calibri"/>
        </w:rPr>
        <w:t>the investigated samples. Traditionally, the individual compounds are isolated</w:t>
      </w:r>
      <w:r w:rsidR="006D0825" w:rsidRPr="001F3790">
        <w:rPr>
          <w:rFonts w:ascii="Calibri" w:hAnsi="Calibri" w:cs="Calibri"/>
        </w:rPr>
        <w:t xml:space="preserve">, </w:t>
      </w:r>
      <w:r w:rsidR="009075D8" w:rsidRPr="001F3790">
        <w:rPr>
          <w:rFonts w:ascii="Calibri" w:hAnsi="Calibri" w:cs="Calibri"/>
        </w:rPr>
        <w:t>purified</w:t>
      </w:r>
      <w:r w:rsidR="006D0825" w:rsidRPr="001F3790">
        <w:rPr>
          <w:rFonts w:ascii="Calibri" w:hAnsi="Calibri" w:cs="Calibri"/>
        </w:rPr>
        <w:t>,</w:t>
      </w:r>
      <w:r w:rsidR="009075D8" w:rsidRPr="001F3790">
        <w:rPr>
          <w:rFonts w:ascii="Calibri" w:hAnsi="Calibri" w:cs="Calibri"/>
        </w:rPr>
        <w:t xml:space="preserve"> and subsequently tested for biological activity. This approach usually leads to the identification of </w:t>
      </w:r>
      <w:r w:rsidR="006D0825" w:rsidRPr="001F3790">
        <w:rPr>
          <w:rFonts w:ascii="Calibri" w:hAnsi="Calibri" w:cs="Calibri"/>
        </w:rPr>
        <w:t xml:space="preserve">the </w:t>
      </w:r>
      <w:r w:rsidR="009075D8" w:rsidRPr="001F3790">
        <w:rPr>
          <w:rFonts w:ascii="Calibri" w:hAnsi="Calibri" w:cs="Calibri"/>
        </w:rPr>
        <w:t xml:space="preserve">most abundant and well-characterized compounds. </w:t>
      </w:r>
      <w:r w:rsidR="00727785" w:rsidRPr="001F3790">
        <w:rPr>
          <w:rFonts w:ascii="Calibri" w:hAnsi="Calibri" w:cs="Calibri"/>
        </w:rPr>
        <w:t>Phenotypic drug discovery approaches without a defined molecular target rely on the bio</w:t>
      </w:r>
      <w:r w:rsidR="003343F8" w:rsidRPr="001F3790">
        <w:rPr>
          <w:rFonts w:ascii="Calibri" w:hAnsi="Calibri" w:cs="Calibri"/>
        </w:rPr>
        <w:t>-</w:t>
      </w:r>
      <w:r w:rsidR="00727785" w:rsidRPr="001F3790">
        <w:rPr>
          <w:rFonts w:ascii="Calibri" w:hAnsi="Calibri" w:cs="Calibri"/>
        </w:rPr>
        <w:t>guided-fractionation of complex mixtures</w:t>
      </w:r>
      <w:r w:rsidR="00240B3A" w:rsidRPr="001F3790">
        <w:rPr>
          <w:rFonts w:ascii="Calibri" w:hAnsi="Calibri" w:cs="Calibri"/>
        </w:rPr>
        <w:fldChar w:fldCharType="begin"/>
      </w:r>
      <w:r w:rsidR="00240B3A" w:rsidRPr="001F3790">
        <w:rPr>
          <w:rFonts w:ascii="Calibri" w:hAnsi="Calibri" w:cs="Calibri"/>
        </w:rPr>
        <w:instrText xml:space="preserve"> ADDIN EN.CITE &lt;EndNote&gt;&lt;Cite&gt;&lt;Author&gt;Ciesla&lt;/Author&gt;&lt;Year&gt;2016&lt;/Year&gt;&lt;RecNum&gt;2&lt;/RecNum&gt;&lt;DisplayText&gt;&lt;style face="superscript"&gt;23&lt;/style&gt;&lt;/DisplayText&gt;&lt;record&gt;&lt;rec-number&gt;2&lt;/rec-number&gt;&lt;foreign-keys&gt;&lt;key app="EN" db-id="wa5fdd0e7vxezyetx9kpzr5e0x2t5svvrz9v" timestamp="1587928991"&gt;2&lt;/key&gt;&lt;/foreign-keys&gt;&lt;ref-type name="Journal Article"&gt;17&lt;/ref-type&gt;&lt;contributors&gt;&lt;authors&gt;&lt;author&gt;Ciesla, L.&lt;/author&gt;&lt;author&gt;Moaddel, R.&lt;/author&gt;&lt;/authors&gt;&lt;/contributors&gt;&lt;auth-address&gt;Laboratory of Clinical Investigation, Biomedical Research Center, 8C232, National Institute on Aging, National Institutes of Health, 251 Bayview Boulevard, Baltimore, Maryland 21224, USA. moaddelru@mail.nih.gov.&lt;/auth-address&gt;&lt;titles&gt;&lt;title&gt;Comparison of analytical techniques for the identification of bioactive compounds from natural products&lt;/title&gt;&lt;secondary-title&gt;Nat Prod Rep&lt;/secondary-title&gt;&lt;/titles&gt;&lt;periodical&gt;&lt;full-title&gt;Nat Prod Rep&lt;/full-title&gt;&lt;/periodical&gt;&lt;pages&gt;1131-45&lt;/pages&gt;&lt;volume&gt;33&lt;/volume&gt;&lt;number&gt;10&lt;/number&gt;&lt;keywords&gt;&lt;keyword&gt;Biological Products/*chemistry&lt;/keyword&gt;&lt;keyword&gt;*Drug Discovery&lt;/keyword&gt;&lt;keyword&gt;Molecular Structure&lt;/keyword&gt;&lt;keyword&gt;Plant Extracts/chemistry&lt;/keyword&gt;&lt;/keywords&gt;&lt;dates&gt;&lt;year&gt;2016&lt;/year&gt;&lt;pub-dates&gt;&lt;date&gt;Oct 28&lt;/date&gt;&lt;/pub-dates&gt;&lt;/dates&gt;&lt;isbn&gt;1460-4752 (Electronic)&amp;#xD;0265-0568 (Linking)&lt;/isbn&gt;&lt;accession-num&gt;27367973&lt;/accession-num&gt;&lt;urls&gt;&lt;related-urls&gt;&lt;url&gt;https://www.ncbi.nlm.nih.gov/pubmed/27367973&lt;/url&gt;&lt;/related-urls&gt;&lt;/urls&gt;&lt;custom2&gt;PMC5042860&lt;/custom2&gt;&lt;electronic-resource-num&gt;10.1039/c6np00016a&lt;/electronic-resource-num&gt;&lt;/record&gt;&lt;/Cite&gt;&lt;/EndNote&gt;</w:instrText>
      </w:r>
      <w:r w:rsidR="00240B3A" w:rsidRPr="001F3790">
        <w:rPr>
          <w:rFonts w:ascii="Calibri" w:hAnsi="Calibri" w:cs="Calibri"/>
        </w:rPr>
        <w:fldChar w:fldCharType="separate"/>
      </w:r>
      <w:r w:rsidR="00240B3A" w:rsidRPr="00E41966">
        <w:rPr>
          <w:rFonts w:ascii="Calibri" w:hAnsi="Calibri" w:cs="Calibri"/>
          <w:vertAlign w:val="superscript"/>
        </w:rPr>
        <w:t>23</w:t>
      </w:r>
      <w:r w:rsidR="00240B3A" w:rsidRPr="001F3790">
        <w:rPr>
          <w:rFonts w:ascii="Calibri" w:hAnsi="Calibri" w:cs="Calibri"/>
        </w:rPr>
        <w:fldChar w:fldCharType="end"/>
      </w:r>
      <w:r w:rsidR="00E7542B" w:rsidRPr="001F3790">
        <w:rPr>
          <w:rFonts w:ascii="Calibri" w:hAnsi="Calibri" w:cs="Calibri"/>
        </w:rPr>
        <w:t>.</w:t>
      </w:r>
      <w:r w:rsidR="00727785" w:rsidRPr="001F3790">
        <w:rPr>
          <w:rFonts w:ascii="Calibri" w:hAnsi="Calibri" w:cs="Calibri"/>
        </w:rPr>
        <w:t xml:space="preserve"> </w:t>
      </w:r>
      <w:r w:rsidR="000F78DF" w:rsidRPr="001F3790">
        <w:rPr>
          <w:rFonts w:ascii="Calibri" w:hAnsi="Calibri" w:cs="Calibri"/>
        </w:rPr>
        <w:t>In this approach</w:t>
      </w:r>
      <w:r w:rsidR="003343F8" w:rsidRPr="001F3790">
        <w:rPr>
          <w:rFonts w:ascii="Calibri" w:hAnsi="Calibri" w:cs="Calibri"/>
        </w:rPr>
        <w:t>,</w:t>
      </w:r>
      <w:r w:rsidR="000F78DF" w:rsidRPr="001F3790">
        <w:rPr>
          <w:rFonts w:ascii="Calibri" w:hAnsi="Calibri" w:cs="Calibri"/>
        </w:rPr>
        <w:t xml:space="preserve"> an extract is fractionated into less complex sub-fractions that are subsequently tested in phenotypic assays. </w:t>
      </w:r>
      <w:r w:rsidR="004B769A" w:rsidRPr="001F3790">
        <w:rPr>
          <w:rFonts w:ascii="Calibri" w:hAnsi="Calibri" w:cs="Calibri"/>
        </w:rPr>
        <w:t xml:space="preserve">The isolation and purification of active compounds </w:t>
      </w:r>
      <w:r w:rsidR="00293D24" w:rsidRPr="001F3790">
        <w:rPr>
          <w:rFonts w:ascii="Calibri" w:hAnsi="Calibri" w:cs="Calibri"/>
        </w:rPr>
        <w:t xml:space="preserve">are </w:t>
      </w:r>
      <w:r w:rsidR="004B769A" w:rsidRPr="001F3790">
        <w:rPr>
          <w:rFonts w:ascii="Calibri" w:hAnsi="Calibri" w:cs="Calibri"/>
        </w:rPr>
        <w:t xml:space="preserve">guided by biological activity </w:t>
      </w:r>
      <w:r w:rsidR="00CA1160" w:rsidRPr="001F3790">
        <w:rPr>
          <w:rFonts w:ascii="Calibri" w:hAnsi="Calibri" w:cs="Calibri"/>
        </w:rPr>
        <w:t>verified</w:t>
      </w:r>
      <w:r w:rsidR="004B769A" w:rsidRPr="001F3790">
        <w:rPr>
          <w:rFonts w:ascii="Calibri" w:hAnsi="Calibri" w:cs="Calibri"/>
        </w:rPr>
        <w:t xml:space="preserve"> </w:t>
      </w:r>
      <w:r w:rsidR="00CA1160" w:rsidRPr="001F3790">
        <w:rPr>
          <w:rFonts w:ascii="Calibri" w:hAnsi="Calibri" w:cs="Calibri"/>
        </w:rPr>
        <w:t>in the assay.</w:t>
      </w:r>
      <w:r w:rsidR="00BB4101" w:rsidRPr="001F3790">
        <w:rPr>
          <w:rFonts w:ascii="Calibri" w:hAnsi="Calibri" w:cs="Calibri"/>
        </w:rPr>
        <w:t xml:space="preserve"> </w:t>
      </w:r>
      <w:r w:rsidR="00F67E76" w:rsidRPr="001F3790">
        <w:rPr>
          <w:rFonts w:ascii="Calibri" w:hAnsi="Calibri" w:cs="Calibri"/>
        </w:rPr>
        <w:t xml:space="preserve">The knowledge of the identity of </w:t>
      </w:r>
      <w:r w:rsidR="00296A7B" w:rsidRPr="001F3790">
        <w:rPr>
          <w:rFonts w:ascii="Calibri" w:hAnsi="Calibri" w:cs="Calibri"/>
        </w:rPr>
        <w:t>a specified drug target may significantly speed up the identification of pharmacologically active compounds present in complex mixtures. Those approaches are usually based on the immobilization of the molecular target, for example</w:t>
      </w:r>
      <w:r w:rsidR="00AD1B71" w:rsidRPr="001F3790">
        <w:rPr>
          <w:rFonts w:ascii="Calibri" w:hAnsi="Calibri" w:cs="Calibri"/>
        </w:rPr>
        <w:t>,</w:t>
      </w:r>
      <w:r w:rsidR="00296A7B" w:rsidRPr="001F3790">
        <w:rPr>
          <w:rFonts w:ascii="Calibri" w:hAnsi="Calibri" w:cs="Calibri"/>
        </w:rPr>
        <w:t xml:space="preserve"> an enzyme, </w:t>
      </w:r>
      <w:r w:rsidR="00EA05DB" w:rsidRPr="001F3790">
        <w:rPr>
          <w:rFonts w:ascii="Calibri" w:hAnsi="Calibri" w:cs="Calibri"/>
        </w:rPr>
        <w:t xml:space="preserve">on </w:t>
      </w:r>
      <w:r w:rsidR="00AD1B71" w:rsidRPr="001F3790">
        <w:rPr>
          <w:rFonts w:ascii="Calibri" w:hAnsi="Calibri" w:cs="Calibri"/>
        </w:rPr>
        <w:t xml:space="preserve">a </w:t>
      </w:r>
      <w:r w:rsidR="00EA05DB" w:rsidRPr="001F3790">
        <w:rPr>
          <w:rFonts w:ascii="Calibri" w:hAnsi="Calibri" w:cs="Calibri"/>
        </w:rPr>
        <w:t xml:space="preserve">solid surface, </w:t>
      </w:r>
      <w:r w:rsidR="00AD1B71" w:rsidRPr="001F3790">
        <w:rPr>
          <w:rFonts w:ascii="Calibri" w:hAnsi="Calibri" w:cs="Calibri"/>
        </w:rPr>
        <w:t xml:space="preserve">like </w:t>
      </w:r>
      <w:r w:rsidR="00EA05DB" w:rsidRPr="001F3790">
        <w:rPr>
          <w:rFonts w:ascii="Calibri" w:hAnsi="Calibri" w:cs="Calibri"/>
        </w:rPr>
        <w:t>magnetic beads</w:t>
      </w:r>
      <w:r w:rsidR="00240B3A" w:rsidRPr="001F3790">
        <w:rPr>
          <w:rFonts w:ascii="Calibri" w:hAnsi="Calibri" w:cs="Calibri"/>
        </w:rPr>
        <w:fldChar w:fldCharType="begin"/>
      </w:r>
      <w:r w:rsidR="00240B3A" w:rsidRPr="001F3790">
        <w:rPr>
          <w:rFonts w:ascii="Calibri" w:hAnsi="Calibri" w:cs="Calibri"/>
        </w:rPr>
        <w:instrText xml:space="preserve"> ADDIN EN.CITE &lt;EndNote&gt;&lt;Cite&gt;&lt;Author&gt;Ciesla&lt;/Author&gt;&lt;Year&gt;2016&lt;/Year&gt;&lt;RecNum&gt;2&lt;/RecNum&gt;&lt;DisplayText&gt;&lt;style face="superscript"&gt;23&lt;/style&gt;&lt;/DisplayText&gt;&lt;record&gt;&lt;rec-number&gt;2&lt;/rec-number&gt;&lt;foreign-keys&gt;&lt;key app="EN" db-id="wa5fdd0e7vxezyetx9kpzr5e0x2t5svvrz9v" timestamp="1587928991"&gt;2&lt;/key&gt;&lt;/foreign-keys&gt;&lt;ref-type name="Journal Article"&gt;17&lt;/ref-type&gt;&lt;contributors&gt;&lt;authors&gt;&lt;author&gt;Ciesla, L.&lt;/author&gt;&lt;author&gt;Moaddel, R.&lt;/author&gt;&lt;/authors&gt;&lt;/contributors&gt;&lt;auth-address&gt;Laboratory of Clinical Investigation, Biomedical Research Center, 8C232, National Institute on Aging, National Institutes of Health, 251 Bayview Boulevard, Baltimore, Maryland 21224, USA. moaddelru@mail.nih.gov.&lt;/auth-address&gt;&lt;titles&gt;&lt;title&gt;Comparison of analytical techniques for the identification of bioactive compounds from natural products&lt;/title&gt;&lt;secondary-title&gt;Nat Prod Rep&lt;/secondary-title&gt;&lt;/titles&gt;&lt;periodical&gt;&lt;full-title&gt;Nat Prod Rep&lt;/full-title&gt;&lt;/periodical&gt;&lt;pages&gt;1131-45&lt;/pages&gt;&lt;volume&gt;33&lt;/volume&gt;&lt;number&gt;10&lt;/number&gt;&lt;keywords&gt;&lt;keyword&gt;Biological Products/*chemistry&lt;/keyword&gt;&lt;keyword&gt;*Drug Discovery&lt;/keyword&gt;&lt;keyword&gt;Molecular Structure&lt;/keyword&gt;&lt;keyword&gt;Plant Extracts/chemistry&lt;/keyword&gt;&lt;/keywords&gt;&lt;dates&gt;&lt;year&gt;2016&lt;/year&gt;&lt;pub-dates&gt;&lt;date&gt;Oct 28&lt;/date&gt;&lt;/pub-dates&gt;&lt;/dates&gt;&lt;isbn&gt;1460-4752 (Electronic)&amp;#xD;0265-0568 (Linking)&lt;/isbn&gt;&lt;accession-num&gt;27367973&lt;/accession-num&gt;&lt;urls&gt;&lt;related-urls&gt;&lt;url&gt;https://www.ncbi.nlm.nih.gov/pubmed/27367973&lt;/url&gt;&lt;/related-urls&gt;&lt;/urls&gt;&lt;custom2&gt;PMC5042860&lt;/custom2&gt;&lt;electronic-resource-num&gt;10.1039/c6np00016a&lt;/electronic-resource-num&gt;&lt;/record&gt;&lt;/Cite&gt;&lt;/EndNote&gt;</w:instrText>
      </w:r>
      <w:r w:rsidR="00240B3A" w:rsidRPr="001F3790">
        <w:rPr>
          <w:rFonts w:ascii="Calibri" w:hAnsi="Calibri" w:cs="Calibri"/>
        </w:rPr>
        <w:fldChar w:fldCharType="separate"/>
      </w:r>
      <w:r w:rsidR="00240B3A" w:rsidRPr="00E41966">
        <w:rPr>
          <w:rFonts w:ascii="Calibri" w:hAnsi="Calibri" w:cs="Calibri"/>
          <w:vertAlign w:val="superscript"/>
        </w:rPr>
        <w:t>23</w:t>
      </w:r>
      <w:r w:rsidR="00240B3A" w:rsidRPr="001F3790">
        <w:rPr>
          <w:rFonts w:ascii="Calibri" w:hAnsi="Calibri" w:cs="Calibri"/>
        </w:rPr>
        <w:fldChar w:fldCharType="end"/>
      </w:r>
      <w:r w:rsidR="00E7542B" w:rsidRPr="001F3790">
        <w:rPr>
          <w:rFonts w:ascii="Calibri" w:hAnsi="Calibri" w:cs="Calibri"/>
        </w:rPr>
        <w:t>.</w:t>
      </w:r>
      <w:r w:rsidR="00BB4101" w:rsidRPr="001F3790">
        <w:rPr>
          <w:rFonts w:ascii="Calibri" w:hAnsi="Calibri" w:cs="Calibri"/>
        </w:rPr>
        <w:t xml:space="preserve"> </w:t>
      </w:r>
      <w:r w:rsidR="00750235" w:rsidRPr="001F3790">
        <w:rPr>
          <w:rFonts w:ascii="Calibri" w:hAnsi="Calibri" w:cs="Calibri"/>
        </w:rPr>
        <w:t xml:space="preserve">The immobilized </w:t>
      </w:r>
      <w:r w:rsidR="005E2CBA" w:rsidRPr="001F3790">
        <w:rPr>
          <w:rFonts w:ascii="Calibri" w:hAnsi="Calibri" w:cs="Calibri"/>
        </w:rPr>
        <w:t>targets</w:t>
      </w:r>
      <w:r w:rsidR="00750235" w:rsidRPr="001F3790">
        <w:rPr>
          <w:rFonts w:ascii="Calibri" w:hAnsi="Calibri" w:cs="Calibri"/>
        </w:rPr>
        <w:t xml:space="preserve"> are </w:t>
      </w:r>
      <w:r w:rsidR="005E2CBA" w:rsidRPr="001F3790">
        <w:rPr>
          <w:rFonts w:ascii="Calibri" w:hAnsi="Calibri" w:cs="Calibri"/>
        </w:rPr>
        <w:t xml:space="preserve">subsequently used in the </w:t>
      </w:r>
      <w:r w:rsidR="00870C40" w:rsidRPr="001F3790">
        <w:rPr>
          <w:rFonts w:ascii="Calibri" w:hAnsi="Calibri" w:cs="Calibri"/>
        </w:rPr>
        <w:t xml:space="preserve">screening </w:t>
      </w:r>
      <w:r w:rsidR="00870C40" w:rsidRPr="001F3790">
        <w:rPr>
          <w:rFonts w:ascii="Calibri" w:hAnsi="Calibri" w:cs="Calibri"/>
        </w:rPr>
        <w:lastRenderedPageBreak/>
        <w:t xml:space="preserve">experiments resulting in the isolation of </w:t>
      </w:r>
      <w:r w:rsidR="00C208C9" w:rsidRPr="001F3790">
        <w:rPr>
          <w:rFonts w:ascii="Calibri" w:hAnsi="Calibri" w:cs="Calibri"/>
        </w:rPr>
        <w:t xml:space="preserve">compounds interacting with the target. While this approach has been extensively used in the identification of compounds targeting cytosolic proteins, it has been less commonly applied in the identification of chemicals interacting with </w:t>
      </w:r>
      <w:r w:rsidR="00C25C54" w:rsidRPr="001F3790">
        <w:rPr>
          <w:rFonts w:ascii="Calibri" w:hAnsi="Calibri" w:cs="Calibri"/>
        </w:rPr>
        <w:t>TMPs</w:t>
      </w:r>
      <w:r w:rsidR="00240B3A" w:rsidRPr="001F3790">
        <w:rPr>
          <w:rFonts w:ascii="Calibri" w:hAnsi="Calibri" w:cs="Calibri"/>
        </w:rPr>
        <w:fldChar w:fldCharType="begin"/>
      </w:r>
      <w:r w:rsidR="00240B3A" w:rsidRPr="001F3790">
        <w:rPr>
          <w:rFonts w:ascii="Calibri" w:hAnsi="Calibri" w:cs="Calibri"/>
        </w:rPr>
        <w:instrText xml:space="preserve"> ADDIN EN.CITE &lt;EndNote&gt;&lt;Cite&gt;&lt;Author&gt;Ciesla&lt;/Author&gt;&lt;Year&gt;2016&lt;/Year&gt;&lt;RecNum&gt;2&lt;/RecNum&gt;&lt;DisplayText&gt;&lt;style face="superscript"&gt;23&lt;/style&gt;&lt;/DisplayText&gt;&lt;record&gt;&lt;rec-number&gt;2&lt;/rec-number&gt;&lt;foreign-keys&gt;&lt;key app="EN" db-id="wa5fdd0e7vxezyetx9kpzr5e0x2t5svvrz9v" timestamp="1587928991"&gt;2&lt;/key&gt;&lt;/foreign-keys&gt;&lt;ref-type name="Journal Article"&gt;17&lt;/ref-type&gt;&lt;contributors&gt;&lt;authors&gt;&lt;author&gt;Ciesla, L.&lt;/author&gt;&lt;author&gt;Moaddel, R.&lt;/author&gt;&lt;/authors&gt;&lt;/contributors&gt;&lt;auth-address&gt;Laboratory of Clinical Investigation, Biomedical Research Center, 8C232, National Institute on Aging, National Institutes of Health, 251 Bayview Boulevard, Baltimore, Maryland 21224, USA. moaddelru@mail.nih.gov.&lt;/auth-address&gt;&lt;titles&gt;&lt;title&gt;Comparison of analytical techniques for the identification of bioactive compounds from natural products&lt;/title&gt;&lt;secondary-title&gt;Nat Prod Rep&lt;/secondary-title&gt;&lt;/titles&gt;&lt;periodical&gt;&lt;full-title&gt;Nat Prod Rep&lt;/full-title&gt;&lt;/periodical&gt;&lt;pages&gt;1131-45&lt;/pages&gt;&lt;volume&gt;33&lt;/volume&gt;&lt;number&gt;10&lt;/number&gt;&lt;keywords&gt;&lt;keyword&gt;Biological Products/*chemistry&lt;/keyword&gt;&lt;keyword&gt;*Drug Discovery&lt;/keyword&gt;&lt;keyword&gt;Molecular Structure&lt;/keyword&gt;&lt;keyword&gt;Plant Extracts/chemistry&lt;/keyword&gt;&lt;/keywords&gt;&lt;dates&gt;&lt;year&gt;2016&lt;/year&gt;&lt;pub-dates&gt;&lt;date&gt;Oct 28&lt;/date&gt;&lt;/pub-dates&gt;&lt;/dates&gt;&lt;isbn&gt;1460-4752 (Electronic)&amp;#xD;0265-0568 (Linking)&lt;/isbn&gt;&lt;accession-num&gt;27367973&lt;/accession-num&gt;&lt;urls&gt;&lt;related-urls&gt;&lt;url&gt;https://www.ncbi.nlm.nih.gov/pubmed/27367973&lt;/url&gt;&lt;/related-urls&gt;&lt;/urls&gt;&lt;custom2&gt;PMC5042860&lt;/custom2&gt;&lt;electronic-resource-num&gt;10.1039/c6np00016a&lt;/electronic-resource-num&gt;&lt;/record&gt;&lt;/Cite&gt;&lt;/EndNote&gt;</w:instrText>
      </w:r>
      <w:r w:rsidR="00240B3A" w:rsidRPr="001F3790">
        <w:rPr>
          <w:rFonts w:ascii="Calibri" w:hAnsi="Calibri" w:cs="Calibri"/>
        </w:rPr>
        <w:fldChar w:fldCharType="separate"/>
      </w:r>
      <w:r w:rsidR="00240B3A" w:rsidRPr="00E41966">
        <w:rPr>
          <w:rFonts w:ascii="Calibri" w:hAnsi="Calibri" w:cs="Calibri"/>
          <w:vertAlign w:val="superscript"/>
        </w:rPr>
        <w:t>23</w:t>
      </w:r>
      <w:r w:rsidR="00240B3A" w:rsidRPr="001F3790">
        <w:rPr>
          <w:rFonts w:ascii="Calibri" w:hAnsi="Calibri" w:cs="Calibri"/>
        </w:rPr>
        <w:fldChar w:fldCharType="end"/>
      </w:r>
      <w:r w:rsidR="00E7542B" w:rsidRPr="001F3790">
        <w:rPr>
          <w:rFonts w:ascii="Calibri" w:hAnsi="Calibri" w:cs="Calibri"/>
        </w:rPr>
        <w:t>.</w:t>
      </w:r>
      <w:r w:rsidR="000C29AA" w:rsidRPr="001F3790">
        <w:rPr>
          <w:rFonts w:ascii="Calibri" w:hAnsi="Calibri" w:cs="Calibri"/>
        </w:rPr>
        <w:t xml:space="preserve"> </w:t>
      </w:r>
      <w:r w:rsidR="00F019C9" w:rsidRPr="001F3790">
        <w:rPr>
          <w:rFonts w:ascii="Calibri" w:hAnsi="Calibri" w:cs="Calibri"/>
        </w:rPr>
        <w:t>A</w:t>
      </w:r>
      <w:r w:rsidR="00472EB1" w:rsidRPr="001F3790">
        <w:rPr>
          <w:rFonts w:ascii="Calibri" w:hAnsi="Calibri" w:cs="Calibri"/>
        </w:rPr>
        <w:t>n a</w:t>
      </w:r>
      <w:r w:rsidR="00F019C9" w:rsidRPr="001F3790">
        <w:rPr>
          <w:rFonts w:ascii="Calibri" w:hAnsi="Calibri" w:cs="Calibri"/>
        </w:rPr>
        <w:t>dditional challenge in the immobilization of</w:t>
      </w:r>
      <w:r w:rsidR="00C25C54" w:rsidRPr="001F3790">
        <w:rPr>
          <w:rFonts w:ascii="Calibri" w:hAnsi="Calibri" w:cs="Calibri"/>
        </w:rPr>
        <w:t xml:space="preserve"> TMPs</w:t>
      </w:r>
      <w:r w:rsidR="00F019C9" w:rsidRPr="001F3790">
        <w:rPr>
          <w:rFonts w:ascii="Calibri" w:hAnsi="Calibri" w:cs="Calibri"/>
        </w:rPr>
        <w:t xml:space="preserve"> stems from the fact that the activity of the protein depends on its interaction with cell membrane phospholipid</w:t>
      </w:r>
      <w:r w:rsidR="000C29AA" w:rsidRPr="001F3790">
        <w:rPr>
          <w:rFonts w:ascii="Calibri" w:hAnsi="Calibri" w:cs="Calibri"/>
        </w:rPr>
        <w:t>s</w:t>
      </w:r>
      <w:r w:rsidR="00F019C9" w:rsidRPr="001F3790">
        <w:rPr>
          <w:rFonts w:ascii="Calibri" w:hAnsi="Calibri" w:cs="Calibri"/>
        </w:rPr>
        <w:t xml:space="preserve"> and other molecules in the bilayer such as cholesterol</w:t>
      </w:r>
      <w:r w:rsidR="00240B3A" w:rsidRPr="001F3790">
        <w:rPr>
          <w:rFonts w:ascii="Calibri" w:hAnsi="Calibri" w:cs="Calibri"/>
        </w:rPr>
        <w:fldChar w:fldCharType="begin">
          <w:fldData xml:space="preserve">PEVuZE5vdGU+PENpdGU+PEF1dGhvcj5DaWVzbGE8L0F1dGhvcj48WWVhcj4yMDE2PC9ZZWFyPjxS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DaWVzbGE8L0F1dGhvcj48WWVhcj4yMDE2PC9ZZWFyPjxS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240B3A" w:rsidRPr="001F3790">
        <w:rPr>
          <w:rFonts w:ascii="Calibri" w:hAnsi="Calibri" w:cs="Calibri"/>
        </w:rPr>
      </w:r>
      <w:r w:rsidR="00240B3A" w:rsidRPr="001F3790">
        <w:rPr>
          <w:rFonts w:ascii="Calibri" w:hAnsi="Calibri" w:cs="Calibri"/>
        </w:rPr>
        <w:fldChar w:fldCharType="separate"/>
      </w:r>
      <w:r w:rsidR="00240B3A" w:rsidRPr="00E41966">
        <w:rPr>
          <w:rFonts w:ascii="Calibri" w:hAnsi="Calibri" w:cs="Calibri"/>
          <w:vertAlign w:val="superscript"/>
        </w:rPr>
        <w:t>23,24</w:t>
      </w:r>
      <w:r w:rsidR="00240B3A" w:rsidRPr="001F3790">
        <w:rPr>
          <w:rFonts w:ascii="Calibri" w:hAnsi="Calibri" w:cs="Calibri"/>
        </w:rPr>
        <w:fldChar w:fldCharType="end"/>
      </w:r>
      <w:r w:rsidR="00E7542B" w:rsidRPr="001F3790">
        <w:rPr>
          <w:rFonts w:ascii="Calibri" w:hAnsi="Calibri" w:cs="Calibri"/>
        </w:rPr>
        <w:t>.</w:t>
      </w:r>
      <w:r w:rsidR="00F019C9" w:rsidRPr="001F3790">
        <w:rPr>
          <w:rFonts w:ascii="Calibri" w:hAnsi="Calibri" w:cs="Calibri"/>
        </w:rPr>
        <w:t xml:space="preserve"> </w:t>
      </w:r>
      <w:r w:rsidR="000C29AA" w:rsidRPr="001F3790">
        <w:rPr>
          <w:rFonts w:ascii="Calibri" w:hAnsi="Calibri" w:cs="Calibri"/>
        </w:rPr>
        <w:t xml:space="preserve">It is important to preserve </w:t>
      </w:r>
      <w:r w:rsidR="00332B1A" w:rsidRPr="001F3790">
        <w:rPr>
          <w:rFonts w:ascii="Calibri" w:hAnsi="Calibri" w:cs="Calibri"/>
        </w:rPr>
        <w:t xml:space="preserve">these subtle interactions </w:t>
      </w:r>
      <w:r w:rsidR="00370FFD" w:rsidRPr="001F3790">
        <w:rPr>
          <w:rFonts w:ascii="Calibri" w:hAnsi="Calibri" w:cs="Calibri"/>
        </w:rPr>
        <w:t>between</w:t>
      </w:r>
      <w:r w:rsidR="00310092" w:rsidRPr="001F3790">
        <w:rPr>
          <w:rFonts w:ascii="Calibri" w:hAnsi="Calibri" w:cs="Calibri"/>
        </w:rPr>
        <w:t xml:space="preserve"> protein</w:t>
      </w:r>
      <w:r w:rsidR="00370FFD" w:rsidRPr="001F3790">
        <w:rPr>
          <w:rFonts w:ascii="Calibri" w:hAnsi="Calibri" w:cs="Calibri"/>
        </w:rPr>
        <w:t>s</w:t>
      </w:r>
      <w:r w:rsidR="00310092" w:rsidRPr="001F3790">
        <w:rPr>
          <w:rFonts w:ascii="Calibri" w:hAnsi="Calibri" w:cs="Calibri"/>
        </w:rPr>
        <w:t xml:space="preserve"> and their native phospholipid bilayer environment </w:t>
      </w:r>
      <w:r w:rsidR="00332B1A" w:rsidRPr="001F3790">
        <w:rPr>
          <w:rFonts w:ascii="Calibri" w:hAnsi="Calibri" w:cs="Calibri"/>
        </w:rPr>
        <w:t xml:space="preserve">when </w:t>
      </w:r>
      <w:r w:rsidR="00310092" w:rsidRPr="001F3790">
        <w:rPr>
          <w:rFonts w:ascii="Calibri" w:hAnsi="Calibri" w:cs="Calibri"/>
        </w:rPr>
        <w:t>attempting to</w:t>
      </w:r>
      <w:r w:rsidR="00332B1A" w:rsidRPr="001F3790">
        <w:rPr>
          <w:rFonts w:ascii="Calibri" w:hAnsi="Calibri" w:cs="Calibri"/>
        </w:rPr>
        <w:t xml:space="preserve"> </w:t>
      </w:r>
      <w:r w:rsidR="00310092" w:rsidRPr="001F3790">
        <w:rPr>
          <w:rFonts w:ascii="Calibri" w:hAnsi="Calibri" w:cs="Calibri"/>
        </w:rPr>
        <w:t>immobilize</w:t>
      </w:r>
      <w:r w:rsidR="00332B1A" w:rsidRPr="001F3790">
        <w:rPr>
          <w:rFonts w:ascii="Calibri" w:hAnsi="Calibri" w:cs="Calibri"/>
        </w:rPr>
        <w:t xml:space="preserve"> the </w:t>
      </w:r>
      <w:r w:rsidR="00310092" w:rsidRPr="001F3790">
        <w:rPr>
          <w:rFonts w:ascii="Calibri" w:hAnsi="Calibri" w:cs="Calibri"/>
        </w:rPr>
        <w:t xml:space="preserve">transmembrane target. </w:t>
      </w:r>
    </w:p>
    <w:p w14:paraId="1C9F9085" w14:textId="77777777" w:rsidR="00AB3131" w:rsidRPr="001F3790" w:rsidRDefault="00AB3131" w:rsidP="00BB4101">
      <w:pPr>
        <w:jc w:val="both"/>
        <w:rPr>
          <w:rFonts w:ascii="Calibri" w:hAnsi="Calibri" w:cs="Calibri"/>
        </w:rPr>
      </w:pPr>
    </w:p>
    <w:p w14:paraId="7C2917D0" w14:textId="7A391160" w:rsidR="00FA4B77" w:rsidRPr="001F3790" w:rsidRDefault="0043082B" w:rsidP="00BB4101">
      <w:pPr>
        <w:jc w:val="both"/>
        <w:rPr>
          <w:rFonts w:ascii="Calibri" w:hAnsi="Calibri" w:cs="Calibri"/>
        </w:rPr>
      </w:pPr>
      <w:r w:rsidRPr="001F3790">
        <w:rPr>
          <w:rFonts w:ascii="Calibri" w:hAnsi="Calibri" w:cs="Calibri"/>
        </w:rPr>
        <w:t xml:space="preserve">In </w:t>
      </w:r>
      <w:r w:rsidR="00B8619D" w:rsidRPr="001F3790">
        <w:rPr>
          <w:rFonts w:ascii="Calibri" w:hAnsi="Calibri" w:cs="Calibri"/>
        </w:rPr>
        <w:t>c</w:t>
      </w:r>
      <w:r w:rsidR="00310092" w:rsidRPr="001F3790">
        <w:rPr>
          <w:rFonts w:ascii="Calibri" w:hAnsi="Calibri" w:cs="Calibri"/>
        </w:rPr>
        <w:t>ellular membrane affinity chromatography (CMAC)</w:t>
      </w:r>
      <w:r w:rsidR="00BB4101" w:rsidRPr="001F3790">
        <w:rPr>
          <w:rFonts w:ascii="Calibri" w:hAnsi="Calibri" w:cs="Calibri"/>
        </w:rPr>
        <w:t xml:space="preserve"> </w:t>
      </w:r>
      <w:r w:rsidR="00310092" w:rsidRPr="001F3790">
        <w:rPr>
          <w:rFonts w:ascii="Calibri" w:hAnsi="Calibri" w:cs="Calibri"/>
        </w:rPr>
        <w:t>cell membrane fragments</w:t>
      </w:r>
      <w:r w:rsidR="00397BE8" w:rsidRPr="001F3790">
        <w:rPr>
          <w:rFonts w:ascii="Calibri" w:hAnsi="Calibri" w:cs="Calibri"/>
        </w:rPr>
        <w:t>,</w:t>
      </w:r>
      <w:r w:rsidR="00310092" w:rsidRPr="001F3790">
        <w:rPr>
          <w:rFonts w:ascii="Calibri" w:hAnsi="Calibri" w:cs="Calibri"/>
        </w:rPr>
        <w:t xml:space="preserve"> </w:t>
      </w:r>
      <w:r w:rsidR="008800D1" w:rsidRPr="001F3790">
        <w:rPr>
          <w:rFonts w:ascii="Calibri" w:hAnsi="Calibri" w:cs="Calibri"/>
        </w:rPr>
        <w:t xml:space="preserve">and not </w:t>
      </w:r>
      <w:r w:rsidR="00310092" w:rsidRPr="001F3790">
        <w:rPr>
          <w:rFonts w:ascii="Calibri" w:hAnsi="Calibri" w:cs="Calibri"/>
        </w:rPr>
        <w:t>purified proteins</w:t>
      </w:r>
      <w:r w:rsidR="00397BE8" w:rsidRPr="001F3790">
        <w:rPr>
          <w:rFonts w:ascii="Calibri" w:hAnsi="Calibri" w:cs="Calibri"/>
        </w:rPr>
        <w:t>,</w:t>
      </w:r>
      <w:r w:rsidR="00310092" w:rsidRPr="001F3790">
        <w:rPr>
          <w:rFonts w:ascii="Calibri" w:hAnsi="Calibri" w:cs="Calibri"/>
        </w:rPr>
        <w:t xml:space="preserve"> are immobilized on the artificial membrane (IAM) stationary phase particles</w:t>
      </w:r>
      <w:r w:rsidR="00227CD4" w:rsidRPr="001F3790">
        <w:rPr>
          <w:rFonts w:ascii="Calibri" w:hAnsi="Calibri" w:cs="Calibri"/>
        </w:rPr>
        <w:fldChar w:fldCharType="begin"/>
      </w:r>
      <w:r w:rsidR="00227CD4" w:rsidRPr="001F3790">
        <w:rPr>
          <w:rFonts w:ascii="Calibri" w:hAnsi="Calibri" w:cs="Calibri"/>
        </w:rPr>
        <w:instrText xml:space="preserve"> ADDIN EN.CITE &lt;EndNote&gt;&lt;Cite&gt;&lt;Author&gt;Ciesla&lt;/Author&gt;&lt;Year&gt;2016&lt;/Year&gt;&lt;RecNum&gt;2&lt;/RecNum&gt;&lt;DisplayText&gt;&lt;style face="superscript"&gt;23&lt;/style&gt;&lt;/DisplayText&gt;&lt;record&gt;&lt;rec-number&gt;2&lt;/rec-number&gt;&lt;foreign-keys&gt;&lt;key app="EN" db-id="wa5fdd0e7vxezyetx9kpzr5e0x2t5svvrz9v" timestamp="1587928991"&gt;2&lt;/key&gt;&lt;/foreign-keys&gt;&lt;ref-type name="Journal Article"&gt;17&lt;/ref-type&gt;&lt;contributors&gt;&lt;authors&gt;&lt;author&gt;Ciesla, L.&lt;/author&gt;&lt;author&gt;Moaddel, R.&lt;/author&gt;&lt;/authors&gt;&lt;/contributors&gt;&lt;auth-address&gt;Laboratory of Clinical Investigation, Biomedical Research Center, 8C232, National Institute on Aging, National Institutes of Health, 251 Bayview Boulevard, Baltimore, Maryland 21224, USA. moaddelru@mail.nih.gov.&lt;/auth-address&gt;&lt;titles&gt;&lt;title&gt;Comparison of analytical techniques for the identification of bioactive compounds from natural products&lt;/title&gt;&lt;secondary-title&gt;Nat Prod Rep&lt;/secondary-title&gt;&lt;/titles&gt;&lt;periodical&gt;&lt;full-title&gt;Nat Prod Rep&lt;/full-title&gt;&lt;/periodical&gt;&lt;pages&gt;1131-45&lt;/pages&gt;&lt;volume&gt;33&lt;/volume&gt;&lt;number&gt;10&lt;/number&gt;&lt;keywords&gt;&lt;keyword&gt;Biological Products/*chemistry&lt;/keyword&gt;&lt;keyword&gt;*Drug Discovery&lt;/keyword&gt;&lt;keyword&gt;Molecular Structure&lt;/keyword&gt;&lt;keyword&gt;Plant Extracts/chemistry&lt;/keyword&gt;&lt;/keywords&gt;&lt;dates&gt;&lt;year&gt;2016&lt;/year&gt;&lt;pub-dates&gt;&lt;date&gt;Oct 28&lt;/date&gt;&lt;/pub-dates&gt;&lt;/dates&gt;&lt;isbn&gt;1460-4752 (Electronic)&amp;#xD;0265-0568 (Linking)&lt;/isbn&gt;&lt;accession-num&gt;27367973&lt;/accession-num&gt;&lt;urls&gt;&lt;related-urls&gt;&lt;url&gt;https://www.ncbi.nlm.nih.gov/pubmed/27367973&lt;/url&gt;&lt;/related-urls&gt;&lt;/urls&gt;&lt;custom2&gt;PMC5042860&lt;/custom2&gt;&lt;electronic-resource-num&gt;10.1039/c6np00016a&lt;/electronic-resource-num&gt;&lt;/record&gt;&lt;/Cite&gt;&lt;/EndNote&gt;</w:instrText>
      </w:r>
      <w:r w:rsidR="00227CD4" w:rsidRPr="001F3790">
        <w:rPr>
          <w:rFonts w:ascii="Calibri" w:hAnsi="Calibri" w:cs="Calibri"/>
        </w:rPr>
        <w:fldChar w:fldCharType="separate"/>
      </w:r>
      <w:r w:rsidR="00227CD4" w:rsidRPr="00E41966">
        <w:rPr>
          <w:rFonts w:ascii="Calibri" w:hAnsi="Calibri" w:cs="Calibri"/>
          <w:vertAlign w:val="superscript"/>
        </w:rPr>
        <w:t>23</w:t>
      </w:r>
      <w:r w:rsidR="00227CD4" w:rsidRPr="001F3790">
        <w:rPr>
          <w:rFonts w:ascii="Calibri" w:hAnsi="Calibri" w:cs="Calibri"/>
        </w:rPr>
        <w:fldChar w:fldCharType="end"/>
      </w:r>
      <w:r w:rsidR="00CD15CB" w:rsidRPr="001F3790">
        <w:rPr>
          <w:rFonts w:ascii="Calibri" w:hAnsi="Calibri" w:cs="Calibri"/>
        </w:rPr>
        <w:t>.</w:t>
      </w:r>
      <w:r w:rsidR="00310092" w:rsidRPr="001F3790">
        <w:rPr>
          <w:rFonts w:ascii="Calibri" w:hAnsi="Calibri" w:cs="Calibri"/>
        </w:rPr>
        <w:t xml:space="preserve"> </w:t>
      </w:r>
      <w:r w:rsidR="005110B3" w:rsidRPr="001F3790">
        <w:rPr>
          <w:rFonts w:ascii="Calibri" w:hAnsi="Calibri" w:cs="Calibri"/>
        </w:rPr>
        <w:t xml:space="preserve">IAM stationary phases are prepared by covalently bonding phosphatidylcholine analogs onto silica. Recently novel classes of IAM stationary phases have been developed in which free amine and silanol groups are </w:t>
      </w:r>
      <w:proofErr w:type="gramStart"/>
      <w:r w:rsidR="005110B3" w:rsidRPr="001F3790">
        <w:rPr>
          <w:rFonts w:ascii="Calibri" w:hAnsi="Calibri" w:cs="Calibri"/>
        </w:rPr>
        <w:t>end</w:t>
      </w:r>
      <w:r w:rsidR="00360E0A" w:rsidRPr="001F3790">
        <w:rPr>
          <w:rFonts w:ascii="Calibri" w:hAnsi="Calibri" w:cs="Calibri"/>
        </w:rPr>
        <w:t>-</w:t>
      </w:r>
      <w:r w:rsidR="005110B3" w:rsidRPr="001F3790">
        <w:rPr>
          <w:rFonts w:ascii="Calibri" w:hAnsi="Calibri" w:cs="Calibri"/>
        </w:rPr>
        <w:t>capped</w:t>
      </w:r>
      <w:proofErr w:type="gramEnd"/>
      <w:r w:rsidR="005110B3" w:rsidRPr="001F3790">
        <w:rPr>
          <w:rFonts w:ascii="Calibri" w:hAnsi="Calibri" w:cs="Calibri"/>
        </w:rPr>
        <w:t xml:space="preserve"> (IAM.PC.DD2 particles). </w:t>
      </w:r>
      <w:r w:rsidR="00871016" w:rsidRPr="001F3790">
        <w:rPr>
          <w:rFonts w:ascii="Calibri" w:hAnsi="Calibri" w:cs="Calibri"/>
        </w:rPr>
        <w:t xml:space="preserve">During CMAC columns preparation cell membrane fragments </w:t>
      </w:r>
      <w:r w:rsidR="002E622D" w:rsidRPr="001F3790">
        <w:rPr>
          <w:rFonts w:ascii="Calibri" w:hAnsi="Calibri" w:cs="Calibri"/>
        </w:rPr>
        <w:t xml:space="preserve">are immobilized onto the surface of IAM particles through adsorption. </w:t>
      </w:r>
    </w:p>
    <w:p w14:paraId="2F2536DE" w14:textId="01ADFEE7" w:rsidR="00727785" w:rsidRPr="001F3790" w:rsidRDefault="005110B3" w:rsidP="00BB4101">
      <w:pPr>
        <w:jc w:val="both"/>
        <w:rPr>
          <w:rFonts w:ascii="Calibri" w:hAnsi="Calibri" w:cs="Calibri"/>
        </w:rPr>
      </w:pPr>
      <w:r w:rsidRPr="001F3790">
        <w:rPr>
          <w:rFonts w:ascii="Calibri" w:hAnsi="Calibri" w:cs="Calibri"/>
        </w:rPr>
        <w:t xml:space="preserve">CMAC columns have been used to date to immobilize different classes of </w:t>
      </w:r>
      <w:r w:rsidR="00C25C54" w:rsidRPr="001F3790">
        <w:rPr>
          <w:rFonts w:ascii="Calibri" w:hAnsi="Calibri" w:cs="Calibri"/>
        </w:rPr>
        <w:t>TMP</w:t>
      </w:r>
      <w:r w:rsidRPr="001F3790">
        <w:rPr>
          <w:rFonts w:ascii="Calibri" w:hAnsi="Calibri" w:cs="Calibri"/>
        </w:rPr>
        <w:t>s including ion channels (e.g.</w:t>
      </w:r>
      <w:r w:rsidR="007F5A49" w:rsidRPr="001F3790">
        <w:rPr>
          <w:rFonts w:ascii="Calibri" w:hAnsi="Calibri" w:cs="Calibri"/>
        </w:rPr>
        <w:t>,</w:t>
      </w:r>
      <w:r w:rsidRPr="001F3790">
        <w:rPr>
          <w:rFonts w:ascii="Calibri" w:hAnsi="Calibri" w:cs="Calibri"/>
        </w:rPr>
        <w:t xml:space="preserve"> nicotinic receptors), GPCR</w:t>
      </w:r>
      <w:r w:rsidR="00CD2AED" w:rsidRPr="001F3790">
        <w:rPr>
          <w:rFonts w:ascii="Calibri" w:hAnsi="Calibri" w:cs="Calibri"/>
        </w:rPr>
        <w:t>s</w:t>
      </w:r>
      <w:r w:rsidRPr="001F3790">
        <w:rPr>
          <w:rFonts w:ascii="Calibri" w:hAnsi="Calibri" w:cs="Calibri"/>
        </w:rPr>
        <w:t xml:space="preserve"> (e.g.</w:t>
      </w:r>
      <w:r w:rsidR="007F5A49" w:rsidRPr="001F3790">
        <w:rPr>
          <w:rFonts w:ascii="Calibri" w:hAnsi="Calibri" w:cs="Calibri"/>
        </w:rPr>
        <w:t>,</w:t>
      </w:r>
      <w:r w:rsidRPr="001F3790">
        <w:rPr>
          <w:rFonts w:ascii="Calibri" w:hAnsi="Calibri" w:cs="Calibri"/>
        </w:rPr>
        <w:t xml:space="preserve"> opioid receptors), </w:t>
      </w:r>
      <w:r w:rsidR="00CD2AED" w:rsidRPr="001F3790">
        <w:rPr>
          <w:rFonts w:ascii="Calibri" w:hAnsi="Calibri" w:cs="Calibri"/>
        </w:rPr>
        <w:t xml:space="preserve">protein </w:t>
      </w:r>
      <w:r w:rsidRPr="001F3790">
        <w:rPr>
          <w:rFonts w:ascii="Calibri" w:hAnsi="Calibri" w:cs="Calibri"/>
        </w:rPr>
        <w:t xml:space="preserve">transporters </w:t>
      </w:r>
      <w:r w:rsidR="00CD2AED" w:rsidRPr="001F3790">
        <w:rPr>
          <w:rFonts w:ascii="Calibri" w:hAnsi="Calibri" w:cs="Calibri"/>
        </w:rPr>
        <w:t>(e.g.</w:t>
      </w:r>
      <w:r w:rsidR="00472D39" w:rsidRPr="001F3790">
        <w:rPr>
          <w:rFonts w:ascii="Calibri" w:hAnsi="Calibri" w:cs="Calibri"/>
        </w:rPr>
        <w:t>,</w:t>
      </w:r>
      <w:r w:rsidR="00CD2AED" w:rsidRPr="001F3790">
        <w:rPr>
          <w:rFonts w:ascii="Calibri" w:hAnsi="Calibri" w:cs="Calibri"/>
        </w:rPr>
        <w:t xml:space="preserve"> p-glycoprotein), etc</w:t>
      </w:r>
      <w:r w:rsidR="00C73B79" w:rsidRPr="001F3790">
        <w:rPr>
          <w:rFonts w:ascii="Calibri" w:hAnsi="Calibri" w:cs="Calibri"/>
        </w:rPr>
        <w:t>.</w:t>
      </w:r>
      <w:r w:rsidR="00370FFD" w:rsidRPr="001F3790">
        <w:rPr>
          <w:rFonts w:ascii="Calibri" w:hAnsi="Calibri" w:cs="Calibri"/>
        </w:rPr>
        <w:fldChar w:fldCharType="begin"/>
      </w:r>
      <w:r w:rsidR="00370FFD"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370FFD" w:rsidRPr="001F3790">
        <w:rPr>
          <w:rFonts w:ascii="Calibri" w:hAnsi="Calibri" w:cs="Calibri"/>
        </w:rPr>
        <w:fldChar w:fldCharType="separate"/>
      </w:r>
      <w:r w:rsidR="00370FFD" w:rsidRPr="00E41966">
        <w:rPr>
          <w:rFonts w:ascii="Calibri" w:hAnsi="Calibri" w:cs="Calibri"/>
          <w:vertAlign w:val="superscript"/>
        </w:rPr>
        <w:t>24</w:t>
      </w:r>
      <w:r w:rsidR="00370FFD" w:rsidRPr="001F3790">
        <w:rPr>
          <w:rFonts w:ascii="Calibri" w:hAnsi="Calibri" w:cs="Calibri"/>
        </w:rPr>
        <w:fldChar w:fldCharType="end"/>
      </w:r>
      <w:r w:rsidR="00CD15CB" w:rsidRPr="001F3790">
        <w:rPr>
          <w:rFonts w:ascii="Calibri" w:hAnsi="Calibri" w:cs="Calibri"/>
        </w:rPr>
        <w:t>.</w:t>
      </w:r>
      <w:r w:rsidR="00CD2AED" w:rsidRPr="001F3790">
        <w:rPr>
          <w:rFonts w:ascii="Calibri" w:hAnsi="Calibri" w:cs="Calibri"/>
        </w:rPr>
        <w:t xml:space="preserve"> The immobilized protein targets have been used in the characterization of pharmacodynamics (e.g.</w:t>
      </w:r>
      <w:r w:rsidR="007F5A49" w:rsidRPr="001F3790">
        <w:rPr>
          <w:rFonts w:ascii="Calibri" w:hAnsi="Calibri" w:cs="Calibri"/>
        </w:rPr>
        <w:t>,</w:t>
      </w:r>
      <w:r w:rsidR="00CD2AED" w:rsidRPr="001F3790">
        <w:rPr>
          <w:rFonts w:ascii="Calibri" w:hAnsi="Calibri" w:cs="Calibri"/>
        </w:rPr>
        <w:t xml:space="preserve"> dissociation constant, </w:t>
      </w:r>
      <w:proofErr w:type="spellStart"/>
      <w:r w:rsidR="00CD2AED" w:rsidRPr="001F3790">
        <w:rPr>
          <w:rFonts w:ascii="Calibri" w:hAnsi="Calibri" w:cs="Calibri"/>
        </w:rPr>
        <w:t>Kd</w:t>
      </w:r>
      <w:proofErr w:type="spellEnd"/>
      <w:r w:rsidR="00CD2AED" w:rsidRPr="001F3790">
        <w:rPr>
          <w:rFonts w:ascii="Calibri" w:hAnsi="Calibri" w:cs="Calibri"/>
        </w:rPr>
        <w:t>) or determining binding kinetics (</w:t>
      </w:r>
      <w:proofErr w:type="spellStart"/>
      <w:r w:rsidR="00CD2AED" w:rsidRPr="001F3790">
        <w:rPr>
          <w:rFonts w:ascii="Calibri" w:hAnsi="Calibri" w:cs="Calibri"/>
        </w:rPr>
        <w:t>k</w:t>
      </w:r>
      <w:r w:rsidR="00CD2AED" w:rsidRPr="001F3790">
        <w:rPr>
          <w:rFonts w:ascii="Calibri" w:hAnsi="Calibri" w:cs="Calibri"/>
          <w:vertAlign w:val="subscript"/>
        </w:rPr>
        <w:t>on</w:t>
      </w:r>
      <w:proofErr w:type="spellEnd"/>
      <w:r w:rsidR="00CD2AED" w:rsidRPr="001F3790">
        <w:rPr>
          <w:rFonts w:ascii="Calibri" w:hAnsi="Calibri" w:cs="Calibri"/>
        </w:rPr>
        <w:t xml:space="preserve"> and </w:t>
      </w:r>
      <w:proofErr w:type="spellStart"/>
      <w:r w:rsidR="00CD2AED" w:rsidRPr="001F3790">
        <w:rPr>
          <w:rFonts w:ascii="Calibri" w:hAnsi="Calibri" w:cs="Calibri"/>
        </w:rPr>
        <w:t>k</w:t>
      </w:r>
      <w:r w:rsidR="00CD2AED" w:rsidRPr="001F3790">
        <w:rPr>
          <w:rFonts w:ascii="Calibri" w:hAnsi="Calibri" w:cs="Calibri"/>
          <w:vertAlign w:val="subscript"/>
        </w:rPr>
        <w:t>off</w:t>
      </w:r>
      <w:proofErr w:type="spellEnd"/>
      <w:r w:rsidR="00CD2AED" w:rsidRPr="001F3790">
        <w:rPr>
          <w:rFonts w:ascii="Calibri" w:hAnsi="Calibri" w:cs="Calibri"/>
        </w:rPr>
        <w:t>) of small molecule ligands interacting with the target as well as in the process of identification of potential new drug leads present in complex matrices</w:t>
      </w:r>
      <w:r w:rsidR="006B1ED3" w:rsidRPr="001F3790">
        <w:rPr>
          <w:rFonts w:ascii="Calibri" w:hAnsi="Calibri" w:cs="Calibri"/>
        </w:rPr>
        <w:fldChar w:fldCharType="begin"/>
      </w:r>
      <w:r w:rsidR="006B1ED3"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6B1ED3" w:rsidRPr="001F3790">
        <w:rPr>
          <w:rFonts w:ascii="Calibri" w:hAnsi="Calibri" w:cs="Calibri"/>
        </w:rPr>
        <w:fldChar w:fldCharType="separate"/>
      </w:r>
      <w:r w:rsidR="006B1ED3" w:rsidRPr="00E41966">
        <w:rPr>
          <w:rFonts w:ascii="Calibri" w:hAnsi="Calibri" w:cs="Calibri"/>
          <w:vertAlign w:val="superscript"/>
        </w:rPr>
        <w:t>24</w:t>
      </w:r>
      <w:r w:rsidR="006B1ED3" w:rsidRPr="001F3790">
        <w:rPr>
          <w:rFonts w:ascii="Calibri" w:hAnsi="Calibri" w:cs="Calibri"/>
        </w:rPr>
        <w:fldChar w:fldCharType="end"/>
      </w:r>
      <w:r w:rsidR="00CD15CB" w:rsidRPr="001F3790">
        <w:rPr>
          <w:rFonts w:ascii="Calibri" w:hAnsi="Calibri" w:cs="Calibri"/>
        </w:rPr>
        <w:t>.</w:t>
      </w:r>
      <w:r w:rsidR="00CD2AED" w:rsidRPr="001F3790">
        <w:rPr>
          <w:rFonts w:ascii="Calibri" w:hAnsi="Calibri" w:cs="Calibri"/>
        </w:rPr>
        <w:t xml:space="preserve"> Here we present the </w:t>
      </w:r>
      <w:r w:rsidR="00707240" w:rsidRPr="001F3790">
        <w:rPr>
          <w:rFonts w:ascii="Calibri" w:hAnsi="Calibri" w:cs="Calibri"/>
        </w:rPr>
        <w:t>preparation of CMAC columns with the immobilized tropomyosin kinase receptor B (</w:t>
      </w:r>
      <w:proofErr w:type="spellStart"/>
      <w:r w:rsidR="00707240" w:rsidRPr="001F3790">
        <w:rPr>
          <w:rFonts w:ascii="Calibri" w:hAnsi="Calibri" w:cs="Calibri"/>
        </w:rPr>
        <w:t>TrkB</w:t>
      </w:r>
      <w:proofErr w:type="spellEnd"/>
      <w:r w:rsidR="00707240" w:rsidRPr="001F3790">
        <w:rPr>
          <w:rFonts w:ascii="Calibri" w:hAnsi="Calibri" w:cs="Calibri"/>
        </w:rPr>
        <w:t xml:space="preserve">), which has </w:t>
      </w:r>
      <w:r w:rsidR="002E72E6" w:rsidRPr="001F3790">
        <w:rPr>
          <w:rFonts w:ascii="Calibri" w:hAnsi="Calibri" w:cs="Calibri"/>
        </w:rPr>
        <w:t xml:space="preserve">emerged as </w:t>
      </w:r>
      <w:r w:rsidR="00707240" w:rsidRPr="001F3790">
        <w:rPr>
          <w:rFonts w:ascii="Calibri" w:hAnsi="Calibri" w:cs="Calibri"/>
        </w:rPr>
        <w:t>a viable target for drug discovery for numerous nervous system disorders</w:t>
      </w:r>
      <w:r w:rsidR="00623F17" w:rsidRPr="001F3790">
        <w:rPr>
          <w:rFonts w:ascii="Calibri" w:hAnsi="Calibri" w:cs="Calibri"/>
        </w:rPr>
        <w:t>.</w:t>
      </w:r>
    </w:p>
    <w:p w14:paraId="52FC04ED" w14:textId="77777777" w:rsidR="00CC7549" w:rsidRPr="001F3790" w:rsidRDefault="00CC7549" w:rsidP="00BB4101">
      <w:pPr>
        <w:jc w:val="both"/>
        <w:rPr>
          <w:rFonts w:ascii="Calibri" w:hAnsi="Calibri" w:cs="Calibri"/>
        </w:rPr>
      </w:pPr>
    </w:p>
    <w:p w14:paraId="3CA0D81A" w14:textId="4368F4F8" w:rsidR="005F7817" w:rsidRPr="001F3790" w:rsidRDefault="00573A71" w:rsidP="00BB4101">
      <w:pPr>
        <w:jc w:val="both"/>
        <w:rPr>
          <w:rFonts w:ascii="Calibri" w:hAnsi="Calibri" w:cs="Calibri"/>
        </w:rPr>
      </w:pPr>
      <w:r w:rsidRPr="001F3790">
        <w:rPr>
          <w:rFonts w:ascii="Calibri" w:hAnsi="Calibri" w:cs="Calibri"/>
        </w:rPr>
        <w:t xml:space="preserve">Previous </w:t>
      </w:r>
      <w:r w:rsidR="00F730D2" w:rsidRPr="001F3790">
        <w:rPr>
          <w:rFonts w:ascii="Calibri" w:hAnsi="Calibri" w:cs="Calibri"/>
        </w:rPr>
        <w:t xml:space="preserve">studies </w:t>
      </w:r>
      <w:r w:rsidR="006D4195" w:rsidRPr="001F3790">
        <w:rPr>
          <w:rFonts w:ascii="Calibri" w:hAnsi="Calibri" w:cs="Calibri"/>
        </w:rPr>
        <w:t>showed</w:t>
      </w:r>
      <w:r w:rsidR="00F730D2" w:rsidRPr="001F3790">
        <w:rPr>
          <w:rFonts w:ascii="Calibri" w:hAnsi="Calibri" w:cs="Calibri"/>
        </w:rPr>
        <w:t xml:space="preserve"> </w:t>
      </w:r>
      <w:r w:rsidRPr="001F3790">
        <w:rPr>
          <w:rFonts w:ascii="Calibri" w:hAnsi="Calibri" w:cs="Calibri"/>
        </w:rPr>
        <w:t>that the activation of</w:t>
      </w:r>
      <w:r w:rsidR="00F730D2" w:rsidRPr="001F3790">
        <w:rPr>
          <w:rFonts w:ascii="Calibri" w:hAnsi="Calibri" w:cs="Calibri"/>
        </w:rPr>
        <w:t xml:space="preserve"> </w:t>
      </w:r>
      <w:r w:rsidR="00D9459F" w:rsidRPr="001F3790">
        <w:rPr>
          <w:rFonts w:ascii="Calibri" w:hAnsi="Calibri" w:cs="Calibri"/>
        </w:rPr>
        <w:t xml:space="preserve">the </w:t>
      </w:r>
      <w:r w:rsidR="00F730D2" w:rsidRPr="001F3790">
        <w:rPr>
          <w:rFonts w:ascii="Calibri" w:hAnsi="Calibri" w:cs="Calibri"/>
        </w:rPr>
        <w:t>brain-derived neurotrophic factor (BDNF)/</w:t>
      </w:r>
      <w:proofErr w:type="spellStart"/>
      <w:r w:rsidR="00F730D2" w:rsidRPr="001F3790">
        <w:rPr>
          <w:rFonts w:ascii="Calibri" w:hAnsi="Calibri" w:cs="Calibri"/>
        </w:rPr>
        <w:t>TrkB</w:t>
      </w:r>
      <w:proofErr w:type="spellEnd"/>
      <w:r w:rsidR="00F730D2" w:rsidRPr="001F3790">
        <w:rPr>
          <w:rFonts w:ascii="Calibri" w:hAnsi="Calibri" w:cs="Calibri"/>
        </w:rPr>
        <w:t xml:space="preserve"> pathway </w:t>
      </w:r>
      <w:r w:rsidRPr="001F3790">
        <w:rPr>
          <w:rFonts w:ascii="Calibri" w:hAnsi="Calibri" w:cs="Calibri"/>
        </w:rPr>
        <w:t xml:space="preserve">is associated with the </w:t>
      </w:r>
      <w:r w:rsidR="00F730D2" w:rsidRPr="001F3790">
        <w:rPr>
          <w:rFonts w:ascii="Calibri" w:hAnsi="Calibri" w:cs="Calibri"/>
        </w:rPr>
        <w:t xml:space="preserve">improvement of </w:t>
      </w:r>
      <w:r w:rsidR="00B05160" w:rsidRPr="001F3790">
        <w:rPr>
          <w:rFonts w:ascii="Calibri" w:hAnsi="Calibri" w:cs="Calibri"/>
        </w:rPr>
        <w:t xml:space="preserve">certain </w:t>
      </w:r>
      <w:r w:rsidR="00F730D2" w:rsidRPr="001F3790">
        <w:rPr>
          <w:rFonts w:ascii="Calibri" w:hAnsi="Calibri" w:cs="Calibri"/>
        </w:rPr>
        <w:t xml:space="preserve">neurological </w:t>
      </w:r>
      <w:r w:rsidR="00B05160" w:rsidRPr="001F3790">
        <w:rPr>
          <w:rFonts w:ascii="Calibri" w:hAnsi="Calibri" w:cs="Calibri"/>
        </w:rPr>
        <w:t>ailments</w:t>
      </w:r>
      <w:r w:rsidR="00F730D2" w:rsidRPr="001F3790">
        <w:rPr>
          <w:rFonts w:ascii="Calibri" w:hAnsi="Calibri" w:cs="Calibri"/>
        </w:rPr>
        <w:t xml:space="preserve">, such as </w:t>
      </w:r>
      <w:r w:rsidR="009B2CB1" w:rsidRPr="001F3790">
        <w:rPr>
          <w:rFonts w:ascii="Calibri" w:hAnsi="Calibri" w:cs="Calibri"/>
        </w:rPr>
        <w:t xml:space="preserve">AD </w:t>
      </w:r>
      <w:r w:rsidR="00F730D2" w:rsidRPr="001F3790">
        <w:rPr>
          <w:rFonts w:ascii="Calibri" w:hAnsi="Calibri" w:cs="Calibri"/>
        </w:rPr>
        <w:t>or major depressive disorder</w:t>
      </w:r>
      <w:r w:rsidR="00F730D2" w:rsidRPr="001F3790">
        <w:rPr>
          <w:rFonts w:ascii="Calibri" w:hAnsi="Calibri" w:cs="Calibri"/>
        </w:rPr>
        <w:fldChar w:fldCharType="begin">
          <w:fldData xml:space="preserve">PEVuZE5vdGU+PENpdGU+PEF1dGhvcj5GZXJyZXI8L0F1dGhvcj48WWVhcj4xOTk5PC9ZZWFyPjxS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GZXJyZXI8L0F1dGhvcj48WWVhcj4xOTk5PC9ZZWFyPjxS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25</w:t>
      </w:r>
      <w:r w:rsidR="005B6717" w:rsidRPr="00E41966">
        <w:rPr>
          <w:rFonts w:ascii="Calibri" w:hAnsi="Calibri" w:cs="Calibri"/>
          <w:vertAlign w:val="superscript"/>
        </w:rPr>
        <w:t>–</w:t>
      </w:r>
      <w:r w:rsidR="00240B3A" w:rsidRPr="00E41966">
        <w:rPr>
          <w:rFonts w:ascii="Calibri" w:hAnsi="Calibri" w:cs="Calibri"/>
          <w:vertAlign w:val="superscript"/>
        </w:rPr>
        <w:t>28</w:t>
      </w:r>
      <w:r w:rsidR="00F730D2" w:rsidRPr="001F3790">
        <w:rPr>
          <w:rFonts w:ascii="Calibri" w:hAnsi="Calibri" w:cs="Calibri"/>
        </w:rPr>
        <w:fldChar w:fldCharType="end"/>
      </w:r>
      <w:r w:rsidR="00CD15CB" w:rsidRPr="001F3790">
        <w:rPr>
          <w:rFonts w:ascii="Calibri" w:hAnsi="Calibri" w:cs="Calibri"/>
        </w:rPr>
        <w:t>.</w:t>
      </w:r>
      <w:r w:rsidR="00F730D2" w:rsidRPr="001F3790">
        <w:rPr>
          <w:rFonts w:ascii="Calibri" w:hAnsi="Calibri" w:cs="Calibri"/>
        </w:rPr>
        <w:t xml:space="preserve"> </w:t>
      </w:r>
      <w:r w:rsidR="00E51766" w:rsidRPr="001F3790">
        <w:rPr>
          <w:rFonts w:ascii="Calibri" w:hAnsi="Calibri" w:cs="Calibri"/>
        </w:rPr>
        <w:t xml:space="preserve">It </w:t>
      </w:r>
      <w:r w:rsidR="006D4195" w:rsidRPr="001F3790">
        <w:rPr>
          <w:rFonts w:ascii="Calibri" w:hAnsi="Calibri" w:cs="Calibri"/>
        </w:rPr>
        <w:t>was</w:t>
      </w:r>
      <w:r w:rsidR="00E51766" w:rsidRPr="001F3790">
        <w:rPr>
          <w:rFonts w:ascii="Calibri" w:hAnsi="Calibri" w:cs="Calibri"/>
        </w:rPr>
        <w:t xml:space="preserve"> reported that </w:t>
      </w:r>
      <w:r w:rsidR="00F730D2" w:rsidRPr="001F3790">
        <w:rPr>
          <w:rFonts w:ascii="Calibri" w:hAnsi="Calibri" w:cs="Calibri"/>
        </w:rPr>
        <w:t xml:space="preserve">BDNF </w:t>
      </w:r>
      <w:r w:rsidR="00E51766" w:rsidRPr="001F3790">
        <w:rPr>
          <w:rFonts w:ascii="Calibri" w:hAnsi="Calibri" w:cs="Calibri"/>
        </w:rPr>
        <w:t xml:space="preserve">levels </w:t>
      </w:r>
      <w:r w:rsidR="00F730D2" w:rsidRPr="001F3790">
        <w:rPr>
          <w:rFonts w:ascii="Calibri" w:hAnsi="Calibri" w:cs="Calibri"/>
        </w:rPr>
        <w:t xml:space="preserve">and its receptor </w:t>
      </w:r>
      <w:proofErr w:type="spellStart"/>
      <w:r w:rsidR="00F730D2" w:rsidRPr="001F3790">
        <w:rPr>
          <w:rFonts w:ascii="Calibri" w:hAnsi="Calibri" w:cs="Calibri"/>
        </w:rPr>
        <w:t>TrkB</w:t>
      </w:r>
      <w:proofErr w:type="spellEnd"/>
      <w:r w:rsidR="00F730D2" w:rsidRPr="001F3790">
        <w:rPr>
          <w:rFonts w:ascii="Calibri" w:hAnsi="Calibri" w:cs="Calibri"/>
        </w:rPr>
        <w:t xml:space="preserve"> </w:t>
      </w:r>
      <w:r w:rsidR="00E51766" w:rsidRPr="001F3790">
        <w:rPr>
          <w:rFonts w:ascii="Calibri" w:hAnsi="Calibri" w:cs="Calibri"/>
        </w:rPr>
        <w:t xml:space="preserve">expression </w:t>
      </w:r>
      <w:r w:rsidR="00F730D2" w:rsidRPr="001F3790">
        <w:rPr>
          <w:rFonts w:ascii="Calibri" w:hAnsi="Calibri" w:cs="Calibri"/>
        </w:rPr>
        <w:t xml:space="preserve">decrease in AD, and similar reductions </w:t>
      </w:r>
      <w:r w:rsidR="00E51766" w:rsidRPr="001F3790">
        <w:rPr>
          <w:rFonts w:ascii="Calibri" w:hAnsi="Calibri" w:cs="Calibri"/>
        </w:rPr>
        <w:t xml:space="preserve">impair </w:t>
      </w:r>
      <w:r w:rsidR="00F730D2" w:rsidRPr="001F3790">
        <w:rPr>
          <w:rFonts w:ascii="Calibri" w:hAnsi="Calibri" w:cs="Calibri"/>
        </w:rPr>
        <w:t xml:space="preserve">hippocampal </w:t>
      </w:r>
      <w:r w:rsidR="00E51766" w:rsidRPr="001F3790">
        <w:rPr>
          <w:rFonts w:ascii="Calibri" w:hAnsi="Calibri" w:cs="Calibri"/>
        </w:rPr>
        <w:t>f</w:t>
      </w:r>
      <w:r w:rsidR="00F730D2" w:rsidRPr="001F3790">
        <w:rPr>
          <w:rFonts w:ascii="Calibri" w:hAnsi="Calibri" w:cs="Calibri"/>
        </w:rPr>
        <w:t>unction in animal models of AD</w:t>
      </w:r>
      <w:r w:rsidR="00F730D2" w:rsidRPr="001F3790">
        <w:rPr>
          <w:rFonts w:ascii="Calibri" w:hAnsi="Calibri" w:cs="Calibri"/>
        </w:rPr>
        <w:fldChar w:fldCharType="begin">
          <w:fldData xml:space="preserve">PEVuZE5vdGU+PENpdGU+PEF1dGhvcj5EZXZpPC9BdXRob3I+PFllYXI+MjAxNTwvWWVhcj48UmVj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EZXZpPC9BdXRob3I+PFllYXI+MjAxNTwvWWVhcj48UmVj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29</w:t>
      </w:r>
      <w:r w:rsidR="00F730D2" w:rsidRPr="001F3790">
        <w:rPr>
          <w:rFonts w:ascii="Calibri" w:hAnsi="Calibri" w:cs="Calibri"/>
        </w:rPr>
        <w:fldChar w:fldCharType="end"/>
      </w:r>
      <w:r w:rsidR="00CD15CB" w:rsidRPr="001F3790">
        <w:rPr>
          <w:rFonts w:ascii="Calibri" w:hAnsi="Calibri" w:cs="Calibri"/>
        </w:rPr>
        <w:t>.</w:t>
      </w:r>
      <w:r w:rsidR="00F730D2" w:rsidRPr="001F3790">
        <w:rPr>
          <w:rFonts w:ascii="Calibri" w:hAnsi="Calibri" w:cs="Calibri"/>
        </w:rPr>
        <w:t xml:space="preserve"> Decreased levels of BDNF </w:t>
      </w:r>
      <w:r w:rsidR="006D4195" w:rsidRPr="001F3790">
        <w:rPr>
          <w:rFonts w:ascii="Calibri" w:hAnsi="Calibri" w:cs="Calibri"/>
        </w:rPr>
        <w:t>were</w:t>
      </w:r>
      <w:r w:rsidR="00F730D2" w:rsidRPr="001F3790">
        <w:rPr>
          <w:rFonts w:ascii="Calibri" w:hAnsi="Calibri" w:cs="Calibri"/>
        </w:rPr>
        <w:t xml:space="preserve"> reported in serum and brain of AD patients</w:t>
      </w:r>
      <w:r w:rsidR="00F730D2" w:rsidRPr="001F3790">
        <w:rPr>
          <w:rFonts w:ascii="Calibri" w:hAnsi="Calibri" w:cs="Calibri"/>
        </w:rPr>
        <w:fldChar w:fldCharType="begin">
          <w:fldData xml:space="preserve">PEVuZE5vdGU+PENpdGU+PEF1dGhvcj5KaWFvPC9BdXRob3I+PFllYXI+MjAxNjwvWWVhcj48UmVj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KaWFvPC9BdXRob3I+PFllYXI+MjAxNjwvWWVhcj48UmVj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30</w:t>
      </w:r>
      <w:r w:rsidR="00286709" w:rsidRPr="00E41966">
        <w:rPr>
          <w:rFonts w:ascii="Calibri" w:hAnsi="Calibri" w:cs="Calibri"/>
          <w:vertAlign w:val="superscript"/>
        </w:rPr>
        <w:t>–</w:t>
      </w:r>
      <w:r w:rsidR="00240B3A" w:rsidRPr="00E41966">
        <w:rPr>
          <w:rFonts w:ascii="Calibri" w:hAnsi="Calibri" w:cs="Calibri"/>
          <w:vertAlign w:val="superscript"/>
        </w:rPr>
        <w:t>32</w:t>
      </w:r>
      <w:r w:rsidR="00F730D2" w:rsidRPr="001F3790">
        <w:rPr>
          <w:rFonts w:ascii="Calibri" w:hAnsi="Calibri" w:cs="Calibri"/>
        </w:rPr>
        <w:fldChar w:fldCharType="end"/>
      </w:r>
      <w:r w:rsidR="00CD15CB" w:rsidRPr="001F3790">
        <w:rPr>
          <w:rFonts w:ascii="Calibri" w:hAnsi="Calibri" w:cs="Calibri"/>
        </w:rPr>
        <w:t>.</w:t>
      </w:r>
      <w:r w:rsidR="00F730D2" w:rsidRPr="001F3790">
        <w:rPr>
          <w:rFonts w:ascii="Calibri" w:hAnsi="Calibri" w:cs="Calibri"/>
        </w:rPr>
        <w:t xml:space="preserve"> Tau overexpression or hyperphosphorylation </w:t>
      </w:r>
      <w:r w:rsidR="006D4195" w:rsidRPr="001F3790">
        <w:rPr>
          <w:rFonts w:ascii="Calibri" w:hAnsi="Calibri" w:cs="Calibri"/>
        </w:rPr>
        <w:t>were</w:t>
      </w:r>
      <w:r w:rsidR="00C81437" w:rsidRPr="001F3790">
        <w:rPr>
          <w:rFonts w:ascii="Calibri" w:hAnsi="Calibri" w:cs="Calibri"/>
        </w:rPr>
        <w:t xml:space="preserve"> found to </w:t>
      </w:r>
      <w:r w:rsidR="00F730D2" w:rsidRPr="001F3790">
        <w:rPr>
          <w:rFonts w:ascii="Calibri" w:hAnsi="Calibri" w:cs="Calibri"/>
        </w:rPr>
        <w:t>down-regulate BDNF expression in primary neurons and AD animal models</w:t>
      </w:r>
      <w:r w:rsidR="00F730D2" w:rsidRPr="001F3790">
        <w:rPr>
          <w:rFonts w:ascii="Calibri" w:hAnsi="Calibri" w:cs="Calibri"/>
        </w:rPr>
        <w:fldChar w:fldCharType="begin">
          <w:fldData xml:space="preserve">PEVuZE5vdGU+PENpdGU+PEF1dGhvcj5BdGFzb3k8L0F1dGhvcj48WWVhcj4yMDE3PC9ZZWFyPjxS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BdGFzb3k8L0F1dGhvcj48WWVhcj4yMDE3PC9ZZWFyPjxS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33</w:t>
      </w:r>
      <w:r w:rsidR="00286709" w:rsidRPr="00E41966">
        <w:rPr>
          <w:rFonts w:ascii="Calibri" w:hAnsi="Calibri" w:cs="Calibri"/>
          <w:vertAlign w:val="superscript"/>
        </w:rPr>
        <w:t>–</w:t>
      </w:r>
      <w:r w:rsidR="00240B3A" w:rsidRPr="00E41966">
        <w:rPr>
          <w:rFonts w:ascii="Calibri" w:hAnsi="Calibri" w:cs="Calibri"/>
          <w:vertAlign w:val="superscript"/>
        </w:rPr>
        <w:t>35</w:t>
      </w:r>
      <w:r w:rsidR="00F730D2" w:rsidRPr="001F3790">
        <w:rPr>
          <w:rFonts w:ascii="Calibri" w:hAnsi="Calibri" w:cs="Calibri"/>
        </w:rPr>
        <w:fldChar w:fldCharType="end"/>
      </w:r>
      <w:r w:rsidR="00CD15CB" w:rsidRPr="001F3790">
        <w:rPr>
          <w:rFonts w:ascii="Calibri" w:hAnsi="Calibri" w:cs="Calibri"/>
        </w:rPr>
        <w:t>.</w:t>
      </w:r>
      <w:r w:rsidR="00F730D2" w:rsidRPr="001F3790">
        <w:rPr>
          <w:rFonts w:ascii="Calibri" w:hAnsi="Calibri" w:cs="Calibri"/>
        </w:rPr>
        <w:t xml:space="preserve"> Additionally, BDNF was </w:t>
      </w:r>
      <w:r w:rsidR="00C81437" w:rsidRPr="001F3790">
        <w:rPr>
          <w:rFonts w:ascii="Calibri" w:hAnsi="Calibri" w:cs="Calibri"/>
        </w:rPr>
        <w:t xml:space="preserve">reported </w:t>
      </w:r>
      <w:r w:rsidR="00F730D2" w:rsidRPr="001F3790">
        <w:rPr>
          <w:rFonts w:ascii="Calibri" w:hAnsi="Calibri" w:cs="Calibri"/>
        </w:rPr>
        <w:t xml:space="preserve">to have protective effects on β-amyloid induced neurotoxicity </w:t>
      </w:r>
      <w:r w:rsidR="00F730D2" w:rsidRPr="001F3790">
        <w:rPr>
          <w:rFonts w:ascii="Calibri" w:hAnsi="Calibri" w:cs="Calibri"/>
          <w:i/>
          <w:iCs/>
        </w:rPr>
        <w:t>in vitro</w:t>
      </w:r>
      <w:r w:rsidR="00F730D2" w:rsidRPr="001F3790">
        <w:rPr>
          <w:rFonts w:ascii="Calibri" w:hAnsi="Calibri" w:cs="Calibri"/>
        </w:rPr>
        <w:t xml:space="preserve"> and </w:t>
      </w:r>
      <w:r w:rsidR="00F730D2" w:rsidRPr="001F3790">
        <w:rPr>
          <w:rFonts w:ascii="Calibri" w:hAnsi="Calibri" w:cs="Calibri"/>
          <w:i/>
          <w:iCs/>
        </w:rPr>
        <w:t>in vivo</w:t>
      </w:r>
      <w:r w:rsidR="00F730D2" w:rsidRPr="001F3790">
        <w:rPr>
          <w:rFonts w:ascii="Calibri" w:hAnsi="Calibri" w:cs="Calibri"/>
        </w:rPr>
        <w:fldChar w:fldCharType="begin"/>
      </w:r>
      <w:r w:rsidR="00240B3A" w:rsidRPr="001F3790">
        <w:rPr>
          <w:rFonts w:ascii="Calibri" w:hAnsi="Calibri" w:cs="Calibri"/>
        </w:rPr>
        <w:instrText xml:space="preserve"> ADDIN EN.CITE &lt;EndNote&gt;&lt;Cite&gt;&lt;Author&gt;Giuffrida&lt;/Author&gt;&lt;Year&gt;2018&lt;/Year&gt;&lt;RecNum&gt;30&lt;/RecNum&gt;&lt;DisplayText&gt;&lt;style face="superscript"&gt;36&lt;/style&gt;&lt;/DisplayText&gt;&lt;record&gt;&lt;rec-number&gt;30&lt;/rec-number&gt;&lt;foreign-keys&gt;&lt;key app="EN" db-id="vr0ap2f5eepedve0dzn5zx260wzp5v0sez5d" timestamp="1618767684"&gt;30&lt;/key&gt;&lt;/foreign-keys&gt;&lt;ref-type name="Journal Article"&gt;17&lt;/ref-type&gt;&lt;contributors&gt;&lt;authors&gt;&lt;author&gt;Giuffrida, M. L.&lt;/author&gt;&lt;author&gt;Copani, A.&lt;/author&gt;&lt;author&gt;Rizzarelli, E.&lt;/author&gt;&lt;/authors&gt;&lt;/contributors&gt;&lt;auth-address&gt;Institute of Biostructures and Bioimaging, National Council of Research, IBB Catania, Catania, Italy.&amp;#xD;Department of Drug Sciences, University of Catania, Catania, Italy.&amp;#xD;Department of Chemical Sciences, University of Catania, Catania, Italy.&lt;/auth-address&gt;&lt;titles&gt;&lt;title&gt;A promising connection between BDNF and Alzheimer&amp;apos;s disease&lt;/title&gt;&lt;secondary-title&gt;Aging (Albany NY)&lt;/secondary-title&gt;&lt;/titles&gt;&lt;periodical&gt;&lt;full-title&gt;Aging (Albany NY)&lt;/full-title&gt;&lt;/periodical&gt;&lt;pages&gt;1791-1792&lt;/pages&gt;&lt;volume&gt;10&lt;/volume&gt;&lt;number&gt;8&lt;/number&gt;&lt;edition&gt;2018/08/08&lt;/edition&gt;&lt;keywords&gt;&lt;keyword&gt;Alzheimer Disease/*etiology/*metabolism&lt;/keyword&gt;&lt;keyword&gt;Amyloid beta-Peptides/metabolism&lt;/keyword&gt;&lt;keyword&gt;Brain-Derived Neurotrophic Factor/*metabolism&lt;/keyword&gt;&lt;keyword&gt;Cerebellar Cortex/cytology&lt;/keyword&gt;&lt;keyword&gt;Humans&lt;/keyword&gt;&lt;keyword&gt;Neurons/metabolism&lt;/keyword&gt;&lt;keyword&gt;*Abeta monomers&lt;/keyword&gt;&lt;keyword&gt;*bdnf&lt;/keyword&gt;&lt;keyword&gt;*creb&lt;/keyword&gt;&lt;keyword&gt;*copper and zinc&lt;/keyword&gt;&lt;keyword&gt;*nerve growth factor&lt;/keyword&gt;&lt;/keywords&gt;&lt;dates&gt;&lt;year&gt;2018&lt;/year&gt;&lt;pub-dates&gt;&lt;date&gt;Aug 6&lt;/date&gt;&lt;/pub-dates&gt;&lt;/dates&gt;&lt;isbn&gt;1945-4589 (Electronic)&amp;#xD;1945-4589 (Linking)&lt;/isbn&gt;&lt;accession-num&gt;30082505&lt;/accession-num&gt;&lt;urls&gt;&lt;related-urls&gt;&lt;url&gt;https://www.ncbi.nlm.nih.gov/pubmed/30082505&lt;/url&gt;&lt;/related-urls&gt;&lt;/urls&gt;&lt;custom2&gt;PMC6128436&lt;/custom2&gt;&lt;electronic-resource-num&gt;10.18632/aging.101518&lt;/electronic-resource-num&gt;&lt;/record&gt;&lt;/Cite&gt;&lt;/EndNote&gt;</w:instrText>
      </w:r>
      <w:r w:rsidR="00F730D2" w:rsidRPr="001F3790">
        <w:rPr>
          <w:rFonts w:ascii="Calibri" w:hAnsi="Calibri" w:cs="Calibri"/>
        </w:rPr>
        <w:fldChar w:fldCharType="separate"/>
      </w:r>
      <w:r w:rsidR="00240B3A" w:rsidRPr="00E41966">
        <w:rPr>
          <w:rFonts w:ascii="Calibri" w:hAnsi="Calibri" w:cs="Calibri"/>
          <w:vertAlign w:val="superscript"/>
        </w:rPr>
        <w:t>36</w:t>
      </w:r>
      <w:r w:rsidR="00F730D2" w:rsidRPr="001F3790">
        <w:rPr>
          <w:rFonts w:ascii="Calibri" w:hAnsi="Calibri" w:cs="Calibri"/>
        </w:rPr>
        <w:fldChar w:fldCharType="end"/>
      </w:r>
      <w:r w:rsidR="00CD15CB" w:rsidRPr="001F3790">
        <w:rPr>
          <w:rFonts w:ascii="Calibri" w:hAnsi="Calibri" w:cs="Calibri"/>
        </w:rPr>
        <w:t>.</w:t>
      </w:r>
      <w:r w:rsidR="00F730D2" w:rsidRPr="001F3790">
        <w:rPr>
          <w:rFonts w:ascii="Calibri" w:hAnsi="Calibri" w:cs="Calibri"/>
        </w:rPr>
        <w:t xml:space="preserve"> </w:t>
      </w:r>
      <w:r w:rsidR="00C81437" w:rsidRPr="001F3790">
        <w:rPr>
          <w:rFonts w:ascii="Calibri" w:hAnsi="Calibri" w:cs="Calibri"/>
        </w:rPr>
        <w:t>Direct BDNF administration</w:t>
      </w:r>
      <w:r w:rsidR="00F730D2" w:rsidRPr="001F3790">
        <w:rPr>
          <w:rFonts w:ascii="Calibri" w:hAnsi="Calibri" w:cs="Calibri"/>
        </w:rPr>
        <w:t xml:space="preserve"> into the rat brain was shown to increase learning and memory in cognitively impaired animals</w:t>
      </w:r>
      <w:r w:rsidR="00F730D2" w:rsidRPr="001F3790">
        <w:rPr>
          <w:rFonts w:ascii="Calibri" w:hAnsi="Calibri" w:cs="Calibri"/>
        </w:rPr>
        <w:fldChar w:fldCharType="begin">
          <w:fldData xml:space="preserve">PEVuZE5vdGU+PENpdGU+PEF1dGhvcj5BbmRvPC9BdXRob3I+PFllYXI+MjAwMjwvWWVhcj48UmVj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BbmRvPC9BdXRob3I+PFllYXI+MjAwMjwvWWVhcj48UmVj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37</w:t>
      </w:r>
      <w:r w:rsidR="00F730D2" w:rsidRPr="001F3790">
        <w:rPr>
          <w:rFonts w:ascii="Calibri" w:hAnsi="Calibri" w:cs="Calibri"/>
        </w:rPr>
        <w:fldChar w:fldCharType="end"/>
      </w:r>
      <w:r w:rsidR="00CD15CB" w:rsidRPr="001F3790">
        <w:rPr>
          <w:rFonts w:ascii="Calibri" w:hAnsi="Calibri" w:cs="Calibri"/>
        </w:rPr>
        <w:t>.</w:t>
      </w:r>
      <w:r w:rsidR="00F730D2" w:rsidRPr="001F3790">
        <w:rPr>
          <w:rFonts w:ascii="Calibri" w:hAnsi="Calibri" w:cs="Calibri"/>
        </w:rPr>
        <w:t xml:space="preserve"> BDNF/</w:t>
      </w:r>
      <w:proofErr w:type="spellStart"/>
      <w:r w:rsidR="00F730D2" w:rsidRPr="001F3790">
        <w:rPr>
          <w:rFonts w:ascii="Calibri" w:hAnsi="Calibri" w:cs="Calibri"/>
        </w:rPr>
        <w:t>TrkB</w:t>
      </w:r>
      <w:proofErr w:type="spellEnd"/>
      <w:r w:rsidR="00F730D2" w:rsidRPr="001F3790">
        <w:rPr>
          <w:rFonts w:ascii="Calibri" w:hAnsi="Calibri" w:cs="Calibri"/>
        </w:rPr>
        <w:t xml:space="preserve"> </w:t>
      </w:r>
      <w:r w:rsidR="00C81437" w:rsidRPr="001F3790">
        <w:rPr>
          <w:rFonts w:ascii="Calibri" w:hAnsi="Calibri" w:cs="Calibri"/>
        </w:rPr>
        <w:t>emerged</w:t>
      </w:r>
      <w:r w:rsidR="00F730D2" w:rsidRPr="001F3790">
        <w:rPr>
          <w:rFonts w:ascii="Calibri" w:hAnsi="Calibri" w:cs="Calibri"/>
        </w:rPr>
        <w:t xml:space="preserve"> as a valid target for ameliorating neurological and psychiatric disorders including AD</w:t>
      </w:r>
      <w:r w:rsidR="00F730D2" w:rsidRPr="001F3790">
        <w:rPr>
          <w:rFonts w:ascii="Calibri" w:hAnsi="Calibri" w:cs="Calibri"/>
        </w:rPr>
        <w:fldChar w:fldCharType="begin">
          <w:fldData xml:space="preserve">PEVuZE5vdGU+PENpdGU+PEF1dGhvcj5XYW5nPC9BdXRob3I+PFllYXI+MjAxOTwvWWVhcj48UmVj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XYW5nPC9BdXRob3I+PFllYXI+MjAxOTwvWWVhcj48UmVj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28,38</w:t>
      </w:r>
      <w:r w:rsidR="00F730D2" w:rsidRPr="001F3790">
        <w:rPr>
          <w:rFonts w:ascii="Calibri" w:hAnsi="Calibri" w:cs="Calibri"/>
        </w:rPr>
        <w:fldChar w:fldCharType="end"/>
      </w:r>
      <w:r w:rsidR="00CD15CB" w:rsidRPr="001F3790">
        <w:rPr>
          <w:rFonts w:ascii="Calibri" w:hAnsi="Calibri" w:cs="Calibri"/>
        </w:rPr>
        <w:t>.</w:t>
      </w:r>
      <w:r w:rsidR="00F730D2" w:rsidRPr="001F3790">
        <w:rPr>
          <w:rFonts w:ascii="Calibri" w:hAnsi="Calibri" w:cs="Calibri"/>
        </w:rPr>
        <w:t xml:space="preserve"> Targeting </w:t>
      </w:r>
      <w:r w:rsidR="00841914" w:rsidRPr="001F3790">
        <w:rPr>
          <w:rFonts w:ascii="Calibri" w:hAnsi="Calibri" w:cs="Calibri"/>
        </w:rPr>
        <w:t xml:space="preserve">the </w:t>
      </w:r>
      <w:r w:rsidR="00F730D2" w:rsidRPr="001F3790">
        <w:rPr>
          <w:rFonts w:ascii="Calibri" w:hAnsi="Calibri" w:cs="Calibri"/>
        </w:rPr>
        <w:t>BDNF/</w:t>
      </w:r>
      <w:proofErr w:type="spellStart"/>
      <w:r w:rsidR="00F730D2" w:rsidRPr="001F3790">
        <w:rPr>
          <w:rFonts w:ascii="Calibri" w:hAnsi="Calibri" w:cs="Calibri"/>
        </w:rPr>
        <w:t>TrkB</w:t>
      </w:r>
      <w:proofErr w:type="spellEnd"/>
      <w:r w:rsidR="00F730D2" w:rsidRPr="001F3790">
        <w:rPr>
          <w:rFonts w:ascii="Calibri" w:hAnsi="Calibri" w:cs="Calibri"/>
        </w:rPr>
        <w:t xml:space="preserve"> signaling pathway for the development of therapies in AD will potentially enhance our understanding of the disease</w:t>
      </w:r>
      <w:r w:rsidR="00F730D2" w:rsidRPr="001F3790">
        <w:rPr>
          <w:rFonts w:ascii="Calibri" w:hAnsi="Calibri" w:cs="Calibri"/>
        </w:rPr>
        <w:fldChar w:fldCharType="begin"/>
      </w:r>
      <w:r w:rsidR="00240B3A" w:rsidRPr="001F3790">
        <w:rPr>
          <w:rFonts w:ascii="Calibri" w:hAnsi="Calibri" w:cs="Calibri"/>
        </w:rPr>
        <w:instrText xml:space="preserve"> ADDIN EN.CITE &lt;EndNote&gt;&lt;Cite&gt;&lt;Author&gt;Zhang&lt;/Author&gt;&lt;Year&gt;2012&lt;/Year&gt;&lt;RecNum&gt;7&lt;/RecNum&gt;&lt;DisplayText&gt;&lt;style face="superscript"&gt;39&lt;/style&gt;&lt;/DisplayText&gt;&lt;record&gt;&lt;rec-number&gt;7&lt;/rec-number&gt;&lt;foreign-keys&gt;&lt;key app="EN" db-id="5ftpd2te3ezdpaesdv5v2xeztw29p2f0dxzd" timestamp="1620763141"&gt;7&lt;/key&gt;&lt;/foreign-keys&gt;&lt;ref-type name="Journal Article"&gt;17&lt;/ref-type&gt;&lt;contributors&gt;&lt;authors&gt;&lt;author&gt;Zhang, F.&lt;/author&gt;&lt;author&gt;Kang, Z.&lt;/author&gt;&lt;author&gt;Li, W.&lt;/author&gt;&lt;author&gt;Xiao, Z.&lt;/author&gt;&lt;author&gt;Zhou, X.&lt;/author&gt;&lt;/authors&gt;&lt;/contributors&gt;&lt;auth-address&gt;Institute of Molecular and Clinical Medicine, Kunming Medical University, 1168, West Chunrong Road, Yuhua Street, Chenggong New Town, Kunming 650500, China. wsnd222111@yahoo.cn&lt;/auth-address&gt;&lt;titles&gt;&lt;title&gt;Roles of brain-derived neurotrophic factor/tropomyosin-related kinase B (BDNF/TrkB) signalling in Alzheimer&amp;apos;s disease&lt;/title&gt;&lt;secondary-title&gt;J Clin Neurosci&lt;/secondary-title&gt;&lt;/titles&gt;&lt;periodical&gt;&lt;full-title&gt;J Clin Neurosci&lt;/full-title&gt;&lt;/periodical&gt;&lt;pages&gt;946-9&lt;/pages&gt;&lt;volume&gt;19&lt;/volume&gt;&lt;number&gt;7&lt;/number&gt;&lt;edition&gt;2012/05/23&lt;/edition&gt;&lt;keywords&gt;&lt;keyword&gt;Alzheimer Disease/complications/genetics/*metabolism&lt;/keyword&gt;&lt;keyword&gt;Brain-Derived Neurotrophic Factor/*metabolism&lt;/keyword&gt;&lt;keyword&gt;Humans&lt;/keyword&gt;&lt;keyword&gt;Receptor, trkB/*metabolism&lt;/keyword&gt;&lt;keyword&gt;Signal Transduction/*physiology&lt;/keyword&gt;&lt;/keywords&gt;&lt;dates&gt;&lt;year&gt;2012&lt;/year&gt;&lt;pub-dates&gt;&lt;date&gt;Jul&lt;/date&gt;&lt;/pub-dates&gt;&lt;/dates&gt;&lt;isbn&gt;1532-2653 (Electronic)&amp;#xD;0967-5868 (Linking)&lt;/isbn&gt;&lt;accession-num&gt;22613489&lt;/accession-num&gt;&lt;urls&gt;&lt;related-urls&gt;&lt;url&gt;https://www.ncbi.nlm.nih.gov/pubmed/22613489&lt;/url&gt;&lt;/related-urls&gt;&lt;/urls&gt;&lt;electronic-resource-num&gt;10.1016/j.jocn.2011.12.022&lt;/electronic-resource-num&gt;&lt;/record&gt;&lt;/Cite&gt;&lt;/EndNote&gt;</w:instrText>
      </w:r>
      <w:r w:rsidR="00F730D2" w:rsidRPr="001F3790">
        <w:rPr>
          <w:rFonts w:ascii="Calibri" w:hAnsi="Calibri" w:cs="Calibri"/>
        </w:rPr>
        <w:fldChar w:fldCharType="separate"/>
      </w:r>
      <w:r w:rsidR="00240B3A" w:rsidRPr="00E41966">
        <w:rPr>
          <w:rFonts w:ascii="Calibri" w:hAnsi="Calibri" w:cs="Calibri"/>
          <w:vertAlign w:val="superscript"/>
        </w:rPr>
        <w:t>39</w:t>
      </w:r>
      <w:r w:rsidR="00F730D2" w:rsidRPr="001F3790">
        <w:rPr>
          <w:rFonts w:ascii="Calibri" w:hAnsi="Calibri" w:cs="Calibri"/>
        </w:rPr>
        <w:fldChar w:fldCharType="end"/>
      </w:r>
      <w:r w:rsidR="000C0C60" w:rsidRPr="001F3790">
        <w:rPr>
          <w:rFonts w:ascii="Calibri" w:hAnsi="Calibri" w:cs="Calibri"/>
        </w:rPr>
        <w:t>.</w:t>
      </w:r>
      <w:r w:rsidR="00F730D2" w:rsidRPr="001F3790">
        <w:rPr>
          <w:rFonts w:ascii="Calibri" w:hAnsi="Calibri" w:cs="Calibri"/>
        </w:rPr>
        <w:t xml:space="preserve"> Unfortunately, BDNF itself cannot be used as a treatment because of its poor </w:t>
      </w:r>
      <w:r w:rsidR="00C81437" w:rsidRPr="001F3790">
        <w:rPr>
          <w:rFonts w:ascii="Calibri" w:hAnsi="Calibri" w:cs="Calibri"/>
        </w:rPr>
        <w:t xml:space="preserve">pharmacokinetic properties </w:t>
      </w:r>
      <w:r w:rsidR="00F730D2" w:rsidRPr="001F3790">
        <w:rPr>
          <w:rFonts w:ascii="Calibri" w:hAnsi="Calibri" w:cs="Calibri"/>
        </w:rPr>
        <w:t>and adverse side effects</w:t>
      </w:r>
      <w:r w:rsidR="00F730D2" w:rsidRPr="001F3790">
        <w:rPr>
          <w:rFonts w:ascii="Calibri" w:hAnsi="Calibri" w:cs="Calibri"/>
        </w:rPr>
        <w:fldChar w:fldCharType="begin">
          <w:fldData xml:space="preserve">PEVuZE5vdGU+PENpdGU+PEF1dGhvcj5QaWxha2thLUthbnRoaWtlZWw8L0F1dGhvcj48WWVhcj4y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QaWxha2thLUthbnRoaWtlZWw8L0F1dGhvcj48WWVhcj4y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40</w:t>
      </w:r>
      <w:r w:rsidR="00F730D2" w:rsidRPr="001F3790">
        <w:rPr>
          <w:rFonts w:ascii="Calibri" w:hAnsi="Calibri" w:cs="Calibri"/>
        </w:rPr>
        <w:fldChar w:fldCharType="end"/>
      </w:r>
      <w:r w:rsidR="000C0C60" w:rsidRPr="001F3790">
        <w:rPr>
          <w:rFonts w:ascii="Calibri" w:hAnsi="Calibri" w:cs="Calibri"/>
        </w:rPr>
        <w:t>.</w:t>
      </w:r>
      <w:r w:rsidR="00F730D2" w:rsidRPr="001F3790">
        <w:rPr>
          <w:rFonts w:ascii="Calibri" w:hAnsi="Calibri" w:cs="Calibri"/>
        </w:rPr>
        <w:t xml:space="preserve"> </w:t>
      </w:r>
      <w:r w:rsidR="00C81437" w:rsidRPr="001F3790">
        <w:rPr>
          <w:rFonts w:ascii="Calibri" w:hAnsi="Calibri" w:cs="Calibri"/>
        </w:rPr>
        <w:t>S</w:t>
      </w:r>
      <w:r w:rsidR="00F730D2" w:rsidRPr="001F3790">
        <w:rPr>
          <w:rFonts w:ascii="Calibri" w:hAnsi="Calibri" w:cs="Calibri"/>
        </w:rPr>
        <w:t xml:space="preserve">mall molecule activators of </w:t>
      </w:r>
      <w:proofErr w:type="spellStart"/>
      <w:r w:rsidR="00F730D2" w:rsidRPr="001F3790">
        <w:rPr>
          <w:rFonts w:ascii="Calibri" w:hAnsi="Calibri" w:cs="Calibri"/>
        </w:rPr>
        <w:t>TrkB</w:t>
      </w:r>
      <w:proofErr w:type="spellEnd"/>
      <w:r w:rsidR="00F730D2" w:rsidRPr="001F3790">
        <w:rPr>
          <w:rFonts w:ascii="Calibri" w:hAnsi="Calibri" w:cs="Calibri"/>
        </w:rPr>
        <w:t>/BDNF pathways have been explored</w:t>
      </w:r>
      <w:r w:rsidR="00DC04B6" w:rsidRPr="001F3790">
        <w:rPr>
          <w:rFonts w:ascii="Calibri" w:hAnsi="Calibri" w:cs="Calibri"/>
        </w:rPr>
        <w:t xml:space="preserve"> as potential </w:t>
      </w:r>
      <w:proofErr w:type="spellStart"/>
      <w:r w:rsidR="00DC04B6" w:rsidRPr="001F3790">
        <w:rPr>
          <w:rFonts w:ascii="Calibri" w:hAnsi="Calibri" w:cs="Calibri"/>
        </w:rPr>
        <w:t>TrkB</w:t>
      </w:r>
      <w:proofErr w:type="spellEnd"/>
      <w:r w:rsidR="00DC04B6" w:rsidRPr="001F3790">
        <w:rPr>
          <w:rFonts w:ascii="Calibri" w:hAnsi="Calibri" w:cs="Calibri"/>
        </w:rPr>
        <w:t xml:space="preserve"> ligands</w:t>
      </w:r>
      <w:r w:rsidR="00F730D2" w:rsidRPr="001F3790">
        <w:rPr>
          <w:rFonts w:ascii="Calibri" w:hAnsi="Calibri" w:cs="Calibri"/>
        </w:rPr>
        <w:fldChar w:fldCharType="begin">
          <w:fldData xml:space="preserve">PEVuZE5vdGU+PENpdGU+PEF1dGhvcj5KYW5nPC9BdXRob3I+PFllYXI+MjAxMDwvWWVhcj48UmVj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KYW5nPC9BdXRob3I+PFllYXI+MjAxMDwvWWVhcj48UmVj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41</w:t>
      </w:r>
      <w:r w:rsidR="003F094E" w:rsidRPr="00E41966">
        <w:rPr>
          <w:rFonts w:ascii="Calibri" w:hAnsi="Calibri" w:cs="Calibri"/>
          <w:vertAlign w:val="superscript"/>
        </w:rPr>
        <w:t>–</w:t>
      </w:r>
      <w:r w:rsidR="00240B3A" w:rsidRPr="00E41966">
        <w:rPr>
          <w:rFonts w:ascii="Calibri" w:hAnsi="Calibri" w:cs="Calibri"/>
          <w:vertAlign w:val="superscript"/>
        </w:rPr>
        <w:t>43</w:t>
      </w:r>
      <w:r w:rsidR="00F730D2" w:rsidRPr="001F3790">
        <w:rPr>
          <w:rFonts w:ascii="Calibri" w:hAnsi="Calibri" w:cs="Calibri"/>
        </w:rPr>
        <w:fldChar w:fldCharType="end"/>
      </w:r>
      <w:r w:rsidR="000C0C60" w:rsidRPr="001F3790">
        <w:rPr>
          <w:rFonts w:ascii="Calibri" w:hAnsi="Calibri" w:cs="Calibri"/>
        </w:rPr>
        <w:t>.</w:t>
      </w:r>
      <w:r w:rsidR="00F730D2" w:rsidRPr="001F3790">
        <w:rPr>
          <w:rFonts w:ascii="Calibri" w:hAnsi="Calibri" w:cs="Calibri"/>
        </w:rPr>
        <w:t xml:space="preserve"> Among tested small molecule agonists, 7,8-dihydroxyflavone (7,8-DHF), has been shown to activate the BDNF/</w:t>
      </w:r>
      <w:proofErr w:type="spellStart"/>
      <w:r w:rsidR="00F730D2" w:rsidRPr="001F3790">
        <w:rPr>
          <w:rFonts w:ascii="Calibri" w:hAnsi="Calibri" w:cs="Calibri"/>
        </w:rPr>
        <w:t>TrkB</w:t>
      </w:r>
      <w:proofErr w:type="spellEnd"/>
      <w:r w:rsidR="00F730D2" w:rsidRPr="001F3790">
        <w:rPr>
          <w:rFonts w:ascii="Calibri" w:hAnsi="Calibri" w:cs="Calibri"/>
        </w:rPr>
        <w:t xml:space="preserve"> pathway</w:t>
      </w:r>
      <w:r w:rsidR="00F730D2" w:rsidRPr="001F3790">
        <w:rPr>
          <w:rFonts w:ascii="Calibri" w:hAnsi="Calibri" w:cs="Calibri"/>
        </w:rPr>
        <w:fldChar w:fldCharType="begin">
          <w:fldData xml:space="preserve">PEVuZE5vdGU+PENpdGU+PEF1dGhvcj5KYW5nPC9BdXRob3I+PFllYXI+MjAxMDwvWWVhcj48UmVj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KYW5nPC9BdXRob3I+PFllYXI+MjAxMDwvWWVhcj48UmVj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41,44</w:t>
      </w:r>
      <w:r w:rsidR="003F094E" w:rsidRPr="00E41966">
        <w:rPr>
          <w:rFonts w:ascii="Calibri" w:hAnsi="Calibri" w:cs="Calibri"/>
          <w:vertAlign w:val="superscript"/>
        </w:rPr>
        <w:t>–</w:t>
      </w:r>
      <w:r w:rsidR="00240B3A" w:rsidRPr="00E41966">
        <w:rPr>
          <w:rFonts w:ascii="Calibri" w:hAnsi="Calibri" w:cs="Calibri"/>
          <w:vertAlign w:val="superscript"/>
        </w:rPr>
        <w:t>46</w:t>
      </w:r>
      <w:r w:rsidR="00F730D2" w:rsidRPr="001F3790">
        <w:rPr>
          <w:rFonts w:ascii="Calibri" w:hAnsi="Calibri" w:cs="Calibri"/>
        </w:rPr>
        <w:fldChar w:fldCharType="end"/>
      </w:r>
      <w:r w:rsidR="000C0C60" w:rsidRPr="001F3790">
        <w:rPr>
          <w:rFonts w:ascii="Calibri" w:hAnsi="Calibri" w:cs="Calibri"/>
        </w:rPr>
        <w:t>.</w:t>
      </w:r>
      <w:r w:rsidR="00F730D2" w:rsidRPr="001F3790">
        <w:rPr>
          <w:rFonts w:ascii="Calibri" w:hAnsi="Calibri" w:cs="Calibri"/>
        </w:rPr>
        <w:t xml:space="preserve"> </w:t>
      </w:r>
      <w:r w:rsidR="003F094E" w:rsidRPr="001F3790">
        <w:rPr>
          <w:rFonts w:ascii="Calibri" w:hAnsi="Calibri" w:cs="Calibri"/>
        </w:rPr>
        <w:t xml:space="preserve">A </w:t>
      </w:r>
      <w:r w:rsidR="00F730D2" w:rsidRPr="001F3790">
        <w:rPr>
          <w:rFonts w:ascii="Calibri" w:hAnsi="Calibri" w:cs="Calibri"/>
        </w:rPr>
        <w:t>derivative of 7,8-DHF (R13; 4-Oxo-2-phenyl-4H-chromene-7,8-diyl bis(methylcarbamate)) is currently under consideration as a possible drug for AD</w:t>
      </w:r>
      <w:r w:rsidR="00F730D2" w:rsidRPr="001F3790">
        <w:rPr>
          <w:rFonts w:ascii="Calibri" w:hAnsi="Calibri" w:cs="Calibri"/>
        </w:rPr>
        <w:fldChar w:fldCharType="begin">
          <w:fldData xml:space="preserve">PEVuZE5vdGU+PENpdGU+PEF1dGhvcj5aaGFuZzwvQXV0aG9yPjxZZWFyPjIwMTQ8L1llYXI+PFJl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aaGFuZzwvQXV0aG9yPjxZZWFyPjIwMTQ8L1llYXI+PFJl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47</w:t>
      </w:r>
      <w:r w:rsidR="00F730D2" w:rsidRPr="001F3790">
        <w:rPr>
          <w:rFonts w:ascii="Calibri" w:hAnsi="Calibri" w:cs="Calibri"/>
        </w:rPr>
        <w:fldChar w:fldCharType="end"/>
      </w:r>
      <w:r w:rsidR="000C0C60" w:rsidRPr="001F3790">
        <w:rPr>
          <w:rFonts w:ascii="Calibri" w:hAnsi="Calibri" w:cs="Calibri"/>
        </w:rPr>
        <w:t>.</w:t>
      </w:r>
      <w:r w:rsidR="00F730D2" w:rsidRPr="001F3790">
        <w:rPr>
          <w:rFonts w:ascii="Calibri" w:hAnsi="Calibri" w:cs="Calibri"/>
        </w:rPr>
        <w:t xml:space="preserve"> Recently, it was shown that several antidepressants work through directly binding to </w:t>
      </w:r>
      <w:proofErr w:type="spellStart"/>
      <w:r w:rsidR="00F730D2" w:rsidRPr="001F3790">
        <w:rPr>
          <w:rFonts w:ascii="Calibri" w:hAnsi="Calibri" w:cs="Calibri"/>
        </w:rPr>
        <w:t>TrkB</w:t>
      </w:r>
      <w:proofErr w:type="spellEnd"/>
      <w:r w:rsidR="00F730D2" w:rsidRPr="001F3790">
        <w:rPr>
          <w:rFonts w:ascii="Calibri" w:hAnsi="Calibri" w:cs="Calibri"/>
        </w:rPr>
        <w:t xml:space="preserve"> and promoting BDNF signaling, further stressing the importance of pursuing </w:t>
      </w:r>
      <w:proofErr w:type="spellStart"/>
      <w:r w:rsidR="00F730D2" w:rsidRPr="001F3790">
        <w:rPr>
          <w:rFonts w:ascii="Calibri" w:hAnsi="Calibri" w:cs="Calibri"/>
        </w:rPr>
        <w:t>TrkB</w:t>
      </w:r>
      <w:proofErr w:type="spellEnd"/>
      <w:r w:rsidR="00F730D2" w:rsidRPr="001F3790">
        <w:rPr>
          <w:rFonts w:ascii="Calibri" w:hAnsi="Calibri" w:cs="Calibri"/>
        </w:rPr>
        <w:t xml:space="preserve"> as a valid target to treat various neurological disorders</w:t>
      </w:r>
      <w:r w:rsidR="00F730D2" w:rsidRPr="001F3790">
        <w:rPr>
          <w:rFonts w:ascii="Calibri" w:hAnsi="Calibri" w:cs="Calibri"/>
        </w:rPr>
        <w:fldChar w:fldCharType="begin">
          <w:fldData xml:space="preserve">PEVuZE5vdGU+PENpdGU+PEF1dGhvcj5DYXNhcm90dG88L0F1dGhvcj48WWVhcj4yMDIxPC9ZZWFy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DYXNhcm90dG88L0F1dGhvcj48WWVhcj4yMDIxPC9ZZWFy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F730D2" w:rsidRPr="001F3790">
        <w:rPr>
          <w:rFonts w:ascii="Calibri" w:hAnsi="Calibri" w:cs="Calibri"/>
        </w:rPr>
      </w:r>
      <w:r w:rsidR="00F730D2" w:rsidRPr="001F3790">
        <w:rPr>
          <w:rFonts w:ascii="Calibri" w:hAnsi="Calibri" w:cs="Calibri"/>
        </w:rPr>
        <w:fldChar w:fldCharType="separate"/>
      </w:r>
      <w:r w:rsidR="00240B3A" w:rsidRPr="00E41966">
        <w:rPr>
          <w:rFonts w:ascii="Calibri" w:hAnsi="Calibri" w:cs="Calibri"/>
          <w:vertAlign w:val="superscript"/>
        </w:rPr>
        <w:t>48</w:t>
      </w:r>
      <w:r w:rsidR="00F730D2" w:rsidRPr="001F3790">
        <w:rPr>
          <w:rFonts w:ascii="Calibri" w:hAnsi="Calibri" w:cs="Calibri"/>
        </w:rPr>
        <w:fldChar w:fldCharType="end"/>
      </w:r>
      <w:r w:rsidR="000C0C60" w:rsidRPr="001F3790">
        <w:rPr>
          <w:rFonts w:ascii="Calibri" w:hAnsi="Calibri" w:cs="Calibri"/>
        </w:rPr>
        <w:t>.</w:t>
      </w:r>
      <w:r w:rsidR="00F730D2" w:rsidRPr="001F3790">
        <w:rPr>
          <w:rFonts w:ascii="Calibri" w:hAnsi="Calibri" w:cs="Calibri"/>
        </w:rPr>
        <w:t xml:space="preserve"> </w:t>
      </w:r>
    </w:p>
    <w:p w14:paraId="0A92F3E8" w14:textId="5D9B9608" w:rsidR="002B53F6" w:rsidRPr="001F3790" w:rsidRDefault="00707240" w:rsidP="00BB4101">
      <w:pPr>
        <w:jc w:val="both"/>
        <w:rPr>
          <w:rFonts w:ascii="Calibri" w:hAnsi="Calibri" w:cs="Calibri"/>
        </w:rPr>
      </w:pPr>
      <w:r w:rsidRPr="001F3790">
        <w:rPr>
          <w:rFonts w:ascii="Calibri" w:hAnsi="Calibri" w:cs="Calibri"/>
        </w:rPr>
        <w:lastRenderedPageBreak/>
        <w:t>The protocol describes the process of assembling func</w:t>
      </w:r>
      <w:r w:rsidR="00227CD4" w:rsidRPr="001F3790">
        <w:rPr>
          <w:rFonts w:ascii="Calibri" w:hAnsi="Calibri" w:cs="Calibri"/>
        </w:rPr>
        <w:t xml:space="preserve">tional </w:t>
      </w:r>
      <w:proofErr w:type="spellStart"/>
      <w:r w:rsidR="00227CD4" w:rsidRPr="001F3790">
        <w:rPr>
          <w:rFonts w:ascii="Calibri" w:hAnsi="Calibri" w:cs="Calibri"/>
        </w:rPr>
        <w:t>TrkB</w:t>
      </w:r>
      <w:proofErr w:type="spellEnd"/>
      <w:r w:rsidR="00227CD4" w:rsidRPr="001F3790">
        <w:rPr>
          <w:rFonts w:ascii="Calibri" w:hAnsi="Calibri" w:cs="Calibri"/>
        </w:rPr>
        <w:t xml:space="preserve"> column and </w:t>
      </w:r>
      <w:proofErr w:type="spellStart"/>
      <w:r w:rsidR="00227CD4" w:rsidRPr="001F3790">
        <w:rPr>
          <w:rFonts w:ascii="Calibri" w:hAnsi="Calibri" w:cs="Calibri"/>
        </w:rPr>
        <w:t>TrkB</w:t>
      </w:r>
      <w:proofErr w:type="spellEnd"/>
      <w:r w:rsidR="00227CD4" w:rsidRPr="001F3790">
        <w:rPr>
          <w:rFonts w:ascii="Calibri" w:hAnsi="Calibri" w:cs="Calibri"/>
        </w:rPr>
        <w:t>-NULL</w:t>
      </w:r>
      <w:r w:rsidRPr="001F3790">
        <w:rPr>
          <w:rFonts w:ascii="Calibri" w:hAnsi="Calibri" w:cs="Calibri"/>
        </w:rPr>
        <w:t xml:space="preserve"> negative control column. The columns are characterized using a known natural </w:t>
      </w:r>
      <w:r w:rsidR="00623F17" w:rsidRPr="001F3790">
        <w:rPr>
          <w:rFonts w:ascii="Calibri" w:hAnsi="Calibri" w:cs="Calibri"/>
        </w:rPr>
        <w:t>product small-</w:t>
      </w:r>
      <w:r w:rsidRPr="001F3790">
        <w:rPr>
          <w:rFonts w:ascii="Calibri" w:hAnsi="Calibri" w:cs="Calibri"/>
        </w:rPr>
        <w:t xml:space="preserve">molecular ligand: 7,8-DHF. </w:t>
      </w:r>
      <w:r w:rsidR="009F2DBF" w:rsidRPr="001F3790">
        <w:rPr>
          <w:rFonts w:ascii="Calibri" w:hAnsi="Calibri" w:cs="Calibri"/>
        </w:rPr>
        <w:t>Additionally,</w:t>
      </w:r>
      <w:r w:rsidR="00623F17" w:rsidRPr="001F3790">
        <w:rPr>
          <w:rFonts w:ascii="Calibri" w:hAnsi="Calibri" w:cs="Calibri"/>
        </w:rPr>
        <w:t xml:space="preserve"> we describe the process of screening complex matrices, using plant extract as an example, for the identification of compounds interacting with </w:t>
      </w:r>
      <w:proofErr w:type="spellStart"/>
      <w:r w:rsidR="00623F17" w:rsidRPr="001F3790">
        <w:rPr>
          <w:rFonts w:ascii="Calibri" w:hAnsi="Calibri" w:cs="Calibri"/>
        </w:rPr>
        <w:t>TrkB</w:t>
      </w:r>
      <w:proofErr w:type="spellEnd"/>
      <w:r w:rsidR="00DD739E" w:rsidRPr="001F3790">
        <w:rPr>
          <w:rFonts w:ascii="Calibri" w:hAnsi="Calibri" w:cs="Calibri"/>
        </w:rPr>
        <w:t>.</w:t>
      </w:r>
      <w:r w:rsidR="00623F17" w:rsidRPr="001F3790">
        <w:rPr>
          <w:rFonts w:ascii="Calibri" w:hAnsi="Calibri" w:cs="Calibri"/>
        </w:rPr>
        <w:t xml:space="preserve"> </w:t>
      </w:r>
    </w:p>
    <w:p w14:paraId="599E2565" w14:textId="79EFF7B0" w:rsidR="00B444C6" w:rsidRPr="001F3790" w:rsidRDefault="00FA4B77" w:rsidP="00E41966">
      <w:pPr>
        <w:jc w:val="both"/>
        <w:rPr>
          <w:rFonts w:ascii="Calibri" w:hAnsi="Calibri" w:cs="Calibri"/>
        </w:rPr>
      </w:pPr>
      <w:r w:rsidRPr="001F3790">
        <w:rPr>
          <w:rFonts w:ascii="Calibri" w:hAnsi="Calibri" w:cs="Calibri"/>
        </w:rPr>
        <w:tab/>
      </w:r>
    </w:p>
    <w:p w14:paraId="32A92E82" w14:textId="0B9A5EC3" w:rsidR="006E4797" w:rsidRPr="001F3790" w:rsidRDefault="00551D82" w:rsidP="00E41966">
      <w:pPr>
        <w:jc w:val="both"/>
        <w:rPr>
          <w:rFonts w:ascii="Calibri" w:hAnsi="Calibri" w:cs="Calibri"/>
          <w:b/>
        </w:rPr>
      </w:pPr>
      <w:r w:rsidRPr="001F3790">
        <w:rPr>
          <w:rFonts w:ascii="Calibri" w:hAnsi="Calibri" w:cs="Calibri"/>
          <w:b/>
        </w:rPr>
        <w:t>PROTOCOL:</w:t>
      </w:r>
    </w:p>
    <w:p w14:paraId="3C322799" w14:textId="77777777" w:rsidR="00CC4574" w:rsidRPr="001F3790" w:rsidRDefault="00CC4574" w:rsidP="00E41966">
      <w:pPr>
        <w:jc w:val="both"/>
        <w:rPr>
          <w:rFonts w:ascii="Calibri" w:hAnsi="Calibri" w:cs="Calibri"/>
          <w:b/>
        </w:rPr>
      </w:pPr>
    </w:p>
    <w:p w14:paraId="6B25DA5E" w14:textId="570ABD14" w:rsidR="00CC4574" w:rsidRPr="001F3790" w:rsidRDefault="00D55D6B" w:rsidP="00BB4101">
      <w:pPr>
        <w:pStyle w:val="ListParagraph"/>
        <w:numPr>
          <w:ilvl w:val="0"/>
          <w:numId w:val="14"/>
        </w:numPr>
        <w:ind w:left="0" w:firstLine="0"/>
        <w:contextualSpacing w:val="0"/>
        <w:rPr>
          <w:b/>
        </w:rPr>
      </w:pPr>
      <w:r w:rsidRPr="001F3790">
        <w:rPr>
          <w:b/>
        </w:rPr>
        <w:t xml:space="preserve"> </w:t>
      </w:r>
      <w:r w:rsidR="00CC4574" w:rsidRPr="001F3790">
        <w:rPr>
          <w:b/>
        </w:rPr>
        <w:t>Cell culture of SH-SY5Y neuroblastoma cells (</w:t>
      </w:r>
      <w:proofErr w:type="spellStart"/>
      <w:r w:rsidR="00CC4574" w:rsidRPr="001F3790">
        <w:rPr>
          <w:b/>
        </w:rPr>
        <w:t>TrkB</w:t>
      </w:r>
      <w:proofErr w:type="spellEnd"/>
      <w:r w:rsidR="00CC4574" w:rsidRPr="001F3790">
        <w:rPr>
          <w:b/>
        </w:rPr>
        <w:t xml:space="preserve"> and </w:t>
      </w:r>
      <w:proofErr w:type="spellStart"/>
      <w:r w:rsidR="00CC4574" w:rsidRPr="001F3790">
        <w:rPr>
          <w:b/>
        </w:rPr>
        <w:t>Tr</w:t>
      </w:r>
      <w:r w:rsidR="00526EBB" w:rsidRPr="001F3790">
        <w:rPr>
          <w:b/>
        </w:rPr>
        <w:t>kB</w:t>
      </w:r>
      <w:proofErr w:type="spellEnd"/>
      <w:r w:rsidR="00526EBB" w:rsidRPr="001F3790">
        <w:rPr>
          <w:b/>
        </w:rPr>
        <w:t>-NULL</w:t>
      </w:r>
      <w:r w:rsidR="00CC4574" w:rsidRPr="001F3790">
        <w:rPr>
          <w:b/>
        </w:rPr>
        <w:t xml:space="preserve"> (parental) cell lines)</w:t>
      </w:r>
    </w:p>
    <w:p w14:paraId="71D27D26" w14:textId="77777777" w:rsidR="003D0EFB" w:rsidRPr="001F3790" w:rsidRDefault="003D0EFB" w:rsidP="00E41966">
      <w:pPr>
        <w:jc w:val="both"/>
        <w:rPr>
          <w:rFonts w:ascii="Calibri" w:hAnsi="Calibri" w:cs="Calibri"/>
          <w:b/>
        </w:rPr>
      </w:pPr>
    </w:p>
    <w:p w14:paraId="4E6EDCE4" w14:textId="3EAED2A6" w:rsidR="003D0EFB" w:rsidRPr="001F3790" w:rsidRDefault="00391582" w:rsidP="00E41966">
      <w:pPr>
        <w:jc w:val="both"/>
        <w:rPr>
          <w:rFonts w:ascii="Calibri" w:hAnsi="Calibri" w:cs="Calibri"/>
          <w:bCs/>
        </w:rPr>
      </w:pPr>
      <w:r w:rsidRPr="001F3790">
        <w:rPr>
          <w:rFonts w:ascii="Calibri" w:hAnsi="Calibri" w:cs="Calibri"/>
          <w:bCs/>
        </w:rPr>
        <w:t xml:space="preserve">NOTE: </w:t>
      </w:r>
      <w:r w:rsidR="005A1A64" w:rsidRPr="001F3790">
        <w:rPr>
          <w:rFonts w:ascii="Calibri" w:hAnsi="Calibri" w:cs="Calibri"/>
        </w:rPr>
        <w:t>Cell lines (SH-SY5Y Cell Line (</w:t>
      </w:r>
      <w:proofErr w:type="spellStart"/>
      <w:r w:rsidR="005A1A64" w:rsidRPr="001F3790">
        <w:rPr>
          <w:rFonts w:ascii="Calibri" w:hAnsi="Calibri" w:cs="Calibri"/>
        </w:rPr>
        <w:t>TrkB</w:t>
      </w:r>
      <w:proofErr w:type="spellEnd"/>
      <w:r w:rsidR="005A1A64" w:rsidRPr="001F3790">
        <w:rPr>
          <w:rFonts w:ascii="Calibri" w:hAnsi="Calibri" w:cs="Calibri"/>
        </w:rPr>
        <w:t>, BR6) and SH-SY5Y Parental Cell Line (</w:t>
      </w:r>
      <w:proofErr w:type="spellStart"/>
      <w:r w:rsidR="005A1A64" w:rsidRPr="001F3790">
        <w:rPr>
          <w:rFonts w:ascii="Calibri" w:hAnsi="Calibri" w:cs="Calibri"/>
        </w:rPr>
        <w:t>Trk</w:t>
      </w:r>
      <w:proofErr w:type="spellEnd"/>
      <w:r w:rsidR="005A1A64" w:rsidRPr="001F3790">
        <w:rPr>
          <w:rFonts w:ascii="Calibri" w:hAnsi="Calibri" w:cs="Calibri"/>
        </w:rPr>
        <w:t xml:space="preserve"> NULL))</w:t>
      </w:r>
      <w:r w:rsidR="00FF6AEA" w:rsidRPr="00E41966">
        <w:rPr>
          <w:rFonts w:ascii="Calibri" w:hAnsi="Calibri" w:cs="Calibri"/>
          <w:vertAlign w:val="superscript"/>
        </w:rPr>
        <w:t>49,50</w:t>
      </w:r>
      <w:r w:rsidR="009E6AD4" w:rsidRPr="001F3790">
        <w:rPr>
          <w:rFonts w:ascii="Calibri" w:hAnsi="Calibri" w:cs="Calibri"/>
        </w:rPr>
        <w:t xml:space="preserve"> </w:t>
      </w:r>
      <w:proofErr w:type="gramStart"/>
      <w:r w:rsidR="005A1A64" w:rsidRPr="001F3790">
        <w:rPr>
          <w:rFonts w:ascii="Calibri" w:hAnsi="Calibri" w:cs="Calibri"/>
        </w:rPr>
        <w:t>were</w:t>
      </w:r>
      <w:proofErr w:type="gramEnd"/>
      <w:r w:rsidR="005A1A64" w:rsidRPr="001F3790">
        <w:rPr>
          <w:rFonts w:ascii="Calibri" w:hAnsi="Calibri" w:cs="Calibri"/>
        </w:rPr>
        <w:t xml:space="preserve"> purchased from </w:t>
      </w:r>
      <w:proofErr w:type="spellStart"/>
      <w:r w:rsidR="005A1A64" w:rsidRPr="001F3790">
        <w:rPr>
          <w:rFonts w:ascii="Calibri" w:hAnsi="Calibri" w:cs="Calibri"/>
        </w:rPr>
        <w:t>Kerafast</w:t>
      </w:r>
      <w:proofErr w:type="spellEnd"/>
      <w:r w:rsidR="009E6AD4" w:rsidRPr="001F3790">
        <w:rPr>
          <w:rFonts w:ascii="Calibri" w:hAnsi="Calibri" w:cs="Calibri"/>
          <w:bCs/>
        </w:rPr>
        <w:t xml:space="preserve">. </w:t>
      </w:r>
      <w:r w:rsidR="003D0EFB" w:rsidRPr="001F3790">
        <w:rPr>
          <w:rFonts w:ascii="Calibri" w:hAnsi="Calibri" w:cs="Calibri"/>
          <w:bCs/>
        </w:rPr>
        <w:t>Cultured cells are used as a source of the transmembrane receptors to be immobilized</w:t>
      </w:r>
      <w:r w:rsidR="005316CB" w:rsidRPr="001F3790">
        <w:rPr>
          <w:rFonts w:ascii="Calibri" w:hAnsi="Calibri" w:cs="Calibri"/>
          <w:bCs/>
        </w:rPr>
        <w:t xml:space="preserve"> </w:t>
      </w:r>
      <w:r w:rsidR="00526EBB" w:rsidRPr="001F3790">
        <w:rPr>
          <w:rFonts w:ascii="Calibri" w:hAnsi="Calibri" w:cs="Calibri"/>
          <w:bCs/>
        </w:rPr>
        <w:t>f</w:t>
      </w:r>
      <w:r w:rsidR="003D0EFB" w:rsidRPr="001F3790">
        <w:rPr>
          <w:rFonts w:ascii="Calibri" w:hAnsi="Calibri" w:cs="Calibri"/>
          <w:bCs/>
        </w:rPr>
        <w:t>or</w:t>
      </w:r>
      <w:r w:rsidR="00B444C6" w:rsidRPr="001F3790">
        <w:rPr>
          <w:rFonts w:ascii="Calibri" w:hAnsi="Calibri" w:cs="Calibri"/>
          <w:bCs/>
        </w:rPr>
        <w:t xml:space="preserve"> </w:t>
      </w:r>
      <w:r w:rsidR="003D0EFB" w:rsidRPr="001F3790">
        <w:rPr>
          <w:rFonts w:ascii="Calibri" w:hAnsi="Calibri" w:cs="Calibri"/>
          <w:bCs/>
        </w:rPr>
        <w:t xml:space="preserve">the preparation of CMAC columns. </w:t>
      </w:r>
      <w:r w:rsidR="00016005" w:rsidRPr="001F3790">
        <w:rPr>
          <w:rFonts w:ascii="Calibri" w:hAnsi="Calibri" w:cs="Calibri"/>
          <w:bCs/>
        </w:rPr>
        <w:t>T</w:t>
      </w:r>
      <w:r w:rsidR="003D0EFB" w:rsidRPr="001F3790">
        <w:rPr>
          <w:rFonts w:ascii="Calibri" w:hAnsi="Calibri" w:cs="Calibri"/>
          <w:bCs/>
        </w:rPr>
        <w:t xml:space="preserve">he </w:t>
      </w:r>
      <w:r w:rsidR="00016005" w:rsidRPr="001F3790">
        <w:rPr>
          <w:rFonts w:ascii="Calibri" w:hAnsi="Calibri" w:cs="Calibri"/>
          <w:bCs/>
        </w:rPr>
        <w:t>following</w:t>
      </w:r>
      <w:r w:rsidR="003D0EFB" w:rsidRPr="001F3790">
        <w:rPr>
          <w:rFonts w:ascii="Calibri" w:hAnsi="Calibri" w:cs="Calibri"/>
          <w:bCs/>
        </w:rPr>
        <w:t xml:space="preserve"> steps</w:t>
      </w:r>
      <w:r w:rsidR="00A66850" w:rsidRPr="001F3790">
        <w:rPr>
          <w:rFonts w:ascii="Calibri" w:hAnsi="Calibri" w:cs="Calibri"/>
          <w:bCs/>
        </w:rPr>
        <w:t xml:space="preserve"> describe how to</w:t>
      </w:r>
      <w:r w:rsidR="003D0EFB" w:rsidRPr="001F3790">
        <w:rPr>
          <w:rFonts w:ascii="Calibri" w:hAnsi="Calibri" w:cs="Calibri"/>
          <w:bCs/>
        </w:rPr>
        <w:t xml:space="preserve"> obtain cell membrane fragments and assemble functional CMAC columns</w:t>
      </w:r>
      <w:r w:rsidR="00A66850" w:rsidRPr="001F3790">
        <w:rPr>
          <w:rFonts w:ascii="Calibri" w:hAnsi="Calibri" w:cs="Calibri"/>
          <w:bCs/>
        </w:rPr>
        <w:t>.</w:t>
      </w:r>
    </w:p>
    <w:p w14:paraId="46E1792B" w14:textId="77777777" w:rsidR="009A7E01" w:rsidRPr="001F3790" w:rsidRDefault="009A7E01" w:rsidP="00E41966">
      <w:pPr>
        <w:jc w:val="both"/>
        <w:rPr>
          <w:rFonts w:ascii="Calibri" w:hAnsi="Calibri" w:cs="Calibri"/>
          <w:b/>
        </w:rPr>
      </w:pPr>
    </w:p>
    <w:p w14:paraId="327369FE" w14:textId="3DBDA934" w:rsidR="00CC4574" w:rsidRPr="001F3790" w:rsidRDefault="005316CB" w:rsidP="00BB4101">
      <w:pPr>
        <w:pStyle w:val="ListParagraph"/>
        <w:numPr>
          <w:ilvl w:val="1"/>
          <w:numId w:val="15"/>
        </w:numPr>
        <w:ind w:left="0" w:firstLine="0"/>
        <w:contextualSpacing w:val="0"/>
      </w:pPr>
      <w:r w:rsidRPr="001F3790">
        <w:t xml:space="preserve"> </w:t>
      </w:r>
      <w:r w:rsidR="009A7E01" w:rsidRPr="001F3790">
        <w:t xml:space="preserve">Grow the cells in </w:t>
      </w:r>
      <w:r w:rsidR="00A66850" w:rsidRPr="001F3790">
        <w:t xml:space="preserve">a </w:t>
      </w:r>
      <w:r w:rsidR="009A7E01" w:rsidRPr="001F3790">
        <w:t>cell culture medium prepared by mixing 450 m</w:t>
      </w:r>
      <w:r w:rsidR="00A66850" w:rsidRPr="001F3790">
        <w:t>L</w:t>
      </w:r>
      <w:r w:rsidR="009A7E01" w:rsidRPr="001F3790">
        <w:t xml:space="preserve"> </w:t>
      </w:r>
      <w:r w:rsidR="00CD6FC7" w:rsidRPr="001F3790">
        <w:t xml:space="preserve">of </w:t>
      </w:r>
      <w:r w:rsidR="009A7E01" w:rsidRPr="001F3790">
        <w:t xml:space="preserve">RPMI media, </w:t>
      </w:r>
      <w:r w:rsidR="0094371F" w:rsidRPr="001F3790">
        <w:t xml:space="preserve">50 mL </w:t>
      </w:r>
      <w:r w:rsidR="00CD6FC7" w:rsidRPr="001F3790">
        <w:t xml:space="preserve">of </w:t>
      </w:r>
      <w:r w:rsidR="0094371F" w:rsidRPr="001F3790">
        <w:t>FBS,</w:t>
      </w:r>
      <w:r w:rsidR="00DA7EDC" w:rsidRPr="001F3790">
        <w:t xml:space="preserve"> </w:t>
      </w:r>
      <w:r w:rsidR="0094371F" w:rsidRPr="001F3790">
        <w:t>5</w:t>
      </w:r>
      <w:r w:rsidR="003D0EFB" w:rsidRPr="001F3790">
        <w:t xml:space="preserve"> </w:t>
      </w:r>
      <w:r w:rsidR="005E10F0" w:rsidRPr="001F3790">
        <w:t>mL</w:t>
      </w:r>
      <w:r w:rsidR="0094371F" w:rsidRPr="001F3790">
        <w:t xml:space="preserve"> </w:t>
      </w:r>
      <w:r w:rsidR="00CD6FC7" w:rsidRPr="001F3790">
        <w:t xml:space="preserve">of </w:t>
      </w:r>
      <w:r w:rsidR="009A7E01" w:rsidRPr="001F3790">
        <w:t>penicillin/streptomycin solution</w:t>
      </w:r>
      <w:r w:rsidR="00A66850" w:rsidRPr="001F3790">
        <w:t>,</w:t>
      </w:r>
      <w:r w:rsidR="009A7E01" w:rsidRPr="001F3790">
        <w:t xml:space="preserve"> and</w:t>
      </w:r>
      <w:r w:rsidR="0094371F" w:rsidRPr="001F3790">
        <w:t xml:space="preserve"> 0.3 mg/mL</w:t>
      </w:r>
      <w:r w:rsidR="009A7E01" w:rsidRPr="001F3790">
        <w:t xml:space="preserve"> </w:t>
      </w:r>
      <w:r w:rsidR="00CD6FC7" w:rsidRPr="001F3790">
        <w:t>of g</w:t>
      </w:r>
      <w:r w:rsidR="009A7E01" w:rsidRPr="001F3790">
        <w:t xml:space="preserve">eneticin (G418) in a 150 mm cell culture dish at 37 °C in </w:t>
      </w:r>
      <w:r w:rsidR="003E53D1" w:rsidRPr="001F3790">
        <w:t xml:space="preserve">a </w:t>
      </w:r>
      <w:r w:rsidR="009A7E01" w:rsidRPr="001F3790">
        <w:t>humid atmosphere with 5% CO</w:t>
      </w:r>
      <w:r w:rsidR="009A7E01" w:rsidRPr="001F3790">
        <w:rPr>
          <w:vertAlign w:val="subscript"/>
        </w:rPr>
        <w:t>2</w:t>
      </w:r>
      <w:r w:rsidR="009A7E01" w:rsidRPr="001F3790">
        <w:t xml:space="preserve">. </w:t>
      </w:r>
    </w:p>
    <w:p w14:paraId="5231FE6D" w14:textId="77777777" w:rsidR="0094371F" w:rsidRPr="001F3790" w:rsidRDefault="0094371F" w:rsidP="00E41966">
      <w:pPr>
        <w:jc w:val="both"/>
        <w:rPr>
          <w:rFonts w:ascii="Calibri" w:hAnsi="Calibri" w:cs="Calibri"/>
        </w:rPr>
      </w:pPr>
    </w:p>
    <w:p w14:paraId="62FA76A2" w14:textId="0F9AE68F" w:rsidR="0094371F" w:rsidRPr="001F3790" w:rsidRDefault="005316CB" w:rsidP="00BB4101">
      <w:pPr>
        <w:pStyle w:val="ListParagraph"/>
        <w:numPr>
          <w:ilvl w:val="0"/>
          <w:numId w:val="14"/>
        </w:numPr>
        <w:ind w:left="0" w:firstLine="0"/>
        <w:contextualSpacing w:val="0"/>
        <w:rPr>
          <w:b/>
        </w:rPr>
      </w:pPr>
      <w:r w:rsidRPr="001F3790">
        <w:rPr>
          <w:b/>
        </w:rPr>
        <w:t xml:space="preserve"> </w:t>
      </w:r>
      <w:r w:rsidR="0094371F" w:rsidRPr="001F3790">
        <w:rPr>
          <w:b/>
        </w:rPr>
        <w:t xml:space="preserve">Cell harvesting </w:t>
      </w:r>
    </w:p>
    <w:p w14:paraId="794858CB" w14:textId="77777777" w:rsidR="003D0EFB" w:rsidRPr="001F3790" w:rsidRDefault="003D0EFB" w:rsidP="00E41966">
      <w:pPr>
        <w:jc w:val="both"/>
        <w:rPr>
          <w:rFonts w:ascii="Calibri" w:hAnsi="Calibri" w:cs="Calibri"/>
          <w:bCs/>
        </w:rPr>
      </w:pPr>
    </w:p>
    <w:p w14:paraId="6E69454F" w14:textId="01043B16" w:rsidR="006216D0" w:rsidRPr="001F3790" w:rsidRDefault="0030414F" w:rsidP="00BB4101">
      <w:pPr>
        <w:pStyle w:val="ListParagraph"/>
        <w:ind w:left="0"/>
        <w:contextualSpacing w:val="0"/>
      </w:pPr>
      <w:r w:rsidRPr="001F3790">
        <w:t>2.1.</w:t>
      </w:r>
      <w:r w:rsidRPr="001F3790">
        <w:tab/>
      </w:r>
      <w:r w:rsidRPr="001F3790">
        <w:tab/>
      </w:r>
      <w:r w:rsidRPr="001F3790">
        <w:tab/>
      </w:r>
      <w:r w:rsidR="00D55D6B" w:rsidRPr="001F3790">
        <w:tab/>
        <w:t xml:space="preserve"> </w:t>
      </w:r>
      <w:r w:rsidR="00860416" w:rsidRPr="001F3790">
        <w:t>Confirm cell confluency</w:t>
      </w:r>
      <w:r w:rsidR="00E50342" w:rsidRPr="001F3790">
        <w:t xml:space="preserve"> (80%-90%)</w:t>
      </w:r>
      <w:r w:rsidR="00860416" w:rsidRPr="001F3790">
        <w:t xml:space="preserve"> using a microscope</w:t>
      </w:r>
      <w:r w:rsidR="00E50342" w:rsidRPr="001F3790">
        <w:t>, reached after 3–4 days after cell passaging</w:t>
      </w:r>
      <w:r w:rsidR="00860416" w:rsidRPr="001F3790">
        <w:t>.</w:t>
      </w:r>
    </w:p>
    <w:p w14:paraId="23F8832D" w14:textId="6DBA7663" w:rsidR="001516C2" w:rsidRPr="001F3790" w:rsidRDefault="00860416" w:rsidP="00E41966">
      <w:pPr>
        <w:jc w:val="both"/>
        <w:rPr>
          <w:rFonts w:ascii="Calibri" w:hAnsi="Calibri" w:cs="Calibri"/>
        </w:rPr>
      </w:pPr>
      <w:r w:rsidRPr="001F3790">
        <w:rPr>
          <w:rFonts w:ascii="Calibri" w:hAnsi="Calibri" w:cs="Calibri"/>
        </w:rPr>
        <w:t xml:space="preserve"> </w:t>
      </w:r>
    </w:p>
    <w:p w14:paraId="604A325D" w14:textId="1A2A8B89" w:rsidR="00195360" w:rsidRPr="001F3790" w:rsidRDefault="001516C2" w:rsidP="00E41966">
      <w:pPr>
        <w:jc w:val="both"/>
        <w:rPr>
          <w:rFonts w:ascii="Calibri" w:hAnsi="Calibri" w:cs="Calibri"/>
        </w:rPr>
      </w:pPr>
      <w:r w:rsidRPr="001F3790">
        <w:rPr>
          <w:rFonts w:ascii="Calibri" w:hAnsi="Calibri" w:cs="Calibri"/>
        </w:rPr>
        <w:t>2.2.</w:t>
      </w:r>
      <w:r w:rsidRPr="001F3790">
        <w:rPr>
          <w:rFonts w:ascii="Calibri" w:hAnsi="Calibri" w:cs="Calibri"/>
        </w:rPr>
        <w:tab/>
        <w:t xml:space="preserve"> </w:t>
      </w:r>
      <w:r w:rsidR="00860416" w:rsidRPr="001F3790">
        <w:rPr>
          <w:rFonts w:ascii="Calibri" w:hAnsi="Calibri" w:cs="Calibri"/>
        </w:rPr>
        <w:t>Aspirate cell culture medium from above the cells and wash the cells twice with phosphate-buffered saline (PBS, 1</w:t>
      </w:r>
      <w:r w:rsidR="007B600E" w:rsidRPr="001F3790">
        <w:rPr>
          <w:rFonts w:ascii="Calibri" w:hAnsi="Calibri" w:cs="Calibri"/>
        </w:rPr>
        <w:t>x</w:t>
      </w:r>
      <w:r w:rsidR="00860416" w:rsidRPr="001F3790">
        <w:rPr>
          <w:rFonts w:ascii="Calibri" w:hAnsi="Calibri" w:cs="Calibri"/>
        </w:rPr>
        <w:t xml:space="preserve">, pH 7.4). </w:t>
      </w:r>
      <w:r w:rsidR="005E10F0" w:rsidRPr="001F3790">
        <w:rPr>
          <w:rFonts w:ascii="Calibri" w:hAnsi="Calibri" w:cs="Calibri"/>
        </w:rPr>
        <w:t>Remove PBS and add 2 mL of low concentrated trypsin (0.25%)</w:t>
      </w:r>
      <w:r w:rsidR="00B06267" w:rsidRPr="001F3790">
        <w:rPr>
          <w:rFonts w:ascii="Calibri" w:hAnsi="Calibri" w:cs="Calibri"/>
        </w:rPr>
        <w:t xml:space="preserve"> to detach cells</w:t>
      </w:r>
      <w:r w:rsidR="005E10F0" w:rsidRPr="001F3790">
        <w:rPr>
          <w:rFonts w:ascii="Calibri" w:hAnsi="Calibri" w:cs="Calibri"/>
        </w:rPr>
        <w:t xml:space="preserve">. </w:t>
      </w:r>
    </w:p>
    <w:p w14:paraId="1E7C722A" w14:textId="77777777" w:rsidR="00195360" w:rsidRPr="001F3790" w:rsidRDefault="00195360" w:rsidP="00E41966">
      <w:pPr>
        <w:jc w:val="both"/>
        <w:rPr>
          <w:rFonts w:ascii="Calibri" w:hAnsi="Calibri" w:cs="Calibri"/>
        </w:rPr>
      </w:pPr>
    </w:p>
    <w:p w14:paraId="35063389" w14:textId="6D37D943" w:rsidR="006216D0" w:rsidRPr="00E41966" w:rsidRDefault="00195360" w:rsidP="00E41966">
      <w:pPr>
        <w:jc w:val="both"/>
        <w:rPr>
          <w:rFonts w:ascii="Calibri" w:hAnsi="Calibri" w:cs="Calibri"/>
        </w:rPr>
      </w:pPr>
      <w:r w:rsidRPr="001F3790">
        <w:rPr>
          <w:rFonts w:ascii="Calibri" w:hAnsi="Calibri" w:cs="Calibri"/>
        </w:rPr>
        <w:t>2.3.</w:t>
      </w:r>
      <w:r w:rsidRPr="001F3790">
        <w:rPr>
          <w:rFonts w:ascii="Calibri" w:hAnsi="Calibri" w:cs="Calibri"/>
        </w:rPr>
        <w:tab/>
        <w:t xml:space="preserve"> </w:t>
      </w:r>
      <w:r w:rsidR="005E10F0" w:rsidRPr="001F3790">
        <w:rPr>
          <w:rFonts w:ascii="Calibri" w:hAnsi="Calibri" w:cs="Calibri"/>
        </w:rPr>
        <w:t>Gently swirl the plate to evenly cover all the cells with trypsin solution</w:t>
      </w:r>
      <w:r w:rsidR="00853FD4" w:rsidRPr="001F3790">
        <w:rPr>
          <w:rFonts w:ascii="Calibri" w:hAnsi="Calibri" w:cs="Calibri"/>
        </w:rPr>
        <w:t xml:space="preserve"> and incubate the cells for approximately 2 min at 37 °C in </w:t>
      </w:r>
      <w:r w:rsidRPr="001F3790">
        <w:rPr>
          <w:rFonts w:ascii="Calibri" w:hAnsi="Calibri" w:cs="Calibri"/>
        </w:rPr>
        <w:t xml:space="preserve">a </w:t>
      </w:r>
      <w:r w:rsidR="00853FD4" w:rsidRPr="001F3790">
        <w:rPr>
          <w:rFonts w:ascii="Calibri" w:hAnsi="Calibri" w:cs="Calibri"/>
        </w:rPr>
        <w:t>humid atmosphere with 5% CO</w:t>
      </w:r>
      <w:r w:rsidR="00853FD4" w:rsidRPr="001F3790">
        <w:rPr>
          <w:rFonts w:ascii="Calibri" w:hAnsi="Calibri" w:cs="Calibri"/>
          <w:vertAlign w:val="subscript"/>
        </w:rPr>
        <w:t>2</w:t>
      </w:r>
      <w:r w:rsidR="00853FD4" w:rsidRPr="001F3790">
        <w:rPr>
          <w:rFonts w:ascii="Calibri" w:hAnsi="Calibri" w:cs="Calibri"/>
        </w:rPr>
        <w:t xml:space="preserve">. </w:t>
      </w:r>
      <w:r w:rsidR="004531F6" w:rsidRPr="001F3790">
        <w:rPr>
          <w:rFonts w:ascii="Calibri" w:hAnsi="Calibri" w:cs="Calibri"/>
        </w:rPr>
        <w:t xml:space="preserve">Add 8 mL of </w:t>
      </w:r>
      <w:r w:rsidR="0006670D" w:rsidRPr="001F3790">
        <w:rPr>
          <w:rFonts w:ascii="Calibri" w:hAnsi="Calibri" w:cs="Calibri"/>
        </w:rPr>
        <w:t>cell culture medium</w:t>
      </w:r>
      <w:r w:rsidR="00CE1C25" w:rsidRPr="001F3790">
        <w:rPr>
          <w:rFonts w:ascii="Calibri" w:hAnsi="Calibri" w:cs="Calibri"/>
        </w:rPr>
        <w:t xml:space="preserve"> </w:t>
      </w:r>
      <w:r w:rsidR="004531F6" w:rsidRPr="001F3790">
        <w:rPr>
          <w:rFonts w:ascii="Calibri" w:hAnsi="Calibri" w:cs="Calibri"/>
        </w:rPr>
        <w:t>to detaching cells</w:t>
      </w:r>
      <w:r w:rsidR="00CE1C25" w:rsidRPr="001F3790">
        <w:rPr>
          <w:rFonts w:ascii="Calibri" w:hAnsi="Calibri" w:cs="Calibri"/>
        </w:rPr>
        <w:t xml:space="preserve"> and transfer detached cells to a 50 mL conical tube</w:t>
      </w:r>
      <w:r w:rsidR="00F33005" w:rsidRPr="001F3790">
        <w:rPr>
          <w:rFonts w:ascii="Calibri" w:hAnsi="Calibri" w:cs="Calibri"/>
        </w:rPr>
        <w:t xml:space="preserve"> and place it on ice.</w:t>
      </w:r>
    </w:p>
    <w:p w14:paraId="7136CAE5" w14:textId="77777777" w:rsidR="003D39A9" w:rsidRPr="001F3790" w:rsidRDefault="003D39A9" w:rsidP="00E41966">
      <w:pPr>
        <w:jc w:val="both"/>
        <w:rPr>
          <w:rFonts w:ascii="Calibri" w:hAnsi="Calibri" w:cs="Calibri"/>
        </w:rPr>
      </w:pPr>
    </w:p>
    <w:p w14:paraId="32FCC119" w14:textId="1296DF05" w:rsidR="00CE1C25" w:rsidRPr="001F3790" w:rsidRDefault="003D39A9" w:rsidP="00BB4101">
      <w:pPr>
        <w:pStyle w:val="ListParagraph"/>
        <w:ind w:left="0"/>
        <w:contextualSpacing w:val="0"/>
      </w:pPr>
      <w:r w:rsidRPr="001F3790">
        <w:t xml:space="preserve">2.4. </w:t>
      </w:r>
      <w:r w:rsidR="00CE1C25" w:rsidRPr="001F3790">
        <w:t xml:space="preserve">Use </w:t>
      </w:r>
      <w:r w:rsidRPr="001F3790">
        <w:t xml:space="preserve">a </w:t>
      </w:r>
      <w:r w:rsidR="00CE1C25" w:rsidRPr="001F3790">
        <w:t>hemocytometer to estimate the number of cells</w:t>
      </w:r>
      <w:r w:rsidR="00891977" w:rsidRPr="001F3790">
        <w:t xml:space="preserve"> (approx</w:t>
      </w:r>
      <w:r w:rsidR="001D527F" w:rsidRPr="001F3790">
        <w:t>imately</w:t>
      </w:r>
      <w:r w:rsidR="00891977" w:rsidRPr="001F3790">
        <w:t xml:space="preserve"> 3 x 10</w:t>
      </w:r>
      <w:r w:rsidR="00891977" w:rsidRPr="001F3790">
        <w:rPr>
          <w:vertAlign w:val="superscript"/>
        </w:rPr>
        <w:t>7</w:t>
      </w:r>
      <w:r w:rsidR="00891977" w:rsidRPr="001F3790">
        <w:t xml:space="preserve"> cells)</w:t>
      </w:r>
      <w:r w:rsidR="00CE1C25" w:rsidRPr="001F3790">
        <w:t xml:space="preserve">. Mix cell suspension by pipetting </w:t>
      </w:r>
      <w:r w:rsidRPr="001F3790">
        <w:t>up a</w:t>
      </w:r>
      <w:r w:rsidR="00BE7484" w:rsidRPr="001F3790">
        <w:t>nd down</w:t>
      </w:r>
      <w:r w:rsidR="00CE1C25" w:rsidRPr="001F3790">
        <w:t xml:space="preserve"> </w:t>
      </w:r>
      <w:r w:rsidR="005C0363" w:rsidRPr="001F3790">
        <w:t xml:space="preserve">to obtain even cell density in the mixture. Place 10 µL of cell suspension under the coverslip and count the cells under a microscope using </w:t>
      </w:r>
      <w:r w:rsidR="00BE7484" w:rsidRPr="001F3790">
        <w:t xml:space="preserve">a </w:t>
      </w:r>
      <w:r w:rsidR="005C0363" w:rsidRPr="001F3790">
        <w:t>40</w:t>
      </w:r>
      <w:r w:rsidR="00BE7484" w:rsidRPr="001F3790">
        <w:t>x</w:t>
      </w:r>
      <w:r w:rsidR="005C0363" w:rsidRPr="001F3790">
        <w:t xml:space="preserve"> objective. </w:t>
      </w:r>
    </w:p>
    <w:p w14:paraId="29470146" w14:textId="77777777" w:rsidR="00F33005" w:rsidRPr="001F3790" w:rsidRDefault="00F33005" w:rsidP="00E41966">
      <w:pPr>
        <w:jc w:val="both"/>
        <w:rPr>
          <w:rFonts w:ascii="Calibri" w:hAnsi="Calibri" w:cs="Calibri"/>
        </w:rPr>
      </w:pPr>
    </w:p>
    <w:p w14:paraId="2E5FD0DE" w14:textId="2F180FB8" w:rsidR="00F33005" w:rsidRPr="00E41966" w:rsidRDefault="00BE7484" w:rsidP="00E41966">
      <w:pPr>
        <w:jc w:val="both"/>
        <w:rPr>
          <w:rFonts w:ascii="Calibri" w:hAnsi="Calibri" w:cs="Calibri"/>
          <w:b/>
          <w:bCs/>
          <w:highlight w:val="yellow"/>
        </w:rPr>
      </w:pPr>
      <w:r w:rsidRPr="001F3790">
        <w:rPr>
          <w:rFonts w:ascii="Calibri" w:hAnsi="Calibri" w:cs="Calibri"/>
          <w:b/>
          <w:bCs/>
          <w:highlight w:val="yellow"/>
        </w:rPr>
        <w:t>3.</w:t>
      </w:r>
      <w:r w:rsidR="005316CB" w:rsidRPr="001F3790">
        <w:rPr>
          <w:rFonts w:ascii="Calibri" w:hAnsi="Calibri" w:cs="Calibri"/>
          <w:b/>
          <w:bCs/>
          <w:highlight w:val="yellow"/>
        </w:rPr>
        <w:t xml:space="preserve"> </w:t>
      </w:r>
      <w:r w:rsidR="00F33005" w:rsidRPr="001F3790">
        <w:rPr>
          <w:rFonts w:ascii="Calibri" w:hAnsi="Calibri" w:cs="Calibri"/>
          <w:b/>
          <w:bCs/>
          <w:highlight w:val="yellow"/>
        </w:rPr>
        <w:t xml:space="preserve">Cell homogenization </w:t>
      </w:r>
    </w:p>
    <w:p w14:paraId="4BF3967E" w14:textId="5D02F6F9" w:rsidR="00D17E4C" w:rsidRPr="001F3790" w:rsidRDefault="00D17E4C" w:rsidP="00E41966">
      <w:pPr>
        <w:jc w:val="both"/>
        <w:rPr>
          <w:rFonts w:ascii="Calibri" w:hAnsi="Calibri" w:cs="Calibri"/>
          <w:b/>
          <w:bCs/>
          <w:highlight w:val="yellow"/>
        </w:rPr>
      </w:pPr>
    </w:p>
    <w:p w14:paraId="6CDBBA60" w14:textId="3787AC61" w:rsidR="009477EE" w:rsidRPr="001F3790" w:rsidRDefault="00BE7484" w:rsidP="00BB4101">
      <w:pPr>
        <w:pStyle w:val="Heading1"/>
        <w:spacing w:before="0" w:after="0"/>
        <w:rPr>
          <w:b w:val="0"/>
          <w:sz w:val="24"/>
          <w:szCs w:val="24"/>
          <w:highlight w:val="yellow"/>
        </w:rPr>
      </w:pPr>
      <w:r w:rsidRPr="001F3790">
        <w:rPr>
          <w:b w:val="0"/>
          <w:sz w:val="24"/>
          <w:szCs w:val="24"/>
          <w:highlight w:val="yellow"/>
        </w:rPr>
        <w:t>3.1.</w:t>
      </w:r>
      <w:r w:rsidRPr="001F3790">
        <w:rPr>
          <w:b w:val="0"/>
          <w:sz w:val="24"/>
          <w:szCs w:val="24"/>
          <w:highlight w:val="yellow"/>
        </w:rPr>
        <w:tab/>
        <w:t xml:space="preserve"> </w:t>
      </w:r>
      <w:r w:rsidR="000C6338" w:rsidRPr="001F3790">
        <w:rPr>
          <w:b w:val="0"/>
          <w:sz w:val="24"/>
          <w:szCs w:val="24"/>
          <w:highlight w:val="yellow"/>
        </w:rPr>
        <w:t xml:space="preserve">Prepare stock solutions of the following protease inhibitors: benzamidine (200 mM), </w:t>
      </w:r>
      <w:proofErr w:type="spellStart"/>
      <w:r w:rsidR="000C6338" w:rsidRPr="001F3790">
        <w:rPr>
          <w:b w:val="0"/>
          <w:sz w:val="24"/>
          <w:szCs w:val="24"/>
          <w:highlight w:val="yellow"/>
        </w:rPr>
        <w:t>phenylmethylsulfonyl</w:t>
      </w:r>
      <w:proofErr w:type="spellEnd"/>
      <w:r w:rsidR="000C6338" w:rsidRPr="001F3790">
        <w:rPr>
          <w:b w:val="0"/>
          <w:sz w:val="24"/>
          <w:szCs w:val="24"/>
          <w:highlight w:val="yellow"/>
        </w:rPr>
        <w:t xml:space="preserve"> fluoride (PMSF, 10 mM)</w:t>
      </w:r>
      <w:r w:rsidR="009477EE" w:rsidRPr="001F3790">
        <w:rPr>
          <w:b w:val="0"/>
          <w:sz w:val="24"/>
          <w:szCs w:val="24"/>
          <w:highlight w:val="yellow"/>
        </w:rPr>
        <w:t>,</w:t>
      </w:r>
      <w:r w:rsidR="000C6338" w:rsidRPr="001F3790">
        <w:rPr>
          <w:b w:val="0"/>
          <w:sz w:val="24"/>
          <w:szCs w:val="24"/>
          <w:highlight w:val="yellow"/>
        </w:rPr>
        <w:t xml:space="preserve"> and commercially available protease inhibitors cocktail</w:t>
      </w:r>
      <w:r w:rsidR="001E653F" w:rsidRPr="001F3790">
        <w:rPr>
          <w:b w:val="0"/>
          <w:sz w:val="24"/>
          <w:szCs w:val="24"/>
          <w:highlight w:val="yellow"/>
        </w:rPr>
        <w:t xml:space="preserve"> (100x</w:t>
      </w:r>
      <w:r w:rsidR="001A6049" w:rsidRPr="001F3790">
        <w:rPr>
          <w:b w:val="0"/>
          <w:sz w:val="24"/>
          <w:szCs w:val="24"/>
          <w:highlight w:val="yellow"/>
        </w:rPr>
        <w:t xml:space="preserve"> concentration</w:t>
      </w:r>
      <w:r w:rsidR="001E653F" w:rsidRPr="001F3790">
        <w:rPr>
          <w:b w:val="0"/>
          <w:sz w:val="24"/>
          <w:szCs w:val="24"/>
          <w:highlight w:val="yellow"/>
        </w:rPr>
        <w:t>)</w:t>
      </w:r>
      <w:r w:rsidR="000C6338" w:rsidRPr="001F3790">
        <w:rPr>
          <w:b w:val="0"/>
          <w:sz w:val="24"/>
          <w:szCs w:val="24"/>
          <w:highlight w:val="yellow"/>
        </w:rPr>
        <w:t xml:space="preserve"> containing </w:t>
      </w:r>
      <w:r w:rsidR="00B519B1" w:rsidRPr="001F3790">
        <w:rPr>
          <w:b w:val="0"/>
          <w:sz w:val="24"/>
          <w:szCs w:val="24"/>
          <w:highlight w:val="yellow"/>
        </w:rPr>
        <w:t>4-(2-</w:t>
      </w:r>
      <w:proofErr w:type="gramStart"/>
      <w:r w:rsidR="00B519B1" w:rsidRPr="001F3790">
        <w:rPr>
          <w:b w:val="0"/>
          <w:sz w:val="24"/>
          <w:szCs w:val="24"/>
          <w:highlight w:val="yellow"/>
        </w:rPr>
        <w:t>Aminoethyl)</w:t>
      </w:r>
      <w:proofErr w:type="spellStart"/>
      <w:r w:rsidR="00B519B1" w:rsidRPr="001F3790">
        <w:rPr>
          <w:b w:val="0"/>
          <w:sz w:val="24"/>
          <w:szCs w:val="24"/>
          <w:highlight w:val="yellow"/>
        </w:rPr>
        <w:t>benzenesulfonyl</w:t>
      </w:r>
      <w:proofErr w:type="spellEnd"/>
      <w:proofErr w:type="gramEnd"/>
      <w:r w:rsidR="00B519B1" w:rsidRPr="001F3790">
        <w:rPr>
          <w:b w:val="0"/>
          <w:sz w:val="24"/>
          <w:szCs w:val="24"/>
          <w:highlight w:val="yellow"/>
        </w:rPr>
        <w:t xml:space="preserve"> fluoride hydrochloride (</w:t>
      </w:r>
      <w:r w:rsidR="000C6338" w:rsidRPr="001F3790">
        <w:rPr>
          <w:b w:val="0"/>
          <w:sz w:val="24"/>
          <w:szCs w:val="24"/>
          <w:highlight w:val="yellow"/>
        </w:rPr>
        <w:t>AEBSF</w:t>
      </w:r>
      <w:r w:rsidR="00B519B1" w:rsidRPr="001F3790">
        <w:rPr>
          <w:b w:val="0"/>
          <w:sz w:val="24"/>
          <w:szCs w:val="24"/>
          <w:highlight w:val="yellow"/>
        </w:rPr>
        <w:t>)</w:t>
      </w:r>
      <w:r w:rsidR="000C6338" w:rsidRPr="001F3790">
        <w:rPr>
          <w:b w:val="0"/>
          <w:sz w:val="24"/>
          <w:szCs w:val="24"/>
          <w:highlight w:val="yellow"/>
        </w:rPr>
        <w:t xml:space="preserve">, aprotinin, </w:t>
      </w:r>
      <w:proofErr w:type="spellStart"/>
      <w:r w:rsidR="000C6338" w:rsidRPr="001F3790">
        <w:rPr>
          <w:b w:val="0"/>
          <w:sz w:val="24"/>
          <w:szCs w:val="24"/>
          <w:highlight w:val="yellow"/>
        </w:rPr>
        <w:t>bestatin</w:t>
      </w:r>
      <w:proofErr w:type="spellEnd"/>
      <w:r w:rsidR="009477EE" w:rsidRPr="001F3790">
        <w:rPr>
          <w:b w:val="0"/>
          <w:sz w:val="24"/>
          <w:szCs w:val="24"/>
          <w:highlight w:val="yellow"/>
        </w:rPr>
        <w:t>,</w:t>
      </w:r>
      <w:r w:rsidR="000C6338" w:rsidRPr="001F3790">
        <w:rPr>
          <w:b w:val="0"/>
          <w:sz w:val="24"/>
          <w:szCs w:val="24"/>
          <w:highlight w:val="yellow"/>
        </w:rPr>
        <w:t xml:space="preserve"> and leupeptin.</w:t>
      </w:r>
    </w:p>
    <w:p w14:paraId="29730849" w14:textId="77777777" w:rsidR="009477EE" w:rsidRPr="001F3790" w:rsidRDefault="009477EE" w:rsidP="00BB4101">
      <w:pPr>
        <w:pStyle w:val="Heading1"/>
        <w:spacing w:before="0" w:after="0"/>
        <w:rPr>
          <w:b w:val="0"/>
          <w:sz w:val="24"/>
          <w:szCs w:val="24"/>
          <w:highlight w:val="yellow"/>
        </w:rPr>
      </w:pPr>
    </w:p>
    <w:p w14:paraId="63B03EE6" w14:textId="7C9482F1" w:rsidR="000C6338" w:rsidRPr="001F3790" w:rsidRDefault="009477EE" w:rsidP="00BB4101">
      <w:pPr>
        <w:pStyle w:val="Heading1"/>
        <w:spacing w:before="0" w:after="0"/>
        <w:rPr>
          <w:sz w:val="24"/>
          <w:szCs w:val="24"/>
          <w:highlight w:val="yellow"/>
        </w:rPr>
      </w:pPr>
      <w:r w:rsidRPr="001F3790">
        <w:rPr>
          <w:b w:val="0"/>
          <w:sz w:val="24"/>
          <w:szCs w:val="24"/>
          <w:highlight w:val="yellow"/>
        </w:rPr>
        <w:t>CAUTION: PMSF should only be handled inside the fume hood.</w:t>
      </w:r>
    </w:p>
    <w:p w14:paraId="661FD122" w14:textId="77777777" w:rsidR="006216D0" w:rsidRPr="001F3790" w:rsidRDefault="006216D0" w:rsidP="00E41966">
      <w:pPr>
        <w:jc w:val="both"/>
        <w:rPr>
          <w:rFonts w:ascii="Calibri" w:hAnsi="Calibri" w:cs="Calibri"/>
          <w:highlight w:val="yellow"/>
        </w:rPr>
      </w:pPr>
    </w:p>
    <w:p w14:paraId="56BE84B5" w14:textId="05656B80" w:rsidR="00AB13A7" w:rsidRPr="001F3790" w:rsidRDefault="009477EE" w:rsidP="00BB4101">
      <w:pPr>
        <w:pStyle w:val="ListParagraph"/>
        <w:ind w:left="0"/>
        <w:contextualSpacing w:val="0"/>
        <w:rPr>
          <w:highlight w:val="yellow"/>
        </w:rPr>
      </w:pPr>
      <w:r w:rsidRPr="001F3790">
        <w:rPr>
          <w:highlight w:val="yellow"/>
        </w:rPr>
        <w:lastRenderedPageBreak/>
        <w:t xml:space="preserve">3.1.1. </w:t>
      </w:r>
      <w:r w:rsidR="006C7518" w:rsidRPr="001F3790">
        <w:rPr>
          <w:highlight w:val="yellow"/>
        </w:rPr>
        <w:t>Prepare b</w:t>
      </w:r>
      <w:r w:rsidR="000C6338" w:rsidRPr="001F3790">
        <w:rPr>
          <w:highlight w:val="yellow"/>
        </w:rPr>
        <w:t>enzamidine stock solution</w:t>
      </w:r>
      <w:r w:rsidR="00F70218" w:rsidRPr="001F3790">
        <w:rPr>
          <w:highlight w:val="yellow"/>
        </w:rPr>
        <w:t xml:space="preserve"> (200 mM)</w:t>
      </w:r>
      <w:r w:rsidR="006C7518" w:rsidRPr="001F3790">
        <w:rPr>
          <w:highlight w:val="yellow"/>
        </w:rPr>
        <w:t xml:space="preserve"> by d</w:t>
      </w:r>
      <w:r w:rsidR="000C6338" w:rsidRPr="001F3790">
        <w:rPr>
          <w:highlight w:val="yellow"/>
        </w:rPr>
        <w:t>issolv</w:t>
      </w:r>
      <w:r w:rsidR="006C7518" w:rsidRPr="001F3790">
        <w:rPr>
          <w:highlight w:val="yellow"/>
        </w:rPr>
        <w:t>ing</w:t>
      </w:r>
      <w:r w:rsidR="000C6338" w:rsidRPr="001F3790">
        <w:rPr>
          <w:highlight w:val="yellow"/>
        </w:rPr>
        <w:t xml:space="preserve"> 120 mg of benzamidine </w:t>
      </w:r>
      <w:r w:rsidR="00E202FF" w:rsidRPr="001F3790">
        <w:rPr>
          <w:highlight w:val="yellow"/>
        </w:rPr>
        <w:t xml:space="preserve">in 5 mL </w:t>
      </w:r>
      <w:r w:rsidR="00111F1A" w:rsidRPr="001F3790">
        <w:rPr>
          <w:highlight w:val="yellow"/>
        </w:rPr>
        <w:t xml:space="preserve">of </w:t>
      </w:r>
      <w:r w:rsidR="00E202FF" w:rsidRPr="001F3790">
        <w:rPr>
          <w:highlight w:val="yellow"/>
        </w:rPr>
        <w:t xml:space="preserve">ultrapure deionized water. Store at 4 °C </w:t>
      </w:r>
      <w:r w:rsidR="00567E6D" w:rsidRPr="001F3790">
        <w:rPr>
          <w:highlight w:val="yellow"/>
        </w:rPr>
        <w:t>and use within a day</w:t>
      </w:r>
      <w:r w:rsidR="00E202FF" w:rsidRPr="001F3790">
        <w:rPr>
          <w:highlight w:val="yellow"/>
        </w:rPr>
        <w:t>. Freshly prepare</w:t>
      </w:r>
      <w:r w:rsidR="00AB13A7" w:rsidRPr="001F3790">
        <w:rPr>
          <w:highlight w:val="yellow"/>
        </w:rPr>
        <w:t xml:space="preserve"> </w:t>
      </w:r>
      <w:r w:rsidR="00E202FF" w:rsidRPr="001F3790">
        <w:rPr>
          <w:highlight w:val="yellow"/>
        </w:rPr>
        <w:t>solution before each use</w:t>
      </w:r>
      <w:r w:rsidR="00AB13A7" w:rsidRPr="001F3790">
        <w:rPr>
          <w:highlight w:val="yellow"/>
        </w:rPr>
        <w:t xml:space="preserve"> (recommended)</w:t>
      </w:r>
      <w:r w:rsidR="00E202FF" w:rsidRPr="001F3790">
        <w:rPr>
          <w:highlight w:val="yellow"/>
        </w:rPr>
        <w:t xml:space="preserve">. </w:t>
      </w:r>
    </w:p>
    <w:p w14:paraId="358E0904" w14:textId="77777777" w:rsidR="00AB13A7" w:rsidRPr="001F3790" w:rsidRDefault="00AB13A7" w:rsidP="00BB4101">
      <w:pPr>
        <w:pStyle w:val="ListParagraph"/>
        <w:ind w:left="0"/>
        <w:contextualSpacing w:val="0"/>
        <w:rPr>
          <w:highlight w:val="yellow"/>
        </w:rPr>
      </w:pPr>
    </w:p>
    <w:p w14:paraId="37655A1C" w14:textId="00DBEBF7" w:rsidR="006216D0" w:rsidRPr="001F3790" w:rsidRDefault="00AB13A7" w:rsidP="00BB4101">
      <w:pPr>
        <w:pStyle w:val="ListParagraph"/>
        <w:ind w:left="0"/>
        <w:contextualSpacing w:val="0"/>
        <w:rPr>
          <w:highlight w:val="yellow"/>
        </w:rPr>
      </w:pPr>
      <w:r w:rsidRPr="001F3790">
        <w:rPr>
          <w:highlight w:val="yellow"/>
        </w:rPr>
        <w:t xml:space="preserve">3.1.2. Prepare </w:t>
      </w:r>
      <w:r w:rsidR="00292576" w:rsidRPr="001F3790">
        <w:rPr>
          <w:highlight w:val="yellow"/>
        </w:rPr>
        <w:t>PMSF stock solution</w:t>
      </w:r>
      <w:r w:rsidR="00F70218" w:rsidRPr="001F3790">
        <w:rPr>
          <w:highlight w:val="yellow"/>
        </w:rPr>
        <w:t xml:space="preserve"> (10 mM)</w:t>
      </w:r>
      <w:r w:rsidRPr="001F3790">
        <w:rPr>
          <w:highlight w:val="yellow"/>
        </w:rPr>
        <w:t xml:space="preserve"> by </w:t>
      </w:r>
      <w:r w:rsidR="00292576" w:rsidRPr="001F3790">
        <w:rPr>
          <w:highlight w:val="yellow"/>
        </w:rPr>
        <w:t>dissolv</w:t>
      </w:r>
      <w:r w:rsidRPr="001F3790">
        <w:rPr>
          <w:highlight w:val="yellow"/>
        </w:rPr>
        <w:t>ing</w:t>
      </w:r>
      <w:r w:rsidR="00292576" w:rsidRPr="001F3790">
        <w:rPr>
          <w:highlight w:val="yellow"/>
        </w:rPr>
        <w:t xml:space="preserve"> 0.017 g of PMSF in 10 mL of ethanol. Store at - 20 °C.</w:t>
      </w:r>
    </w:p>
    <w:p w14:paraId="2725A7DF" w14:textId="4990E31F" w:rsidR="00AB13A7" w:rsidRPr="001F3790" w:rsidRDefault="00292576" w:rsidP="00E41966">
      <w:pPr>
        <w:jc w:val="both"/>
        <w:rPr>
          <w:rFonts w:ascii="Calibri" w:hAnsi="Calibri" w:cs="Calibri"/>
          <w:highlight w:val="yellow"/>
        </w:rPr>
      </w:pPr>
      <w:r w:rsidRPr="001F3790">
        <w:rPr>
          <w:rFonts w:ascii="Calibri" w:hAnsi="Calibri" w:cs="Calibri"/>
          <w:highlight w:val="yellow"/>
        </w:rPr>
        <w:t xml:space="preserve"> </w:t>
      </w:r>
    </w:p>
    <w:p w14:paraId="3E78B06B" w14:textId="1ED9BD3B" w:rsidR="00292576" w:rsidRPr="00E41966" w:rsidRDefault="00AB13A7" w:rsidP="00E41966">
      <w:pPr>
        <w:jc w:val="both"/>
        <w:rPr>
          <w:rFonts w:ascii="Calibri" w:hAnsi="Calibri" w:cs="Calibri"/>
          <w:highlight w:val="yellow"/>
        </w:rPr>
      </w:pPr>
      <w:r w:rsidRPr="001F3790">
        <w:rPr>
          <w:rFonts w:ascii="Calibri" w:hAnsi="Calibri" w:cs="Calibri"/>
          <w:highlight w:val="yellow"/>
        </w:rPr>
        <w:t xml:space="preserve">3.1.3. Prepare </w:t>
      </w:r>
      <w:r w:rsidR="005F7DC3" w:rsidRPr="001F3790">
        <w:rPr>
          <w:rFonts w:ascii="Calibri" w:hAnsi="Calibri" w:cs="Calibri"/>
          <w:highlight w:val="yellow"/>
        </w:rPr>
        <w:t>p</w:t>
      </w:r>
      <w:r w:rsidR="00292576" w:rsidRPr="001F3790">
        <w:rPr>
          <w:rFonts w:ascii="Calibri" w:hAnsi="Calibri" w:cs="Calibri"/>
          <w:highlight w:val="yellow"/>
        </w:rPr>
        <w:t>rotease inhibitor cocktail (100</w:t>
      </w:r>
      <w:r w:rsidR="00FA1B77" w:rsidRPr="001F3790">
        <w:rPr>
          <w:rFonts w:ascii="Calibri" w:hAnsi="Calibri" w:cs="Calibri"/>
          <w:highlight w:val="yellow"/>
        </w:rPr>
        <w:t>x</w:t>
      </w:r>
      <w:r w:rsidR="00292576" w:rsidRPr="001F3790">
        <w:rPr>
          <w:rFonts w:ascii="Calibri" w:hAnsi="Calibri" w:cs="Calibri"/>
          <w:highlight w:val="yellow"/>
        </w:rPr>
        <w:t>)</w:t>
      </w:r>
      <w:r w:rsidR="005F7DC3" w:rsidRPr="001F3790">
        <w:rPr>
          <w:rFonts w:ascii="Calibri" w:hAnsi="Calibri" w:cs="Calibri"/>
          <w:highlight w:val="yellow"/>
        </w:rPr>
        <w:t xml:space="preserve"> by d</w:t>
      </w:r>
      <w:r w:rsidR="00292576" w:rsidRPr="001F3790">
        <w:rPr>
          <w:rFonts w:ascii="Calibri" w:hAnsi="Calibri" w:cs="Calibri"/>
          <w:highlight w:val="yellow"/>
        </w:rPr>
        <w:t>issolv</w:t>
      </w:r>
      <w:r w:rsidR="005F7DC3" w:rsidRPr="001F3790">
        <w:rPr>
          <w:rFonts w:ascii="Calibri" w:hAnsi="Calibri" w:cs="Calibri"/>
          <w:highlight w:val="yellow"/>
        </w:rPr>
        <w:t>ing</w:t>
      </w:r>
      <w:r w:rsidR="00292576" w:rsidRPr="001F3790">
        <w:rPr>
          <w:rFonts w:ascii="Calibri" w:hAnsi="Calibri" w:cs="Calibri"/>
          <w:highlight w:val="yellow"/>
        </w:rPr>
        <w:t xml:space="preserve"> </w:t>
      </w:r>
      <w:r w:rsidR="00050C0A" w:rsidRPr="001F3790">
        <w:rPr>
          <w:rFonts w:ascii="Calibri" w:hAnsi="Calibri" w:cs="Calibri"/>
          <w:highlight w:val="yellow"/>
        </w:rPr>
        <w:t>commercially available protease inhibitor mixture in 1 mL of ultrapure deionized water. Mix thoroughly and aliquot 200</w:t>
      </w:r>
      <w:r w:rsidR="00FA1B77" w:rsidRPr="001F3790">
        <w:rPr>
          <w:rFonts w:ascii="Calibri" w:hAnsi="Calibri" w:cs="Calibri"/>
          <w:highlight w:val="yellow"/>
        </w:rPr>
        <w:t>–</w:t>
      </w:r>
      <w:r w:rsidR="00050C0A" w:rsidRPr="001F3790">
        <w:rPr>
          <w:rFonts w:ascii="Calibri" w:hAnsi="Calibri" w:cs="Calibri"/>
          <w:highlight w:val="yellow"/>
        </w:rPr>
        <w:t>300 µL of the cocktail and store at - 20 °C before use</w:t>
      </w:r>
      <w:r w:rsidR="00050C0A" w:rsidRPr="00E41966">
        <w:rPr>
          <w:rFonts w:ascii="Calibri" w:hAnsi="Calibri" w:cs="Calibri"/>
          <w:highlight w:val="yellow"/>
        </w:rPr>
        <w:t xml:space="preserve">. </w:t>
      </w:r>
    </w:p>
    <w:p w14:paraId="2ADDEDA7" w14:textId="77777777" w:rsidR="006216D0" w:rsidRPr="001F3790" w:rsidRDefault="006216D0" w:rsidP="00E41966">
      <w:pPr>
        <w:jc w:val="both"/>
        <w:rPr>
          <w:rFonts w:ascii="Calibri" w:hAnsi="Calibri" w:cs="Calibri"/>
          <w:highlight w:val="yellow"/>
        </w:rPr>
      </w:pPr>
    </w:p>
    <w:p w14:paraId="53C15D70" w14:textId="3057A659" w:rsidR="002B4560" w:rsidRPr="001F3790" w:rsidRDefault="005F7DC3" w:rsidP="00BB4101">
      <w:pPr>
        <w:pStyle w:val="ListParagraph"/>
        <w:ind w:left="0"/>
        <w:contextualSpacing w:val="0"/>
        <w:rPr>
          <w:highlight w:val="yellow"/>
        </w:rPr>
      </w:pPr>
      <w:r w:rsidRPr="001F3790">
        <w:rPr>
          <w:highlight w:val="yellow"/>
        </w:rPr>
        <w:t>3.2.</w:t>
      </w:r>
      <w:r w:rsidR="00BB4101" w:rsidRPr="001F3790">
        <w:rPr>
          <w:highlight w:val="yellow"/>
        </w:rPr>
        <w:t xml:space="preserve"> </w:t>
      </w:r>
      <w:r w:rsidR="002B4560" w:rsidRPr="001F3790">
        <w:rPr>
          <w:highlight w:val="yellow"/>
        </w:rPr>
        <w:t>Prepare ATP stock solution</w:t>
      </w:r>
      <w:r w:rsidR="00F70218" w:rsidRPr="001F3790">
        <w:rPr>
          <w:highlight w:val="yellow"/>
        </w:rPr>
        <w:t xml:space="preserve"> (100 mM)</w:t>
      </w:r>
      <w:r w:rsidR="002B4560" w:rsidRPr="001F3790">
        <w:rPr>
          <w:highlight w:val="yellow"/>
        </w:rPr>
        <w:t xml:space="preserve"> by dissolving 55.114 mg of ATP disodium salt hydrate in 1 mL </w:t>
      </w:r>
      <w:r w:rsidR="001E7EBB" w:rsidRPr="001F3790">
        <w:rPr>
          <w:highlight w:val="yellow"/>
        </w:rPr>
        <w:t xml:space="preserve">of </w:t>
      </w:r>
      <w:r w:rsidR="002B4560" w:rsidRPr="001F3790">
        <w:rPr>
          <w:highlight w:val="yellow"/>
        </w:rPr>
        <w:t>deionized ultrapure water.</w:t>
      </w:r>
      <w:r w:rsidR="00BB4101" w:rsidRPr="001F3790">
        <w:rPr>
          <w:highlight w:val="yellow"/>
        </w:rPr>
        <w:t xml:space="preserve"> </w:t>
      </w:r>
      <w:r w:rsidR="002B4560" w:rsidRPr="001F3790">
        <w:rPr>
          <w:highlight w:val="yellow"/>
        </w:rPr>
        <w:t xml:space="preserve">Mix </w:t>
      </w:r>
      <w:r w:rsidR="006216D0" w:rsidRPr="001F3790">
        <w:rPr>
          <w:highlight w:val="yellow"/>
        </w:rPr>
        <w:t>thoroughly</w:t>
      </w:r>
      <w:r w:rsidR="002B4560" w:rsidRPr="001F3790">
        <w:rPr>
          <w:highlight w:val="yellow"/>
        </w:rPr>
        <w:t xml:space="preserve"> and aliquot 100 µL of the mixture </w:t>
      </w:r>
      <w:r w:rsidR="006216D0" w:rsidRPr="001F3790">
        <w:rPr>
          <w:highlight w:val="yellow"/>
        </w:rPr>
        <w:t>and store at - 20 °C before use.</w:t>
      </w:r>
    </w:p>
    <w:p w14:paraId="65F3ACBE" w14:textId="77777777" w:rsidR="001E7EBB" w:rsidRPr="001F3790" w:rsidRDefault="001E7EBB" w:rsidP="00E41966">
      <w:pPr>
        <w:jc w:val="both"/>
        <w:rPr>
          <w:rFonts w:ascii="Calibri" w:hAnsi="Calibri" w:cs="Calibri"/>
          <w:highlight w:val="yellow"/>
        </w:rPr>
      </w:pPr>
    </w:p>
    <w:p w14:paraId="7C074508" w14:textId="2D95605A" w:rsidR="0032097F" w:rsidRPr="001F3790" w:rsidRDefault="001E7EBB" w:rsidP="00BB4101">
      <w:pPr>
        <w:pStyle w:val="ListParagraph"/>
        <w:ind w:left="0"/>
        <w:contextualSpacing w:val="0"/>
        <w:rPr>
          <w:highlight w:val="yellow"/>
        </w:rPr>
      </w:pPr>
      <w:r w:rsidRPr="001F3790">
        <w:rPr>
          <w:highlight w:val="yellow"/>
        </w:rPr>
        <w:t xml:space="preserve">3.3. </w:t>
      </w:r>
      <w:r w:rsidR="00F957C6" w:rsidRPr="001F3790">
        <w:rPr>
          <w:highlight w:val="yellow"/>
        </w:rPr>
        <w:t xml:space="preserve">Prepare buffer by dissolving 3.03 g </w:t>
      </w:r>
      <w:r w:rsidRPr="001F3790">
        <w:rPr>
          <w:highlight w:val="yellow"/>
        </w:rPr>
        <w:t>of t</w:t>
      </w:r>
      <w:r w:rsidR="00F957C6" w:rsidRPr="001F3790">
        <w:rPr>
          <w:highlight w:val="yellow"/>
        </w:rPr>
        <w:t>ris(hydroxymethyl)aminomethane hydrochloride (Tris-HCl</w:t>
      </w:r>
      <w:r w:rsidR="00F70218" w:rsidRPr="001F3790">
        <w:rPr>
          <w:highlight w:val="yellow"/>
        </w:rPr>
        <w:t>, 50 mM</w:t>
      </w:r>
      <w:r w:rsidR="00F957C6" w:rsidRPr="001F3790">
        <w:rPr>
          <w:highlight w:val="yellow"/>
        </w:rPr>
        <w:t xml:space="preserve">), 2.9 g </w:t>
      </w:r>
      <w:r w:rsidRPr="001F3790">
        <w:rPr>
          <w:highlight w:val="yellow"/>
        </w:rPr>
        <w:t xml:space="preserve">of </w:t>
      </w:r>
      <w:r w:rsidR="00F957C6" w:rsidRPr="001F3790">
        <w:rPr>
          <w:highlight w:val="yellow"/>
        </w:rPr>
        <w:t>sodium chloride (NaCl</w:t>
      </w:r>
      <w:r w:rsidR="00F70218" w:rsidRPr="001F3790">
        <w:rPr>
          <w:highlight w:val="yellow"/>
        </w:rPr>
        <w:t>, 100 mM</w:t>
      </w:r>
      <w:r w:rsidR="00F957C6" w:rsidRPr="001F3790">
        <w:rPr>
          <w:highlight w:val="yellow"/>
        </w:rPr>
        <w:t xml:space="preserve">), 0.22 g </w:t>
      </w:r>
      <w:r w:rsidRPr="001F3790">
        <w:rPr>
          <w:highlight w:val="yellow"/>
        </w:rPr>
        <w:t xml:space="preserve">of </w:t>
      </w:r>
      <w:r w:rsidR="00F957C6" w:rsidRPr="001F3790">
        <w:rPr>
          <w:highlight w:val="yellow"/>
        </w:rPr>
        <w:t>calcium chloride anhydrous (CaCl</w:t>
      </w:r>
      <w:r w:rsidR="00F957C6" w:rsidRPr="001F3790">
        <w:rPr>
          <w:highlight w:val="yellow"/>
          <w:vertAlign w:val="subscript"/>
        </w:rPr>
        <w:t>2</w:t>
      </w:r>
      <w:r w:rsidR="00F70218" w:rsidRPr="001F3790">
        <w:rPr>
          <w:highlight w:val="yellow"/>
        </w:rPr>
        <w:t>, 3 mM</w:t>
      </w:r>
      <w:r w:rsidR="00F957C6" w:rsidRPr="001F3790">
        <w:rPr>
          <w:highlight w:val="yellow"/>
        </w:rPr>
        <w:t xml:space="preserve">), 0.2 g </w:t>
      </w:r>
      <w:r w:rsidRPr="001F3790">
        <w:rPr>
          <w:highlight w:val="yellow"/>
        </w:rPr>
        <w:t xml:space="preserve">of </w:t>
      </w:r>
      <w:r w:rsidR="00F957C6" w:rsidRPr="001F3790">
        <w:rPr>
          <w:highlight w:val="yellow"/>
        </w:rPr>
        <w:t>magnesium chloride hexahydrate (MgCl</w:t>
      </w:r>
      <w:r w:rsidR="00F957C6" w:rsidRPr="001F3790">
        <w:rPr>
          <w:highlight w:val="yellow"/>
          <w:vertAlign w:val="subscript"/>
        </w:rPr>
        <w:t>2</w:t>
      </w:r>
      <w:r w:rsidR="00F70218" w:rsidRPr="001F3790">
        <w:rPr>
          <w:highlight w:val="yellow"/>
        </w:rPr>
        <w:t>, 2 mM</w:t>
      </w:r>
      <w:r w:rsidR="00F957C6" w:rsidRPr="001F3790">
        <w:rPr>
          <w:highlight w:val="yellow"/>
        </w:rPr>
        <w:t xml:space="preserve">) and 0.19 </w:t>
      </w:r>
      <w:r w:rsidRPr="001F3790">
        <w:rPr>
          <w:highlight w:val="yellow"/>
        </w:rPr>
        <w:t xml:space="preserve">of </w:t>
      </w:r>
      <w:r w:rsidR="00F957C6" w:rsidRPr="001F3790">
        <w:rPr>
          <w:highlight w:val="yellow"/>
        </w:rPr>
        <w:t>potassium chloride (</w:t>
      </w:r>
      <w:proofErr w:type="spellStart"/>
      <w:r w:rsidR="00F957C6" w:rsidRPr="001F3790">
        <w:rPr>
          <w:highlight w:val="yellow"/>
        </w:rPr>
        <w:t>KCl</w:t>
      </w:r>
      <w:proofErr w:type="spellEnd"/>
      <w:r w:rsidR="00F70218" w:rsidRPr="001F3790">
        <w:rPr>
          <w:highlight w:val="yellow"/>
        </w:rPr>
        <w:t>, 5 mM</w:t>
      </w:r>
      <w:r w:rsidR="00F957C6" w:rsidRPr="001F3790">
        <w:rPr>
          <w:highlight w:val="yellow"/>
        </w:rPr>
        <w:t xml:space="preserve">) in 500 mL </w:t>
      </w:r>
      <w:r w:rsidRPr="001F3790">
        <w:rPr>
          <w:highlight w:val="yellow"/>
        </w:rPr>
        <w:t xml:space="preserve">of </w:t>
      </w:r>
      <w:r w:rsidR="00F957C6" w:rsidRPr="001F3790">
        <w:rPr>
          <w:highlight w:val="yellow"/>
        </w:rPr>
        <w:t xml:space="preserve">ultrapure deionized water. </w:t>
      </w:r>
    </w:p>
    <w:p w14:paraId="4D4FA94E" w14:textId="77777777" w:rsidR="006216D0" w:rsidRPr="001F3790" w:rsidRDefault="006216D0" w:rsidP="00E41966">
      <w:pPr>
        <w:jc w:val="both"/>
        <w:rPr>
          <w:rFonts w:ascii="Calibri" w:hAnsi="Calibri" w:cs="Calibri"/>
          <w:highlight w:val="yellow"/>
        </w:rPr>
      </w:pPr>
    </w:p>
    <w:p w14:paraId="0776CB4C" w14:textId="4079E959" w:rsidR="00500768" w:rsidRPr="001F3790" w:rsidRDefault="00683076" w:rsidP="00500768">
      <w:pPr>
        <w:pStyle w:val="ListParagraph"/>
        <w:ind w:left="0"/>
        <w:contextualSpacing w:val="0"/>
      </w:pPr>
      <w:r w:rsidRPr="001F3790">
        <w:rPr>
          <w:highlight w:val="yellow"/>
        </w:rPr>
        <w:t xml:space="preserve">3.4. </w:t>
      </w:r>
      <w:r w:rsidR="003903C1" w:rsidRPr="001F3790">
        <w:rPr>
          <w:highlight w:val="yellow"/>
        </w:rPr>
        <w:t>Prepare homogenization buffer by mixing</w:t>
      </w:r>
      <w:r w:rsidR="006216D0" w:rsidRPr="001F3790">
        <w:rPr>
          <w:highlight w:val="yellow"/>
        </w:rPr>
        <w:t xml:space="preserve"> 17.3 mL of the buffer prepared in step</w:t>
      </w:r>
      <w:r w:rsidRPr="001F3790">
        <w:rPr>
          <w:highlight w:val="yellow"/>
        </w:rPr>
        <w:t xml:space="preserve"> 3.3</w:t>
      </w:r>
      <w:r w:rsidR="006216D0" w:rsidRPr="001F3790">
        <w:rPr>
          <w:highlight w:val="yellow"/>
        </w:rPr>
        <w:t xml:space="preserve"> with </w:t>
      </w:r>
      <w:r w:rsidR="006D3862" w:rsidRPr="001F3790">
        <w:rPr>
          <w:highlight w:val="yellow"/>
        </w:rPr>
        <w:t>0.3 mL</w:t>
      </w:r>
      <w:r w:rsidR="00F70218" w:rsidRPr="001F3790">
        <w:rPr>
          <w:highlight w:val="yellow"/>
        </w:rPr>
        <w:t xml:space="preserve"> (3 mM)</w:t>
      </w:r>
      <w:r w:rsidR="006D3862" w:rsidRPr="001F3790">
        <w:rPr>
          <w:highlight w:val="yellow"/>
        </w:rPr>
        <w:t xml:space="preserve"> of benzamidine stock solution, 0.2 mL</w:t>
      </w:r>
      <w:r w:rsidR="00F70218" w:rsidRPr="001F3790">
        <w:rPr>
          <w:highlight w:val="yellow"/>
        </w:rPr>
        <w:t xml:space="preserve"> (0.1 mM)</w:t>
      </w:r>
      <w:r w:rsidR="006D3862" w:rsidRPr="001F3790">
        <w:rPr>
          <w:highlight w:val="yellow"/>
        </w:rPr>
        <w:t xml:space="preserve"> </w:t>
      </w:r>
      <w:r w:rsidR="004B4FB1" w:rsidRPr="001F3790">
        <w:rPr>
          <w:highlight w:val="yellow"/>
        </w:rPr>
        <w:t xml:space="preserve">of </w:t>
      </w:r>
      <w:r w:rsidR="006D3862" w:rsidRPr="001F3790">
        <w:rPr>
          <w:highlight w:val="yellow"/>
        </w:rPr>
        <w:t>PMSF stock solution, 0.2 mL of protease inhibitor cocktail mixture, 20 µL</w:t>
      </w:r>
      <w:r w:rsidR="00F70218" w:rsidRPr="001F3790">
        <w:rPr>
          <w:highlight w:val="yellow"/>
        </w:rPr>
        <w:t xml:space="preserve"> (100 µM)</w:t>
      </w:r>
      <w:r w:rsidR="006D3862" w:rsidRPr="001F3790">
        <w:rPr>
          <w:highlight w:val="yellow"/>
        </w:rPr>
        <w:t xml:space="preserve"> of ATP stock solution, 2 mL </w:t>
      </w:r>
      <w:r w:rsidR="0070703D" w:rsidRPr="001F3790">
        <w:rPr>
          <w:highlight w:val="yellow"/>
        </w:rPr>
        <w:t xml:space="preserve">(10%) </w:t>
      </w:r>
      <w:r w:rsidR="006D3862" w:rsidRPr="001F3790">
        <w:rPr>
          <w:highlight w:val="yellow"/>
        </w:rPr>
        <w:t>of glycerol</w:t>
      </w:r>
      <w:r w:rsidR="00DB108F" w:rsidRPr="001F3790">
        <w:rPr>
          <w:highlight w:val="yellow"/>
        </w:rPr>
        <w:t>,</w:t>
      </w:r>
      <w:r w:rsidR="006D3862" w:rsidRPr="001F3790">
        <w:rPr>
          <w:highlight w:val="yellow"/>
        </w:rPr>
        <w:t xml:space="preserve"> and 0.029 g</w:t>
      </w:r>
      <w:r w:rsidR="00093045" w:rsidRPr="001F3790">
        <w:rPr>
          <w:highlight w:val="yellow"/>
        </w:rPr>
        <w:t xml:space="preserve"> (5mM)</w:t>
      </w:r>
      <w:r w:rsidR="006D3862" w:rsidRPr="001F3790">
        <w:rPr>
          <w:highlight w:val="yellow"/>
        </w:rPr>
        <w:t xml:space="preserve"> of EDTA</w:t>
      </w:r>
      <w:r w:rsidR="008D11ED" w:rsidRPr="001F3790">
        <w:rPr>
          <w:highlight w:val="yellow"/>
        </w:rPr>
        <w:t xml:space="preserve"> (</w:t>
      </w:r>
      <w:r w:rsidR="008D11ED" w:rsidRPr="00E41966">
        <w:rPr>
          <w:b/>
          <w:bCs/>
          <w:highlight w:val="yellow"/>
        </w:rPr>
        <w:t>Table 1</w:t>
      </w:r>
      <w:r w:rsidR="008D11ED" w:rsidRPr="001F3790">
        <w:rPr>
          <w:highlight w:val="yellow"/>
        </w:rPr>
        <w:t>)</w:t>
      </w:r>
      <w:r w:rsidR="006D3862" w:rsidRPr="001F3790">
        <w:rPr>
          <w:highlight w:val="yellow"/>
        </w:rPr>
        <w:t xml:space="preserve">. </w:t>
      </w:r>
      <w:r w:rsidR="00500768" w:rsidRPr="001F3790">
        <w:rPr>
          <w:highlight w:val="yellow"/>
        </w:rPr>
        <w:t>Adjust pH to 7.4 using hydrochloric acid solution.</w:t>
      </w:r>
      <w:r w:rsidR="00500768" w:rsidRPr="001F3790">
        <w:t xml:space="preserve"> </w:t>
      </w:r>
    </w:p>
    <w:p w14:paraId="391CCA3F" w14:textId="77777777" w:rsidR="006D3862" w:rsidRPr="001F3790" w:rsidRDefault="006D3862" w:rsidP="00E41966">
      <w:pPr>
        <w:jc w:val="both"/>
        <w:rPr>
          <w:rFonts w:ascii="Calibri" w:hAnsi="Calibri" w:cs="Calibri"/>
          <w:highlight w:val="yellow"/>
        </w:rPr>
      </w:pPr>
    </w:p>
    <w:p w14:paraId="634B44C0" w14:textId="77777777" w:rsidR="0087200B" w:rsidRPr="001F3790" w:rsidRDefault="00AD0B09" w:rsidP="00BB4101">
      <w:pPr>
        <w:pStyle w:val="ListParagraph"/>
        <w:ind w:left="0"/>
        <w:contextualSpacing w:val="0"/>
        <w:rPr>
          <w:highlight w:val="yellow"/>
        </w:rPr>
      </w:pPr>
      <w:r w:rsidRPr="001F3790">
        <w:rPr>
          <w:highlight w:val="yellow"/>
        </w:rPr>
        <w:t xml:space="preserve">3.5. </w:t>
      </w:r>
      <w:r w:rsidR="005A2430" w:rsidRPr="001F3790">
        <w:rPr>
          <w:highlight w:val="yellow"/>
        </w:rPr>
        <w:t>Spin down the cells harvested in step 2.</w:t>
      </w:r>
      <w:r w:rsidR="00787429" w:rsidRPr="001F3790">
        <w:rPr>
          <w:highlight w:val="yellow"/>
        </w:rPr>
        <w:t>3</w:t>
      </w:r>
      <w:r w:rsidR="005A2430" w:rsidRPr="001F3790">
        <w:rPr>
          <w:highlight w:val="yellow"/>
        </w:rPr>
        <w:t xml:space="preserve"> at 4 °C for 5 min at </w:t>
      </w:r>
      <w:r w:rsidR="00953223" w:rsidRPr="001F3790">
        <w:rPr>
          <w:highlight w:val="yellow"/>
        </w:rPr>
        <w:t>400</w:t>
      </w:r>
      <w:r w:rsidR="005A2430" w:rsidRPr="001F3790">
        <w:rPr>
          <w:highlight w:val="yellow"/>
        </w:rPr>
        <w:t xml:space="preserve"> </w:t>
      </w:r>
      <w:r w:rsidR="0078582C" w:rsidRPr="001F3790">
        <w:rPr>
          <w:highlight w:val="yellow"/>
        </w:rPr>
        <w:t xml:space="preserve">x </w:t>
      </w:r>
      <w:r w:rsidR="004A138D" w:rsidRPr="001F3790">
        <w:rPr>
          <w:i/>
          <w:iCs/>
          <w:highlight w:val="yellow"/>
        </w:rPr>
        <w:t>g</w:t>
      </w:r>
      <w:r w:rsidR="005A2430" w:rsidRPr="001F3790">
        <w:rPr>
          <w:highlight w:val="yellow"/>
        </w:rPr>
        <w:t xml:space="preserve">. </w:t>
      </w:r>
      <w:r w:rsidR="00210F32" w:rsidRPr="001F3790">
        <w:rPr>
          <w:highlight w:val="yellow"/>
        </w:rPr>
        <w:t xml:space="preserve">Remove </w:t>
      </w:r>
      <w:r w:rsidR="005A2430" w:rsidRPr="001F3790">
        <w:rPr>
          <w:highlight w:val="yellow"/>
        </w:rPr>
        <w:t xml:space="preserve">the supernatant and wash the remaining cell pellet with </w:t>
      </w:r>
      <w:r w:rsidR="00CD6CAF" w:rsidRPr="001F3790">
        <w:rPr>
          <w:highlight w:val="yellow"/>
        </w:rPr>
        <w:t>10 mL of ice-cold</w:t>
      </w:r>
      <w:r w:rsidR="005A2430" w:rsidRPr="001F3790">
        <w:rPr>
          <w:highlight w:val="yellow"/>
        </w:rPr>
        <w:t xml:space="preserve"> PBS </w:t>
      </w:r>
      <w:r w:rsidR="00F11C68" w:rsidRPr="001F3790">
        <w:rPr>
          <w:highlight w:val="yellow"/>
        </w:rPr>
        <w:t>(</w:t>
      </w:r>
      <w:r w:rsidR="005A2430" w:rsidRPr="001F3790">
        <w:rPr>
          <w:highlight w:val="yellow"/>
        </w:rPr>
        <w:t>1</w:t>
      </w:r>
      <w:r w:rsidR="00C83942" w:rsidRPr="001F3790">
        <w:rPr>
          <w:highlight w:val="yellow"/>
        </w:rPr>
        <w:t>x</w:t>
      </w:r>
      <w:r w:rsidR="005A2430" w:rsidRPr="001F3790">
        <w:rPr>
          <w:highlight w:val="yellow"/>
        </w:rPr>
        <w:t>, pH 7.4).</w:t>
      </w:r>
      <w:r w:rsidR="00CD6CAF" w:rsidRPr="001F3790">
        <w:rPr>
          <w:highlight w:val="yellow"/>
        </w:rPr>
        <w:t xml:space="preserve"> Spin down the cells again at 4 °C for 5 min at </w:t>
      </w:r>
      <w:r w:rsidR="004A138D" w:rsidRPr="001F3790">
        <w:rPr>
          <w:highlight w:val="yellow"/>
        </w:rPr>
        <w:t xml:space="preserve">400 </w:t>
      </w:r>
      <w:r w:rsidR="00614ADF" w:rsidRPr="001F3790">
        <w:rPr>
          <w:highlight w:val="yellow"/>
        </w:rPr>
        <w:t xml:space="preserve">x </w:t>
      </w:r>
      <w:r w:rsidR="004A138D" w:rsidRPr="001F3790">
        <w:rPr>
          <w:i/>
          <w:iCs/>
          <w:highlight w:val="yellow"/>
        </w:rPr>
        <w:t>g</w:t>
      </w:r>
      <w:r w:rsidR="00CD6CAF" w:rsidRPr="001F3790">
        <w:rPr>
          <w:highlight w:val="yellow"/>
        </w:rPr>
        <w:t xml:space="preserve">. </w:t>
      </w:r>
    </w:p>
    <w:p w14:paraId="32F22E7B" w14:textId="77777777" w:rsidR="0087200B" w:rsidRPr="001F3790" w:rsidRDefault="0087200B" w:rsidP="00BB4101">
      <w:pPr>
        <w:pStyle w:val="ListParagraph"/>
        <w:ind w:left="0"/>
        <w:contextualSpacing w:val="0"/>
        <w:rPr>
          <w:highlight w:val="yellow"/>
        </w:rPr>
      </w:pPr>
    </w:p>
    <w:p w14:paraId="3853B3CF" w14:textId="3B217C29" w:rsidR="006D3862" w:rsidRPr="001F3790" w:rsidRDefault="0087200B" w:rsidP="00BB4101">
      <w:pPr>
        <w:pStyle w:val="ListParagraph"/>
        <w:ind w:left="0"/>
        <w:contextualSpacing w:val="0"/>
        <w:rPr>
          <w:highlight w:val="yellow"/>
        </w:rPr>
      </w:pPr>
      <w:r w:rsidRPr="001F3790">
        <w:rPr>
          <w:highlight w:val="yellow"/>
        </w:rPr>
        <w:t xml:space="preserve">3.6. </w:t>
      </w:r>
      <w:r w:rsidR="00CD6CAF" w:rsidRPr="001F3790">
        <w:rPr>
          <w:highlight w:val="yellow"/>
        </w:rPr>
        <w:t>Discard the supernatant and replace it with 20 mL of homogenization buffer prepared in step 3.</w:t>
      </w:r>
      <w:r w:rsidR="00CF2372" w:rsidRPr="001F3790">
        <w:rPr>
          <w:highlight w:val="yellow"/>
        </w:rPr>
        <w:t>4</w:t>
      </w:r>
      <w:r w:rsidR="00CD6CAF" w:rsidRPr="001F3790">
        <w:rPr>
          <w:highlight w:val="yellow"/>
        </w:rPr>
        <w:t xml:space="preserve">. Place the conical tube on ice. </w:t>
      </w:r>
    </w:p>
    <w:p w14:paraId="28AB517D" w14:textId="6D4D6721" w:rsidR="001C182B" w:rsidRPr="001F3790" w:rsidRDefault="001C182B" w:rsidP="00E41966">
      <w:pPr>
        <w:jc w:val="both"/>
        <w:rPr>
          <w:rFonts w:ascii="Calibri" w:hAnsi="Calibri" w:cs="Calibri"/>
          <w:highlight w:val="yellow"/>
        </w:rPr>
      </w:pPr>
    </w:p>
    <w:p w14:paraId="4D7A600A" w14:textId="3E3EFFE5" w:rsidR="001C182B" w:rsidRPr="001F3790" w:rsidRDefault="00614ADF" w:rsidP="00BB4101">
      <w:pPr>
        <w:pStyle w:val="ListParagraph"/>
        <w:ind w:left="0"/>
        <w:contextualSpacing w:val="0"/>
        <w:rPr>
          <w:highlight w:val="yellow"/>
        </w:rPr>
      </w:pPr>
      <w:r w:rsidRPr="001F3790">
        <w:rPr>
          <w:highlight w:val="yellow"/>
        </w:rPr>
        <w:t>3.</w:t>
      </w:r>
      <w:r w:rsidR="0087200B" w:rsidRPr="001F3790">
        <w:rPr>
          <w:highlight w:val="yellow"/>
        </w:rPr>
        <w:t>7</w:t>
      </w:r>
      <w:r w:rsidRPr="001F3790">
        <w:rPr>
          <w:highlight w:val="yellow"/>
        </w:rPr>
        <w:t>.</w:t>
      </w:r>
      <w:r w:rsidRPr="001F3790">
        <w:rPr>
          <w:highlight w:val="yellow"/>
        </w:rPr>
        <w:tab/>
        <w:t xml:space="preserve"> </w:t>
      </w:r>
      <w:r w:rsidR="00953223" w:rsidRPr="001F3790">
        <w:rPr>
          <w:highlight w:val="yellow"/>
        </w:rPr>
        <w:t>Transfer the cell suspension into a 40 mL Dounce homogenizer tissue grinder and place it on ice. Homogenize the suspension manually, on ice, using 40 up-and-down pestle strokes. Transfer homogenized cell suspension into a 50 mL conical tube.</w:t>
      </w:r>
    </w:p>
    <w:p w14:paraId="11B74B12" w14:textId="77777777" w:rsidR="00953223" w:rsidRPr="001F3790" w:rsidRDefault="00953223" w:rsidP="00E41966">
      <w:pPr>
        <w:jc w:val="both"/>
        <w:rPr>
          <w:rFonts w:ascii="Calibri" w:hAnsi="Calibri" w:cs="Calibri"/>
          <w:highlight w:val="yellow"/>
        </w:rPr>
      </w:pPr>
    </w:p>
    <w:p w14:paraId="063256AC" w14:textId="11EBD899" w:rsidR="003B073F" w:rsidRPr="001F3790" w:rsidRDefault="00C46610" w:rsidP="00BB4101">
      <w:pPr>
        <w:pStyle w:val="ListParagraph"/>
        <w:ind w:left="0"/>
        <w:contextualSpacing w:val="0"/>
        <w:rPr>
          <w:b/>
          <w:bCs/>
          <w:highlight w:val="yellow"/>
        </w:rPr>
      </w:pPr>
      <w:r w:rsidRPr="001F3790">
        <w:rPr>
          <w:highlight w:val="yellow"/>
        </w:rPr>
        <w:t>3.</w:t>
      </w:r>
      <w:r w:rsidR="00662059" w:rsidRPr="001F3790">
        <w:rPr>
          <w:highlight w:val="yellow"/>
        </w:rPr>
        <w:t>8</w:t>
      </w:r>
      <w:r w:rsidRPr="001F3790">
        <w:rPr>
          <w:highlight w:val="yellow"/>
        </w:rPr>
        <w:t xml:space="preserve">. </w:t>
      </w:r>
      <w:r w:rsidR="00DE7058" w:rsidRPr="001F3790">
        <w:rPr>
          <w:highlight w:val="yellow"/>
        </w:rPr>
        <w:t>C</w:t>
      </w:r>
      <w:r w:rsidR="000C0B0E" w:rsidRPr="001F3790">
        <w:rPr>
          <w:highlight w:val="yellow"/>
        </w:rPr>
        <w:t xml:space="preserve">entrifuge the homogenate at 4 °C for 7 min at 400 </w:t>
      </w:r>
      <w:r w:rsidRPr="001F3790">
        <w:rPr>
          <w:highlight w:val="yellow"/>
        </w:rPr>
        <w:t xml:space="preserve">x </w:t>
      </w:r>
      <w:r w:rsidR="000C0B0E" w:rsidRPr="001F3790">
        <w:rPr>
          <w:i/>
          <w:iCs/>
          <w:highlight w:val="yellow"/>
        </w:rPr>
        <w:t>g</w:t>
      </w:r>
      <w:r w:rsidR="000C0B0E" w:rsidRPr="001F3790">
        <w:rPr>
          <w:highlight w:val="yellow"/>
        </w:rPr>
        <w:t xml:space="preserve">. Discard the pellet and transfer the supernatant to a new conical tube and centrifuge it at 4 °C for 30 min at 47900 </w:t>
      </w:r>
      <w:r w:rsidRPr="001F3790">
        <w:rPr>
          <w:highlight w:val="yellow"/>
        </w:rPr>
        <w:t xml:space="preserve">x </w:t>
      </w:r>
      <w:r w:rsidR="000C0B0E" w:rsidRPr="001F3790">
        <w:rPr>
          <w:i/>
          <w:iCs/>
          <w:highlight w:val="yellow"/>
        </w:rPr>
        <w:t>g</w:t>
      </w:r>
      <w:r w:rsidR="000C0B0E" w:rsidRPr="001F3790">
        <w:rPr>
          <w:highlight w:val="yellow"/>
        </w:rPr>
        <w:t xml:space="preserve">. Save the cell membrane pellet and discard the supernatant. </w:t>
      </w:r>
    </w:p>
    <w:p w14:paraId="18DAA0C9" w14:textId="77777777" w:rsidR="000C0B0E" w:rsidRPr="001F3790" w:rsidRDefault="000C0B0E" w:rsidP="00E41966">
      <w:pPr>
        <w:jc w:val="both"/>
        <w:rPr>
          <w:rFonts w:ascii="Calibri" w:hAnsi="Calibri" w:cs="Calibri"/>
          <w:b/>
          <w:bCs/>
          <w:highlight w:val="yellow"/>
        </w:rPr>
      </w:pPr>
    </w:p>
    <w:p w14:paraId="1C483309" w14:textId="683E8DCE" w:rsidR="000C0B0E" w:rsidRPr="001F3790" w:rsidRDefault="00A8439F" w:rsidP="00BB4101">
      <w:pPr>
        <w:pStyle w:val="ListParagraph"/>
        <w:ind w:left="0"/>
        <w:contextualSpacing w:val="0"/>
        <w:rPr>
          <w:b/>
          <w:bCs/>
          <w:highlight w:val="yellow"/>
        </w:rPr>
      </w:pPr>
      <w:r w:rsidRPr="001F3790">
        <w:rPr>
          <w:b/>
          <w:bCs/>
          <w:highlight w:val="yellow"/>
        </w:rPr>
        <w:t xml:space="preserve">4. </w:t>
      </w:r>
      <w:r w:rsidR="000C0B0E" w:rsidRPr="001F3790">
        <w:rPr>
          <w:b/>
          <w:bCs/>
          <w:highlight w:val="yellow"/>
        </w:rPr>
        <w:t xml:space="preserve">Cell membrane solubilization </w:t>
      </w:r>
    </w:p>
    <w:p w14:paraId="524A9A05" w14:textId="77777777" w:rsidR="00A070EF" w:rsidRPr="001F3790" w:rsidRDefault="00A070EF" w:rsidP="00E41966">
      <w:pPr>
        <w:jc w:val="both"/>
        <w:rPr>
          <w:rFonts w:ascii="Calibri" w:hAnsi="Calibri" w:cs="Calibri"/>
          <w:b/>
          <w:bCs/>
          <w:highlight w:val="yellow"/>
        </w:rPr>
      </w:pPr>
    </w:p>
    <w:p w14:paraId="615835BC" w14:textId="3AD0441E" w:rsidR="00A070EF" w:rsidRPr="001F3790" w:rsidRDefault="00A8439F" w:rsidP="00BB4101">
      <w:pPr>
        <w:pStyle w:val="ListParagraph"/>
        <w:ind w:left="0"/>
        <w:contextualSpacing w:val="0"/>
        <w:rPr>
          <w:bCs/>
        </w:rPr>
      </w:pPr>
      <w:r w:rsidRPr="001F3790">
        <w:rPr>
          <w:bCs/>
          <w:highlight w:val="yellow"/>
        </w:rPr>
        <w:t xml:space="preserve">4.1. </w:t>
      </w:r>
      <w:r w:rsidR="00A070EF" w:rsidRPr="001F3790">
        <w:rPr>
          <w:bCs/>
          <w:highlight w:val="yellow"/>
        </w:rPr>
        <w:t xml:space="preserve">Prepare solubilization buffer by mixing 8.7 mL of the buffer solution </w:t>
      </w:r>
      <w:r w:rsidR="00C46431" w:rsidRPr="001F3790">
        <w:rPr>
          <w:bCs/>
          <w:highlight w:val="yellow"/>
        </w:rPr>
        <w:t>made</w:t>
      </w:r>
      <w:r w:rsidR="00A070EF" w:rsidRPr="001F3790">
        <w:rPr>
          <w:bCs/>
          <w:highlight w:val="yellow"/>
        </w:rPr>
        <w:t xml:space="preserve"> in step 3.3 with 0.1 mL</w:t>
      </w:r>
      <w:r w:rsidR="0070703D" w:rsidRPr="001F3790">
        <w:rPr>
          <w:bCs/>
          <w:highlight w:val="yellow"/>
        </w:rPr>
        <w:t xml:space="preserve"> (0.1 mM)</w:t>
      </w:r>
      <w:r w:rsidR="00A070EF" w:rsidRPr="001F3790">
        <w:rPr>
          <w:bCs/>
          <w:highlight w:val="yellow"/>
        </w:rPr>
        <w:t xml:space="preserve"> </w:t>
      </w:r>
      <w:r w:rsidR="00D10A65" w:rsidRPr="001F3790">
        <w:rPr>
          <w:bCs/>
          <w:highlight w:val="yellow"/>
        </w:rPr>
        <w:t xml:space="preserve">of </w:t>
      </w:r>
      <w:r w:rsidR="00A070EF" w:rsidRPr="001F3790">
        <w:rPr>
          <w:bCs/>
          <w:highlight w:val="yellow"/>
        </w:rPr>
        <w:t>PMSF stock solution, 0.15 mL</w:t>
      </w:r>
      <w:r w:rsidR="0070703D" w:rsidRPr="001F3790">
        <w:rPr>
          <w:bCs/>
          <w:highlight w:val="yellow"/>
        </w:rPr>
        <w:t xml:space="preserve"> (3 mM)</w:t>
      </w:r>
      <w:r w:rsidR="003F6792" w:rsidRPr="001F3790">
        <w:rPr>
          <w:bCs/>
          <w:highlight w:val="yellow"/>
        </w:rPr>
        <w:t xml:space="preserve"> of benzamidine stock solution, 0.1 m</w:t>
      </w:r>
      <w:r w:rsidR="00D10A65" w:rsidRPr="001F3790">
        <w:rPr>
          <w:bCs/>
          <w:highlight w:val="yellow"/>
        </w:rPr>
        <w:t>L</w:t>
      </w:r>
      <w:r w:rsidR="003F6792" w:rsidRPr="001F3790">
        <w:rPr>
          <w:bCs/>
          <w:highlight w:val="yellow"/>
        </w:rPr>
        <w:t xml:space="preserve"> </w:t>
      </w:r>
      <w:r w:rsidR="00D10A65" w:rsidRPr="001F3790">
        <w:rPr>
          <w:bCs/>
          <w:highlight w:val="yellow"/>
        </w:rPr>
        <w:lastRenderedPageBreak/>
        <w:t xml:space="preserve">of </w:t>
      </w:r>
      <w:r w:rsidR="003F6792" w:rsidRPr="001F3790">
        <w:rPr>
          <w:bCs/>
          <w:highlight w:val="yellow"/>
        </w:rPr>
        <w:t xml:space="preserve">protease inhibitor cocktail, </w:t>
      </w:r>
      <w:r w:rsidR="003F6792" w:rsidRPr="001F3790">
        <w:rPr>
          <w:highlight w:val="yellow"/>
        </w:rPr>
        <w:t>10 µL</w:t>
      </w:r>
      <w:r w:rsidR="0070703D" w:rsidRPr="001F3790">
        <w:rPr>
          <w:highlight w:val="yellow"/>
        </w:rPr>
        <w:t xml:space="preserve"> (100 µM)</w:t>
      </w:r>
      <w:r w:rsidR="003F6792" w:rsidRPr="001F3790">
        <w:rPr>
          <w:highlight w:val="yellow"/>
        </w:rPr>
        <w:t xml:space="preserve"> of ATP stock solution, 1 mL </w:t>
      </w:r>
      <w:r w:rsidR="0070703D" w:rsidRPr="001F3790">
        <w:rPr>
          <w:highlight w:val="yellow"/>
        </w:rPr>
        <w:t xml:space="preserve">(10%) </w:t>
      </w:r>
      <w:r w:rsidR="003F6792" w:rsidRPr="001F3790">
        <w:rPr>
          <w:highlight w:val="yellow"/>
        </w:rPr>
        <w:t xml:space="preserve">of glycerol and 0.2 g </w:t>
      </w:r>
      <w:r w:rsidR="0070703D" w:rsidRPr="001F3790">
        <w:rPr>
          <w:highlight w:val="yellow"/>
        </w:rPr>
        <w:t xml:space="preserve">(2%) </w:t>
      </w:r>
      <w:r w:rsidR="003F6792" w:rsidRPr="001F3790">
        <w:rPr>
          <w:highlight w:val="yellow"/>
        </w:rPr>
        <w:t>of sodium cholate</w:t>
      </w:r>
      <w:r w:rsidR="00354FBE" w:rsidRPr="001F3790">
        <w:rPr>
          <w:highlight w:val="yellow"/>
        </w:rPr>
        <w:t xml:space="preserve"> (</w:t>
      </w:r>
      <w:r w:rsidR="00354FBE" w:rsidRPr="00E41966">
        <w:rPr>
          <w:b/>
          <w:bCs/>
          <w:highlight w:val="yellow"/>
        </w:rPr>
        <w:t>Table 2</w:t>
      </w:r>
      <w:r w:rsidR="00354FBE" w:rsidRPr="001F3790">
        <w:rPr>
          <w:highlight w:val="yellow"/>
        </w:rPr>
        <w:t>).</w:t>
      </w:r>
    </w:p>
    <w:p w14:paraId="0249B6DF" w14:textId="77777777" w:rsidR="003F6792" w:rsidRPr="001F3790" w:rsidRDefault="003F6792" w:rsidP="00E41966">
      <w:pPr>
        <w:jc w:val="both"/>
        <w:rPr>
          <w:rFonts w:ascii="Calibri" w:hAnsi="Calibri" w:cs="Calibri"/>
          <w:bCs/>
          <w:highlight w:val="yellow"/>
        </w:rPr>
      </w:pPr>
    </w:p>
    <w:p w14:paraId="40AA8A5A" w14:textId="1933473A" w:rsidR="00020652" w:rsidRPr="001F3790" w:rsidRDefault="00D10A65" w:rsidP="00BB4101">
      <w:pPr>
        <w:pStyle w:val="ListParagraph"/>
        <w:ind w:left="0"/>
        <w:contextualSpacing w:val="0"/>
        <w:rPr>
          <w:highlight w:val="yellow"/>
        </w:rPr>
      </w:pPr>
      <w:r w:rsidRPr="001F3790">
        <w:rPr>
          <w:bCs/>
          <w:highlight w:val="yellow"/>
        </w:rPr>
        <w:t xml:space="preserve">4.2. </w:t>
      </w:r>
      <w:r w:rsidR="003F6792" w:rsidRPr="001F3790">
        <w:rPr>
          <w:bCs/>
          <w:highlight w:val="yellow"/>
        </w:rPr>
        <w:t xml:space="preserve">Transfer the solubilization buffer into the conical tube with cell membrane </w:t>
      </w:r>
      <w:r w:rsidR="00096D8F" w:rsidRPr="001F3790">
        <w:rPr>
          <w:bCs/>
          <w:highlight w:val="yellow"/>
        </w:rPr>
        <w:t>fragments obtained in step 3.</w:t>
      </w:r>
      <w:r w:rsidR="00EE7264" w:rsidRPr="001F3790">
        <w:rPr>
          <w:bCs/>
          <w:highlight w:val="yellow"/>
        </w:rPr>
        <w:t xml:space="preserve">8 </w:t>
      </w:r>
      <w:r w:rsidR="00096D8F" w:rsidRPr="001F3790">
        <w:rPr>
          <w:bCs/>
          <w:highlight w:val="yellow"/>
        </w:rPr>
        <w:t xml:space="preserve">and resuspend the pellet. Rotate the resulting mixture at 150 rpm at </w:t>
      </w:r>
      <w:r w:rsidR="00096D8F" w:rsidRPr="001F3790">
        <w:rPr>
          <w:highlight w:val="yellow"/>
        </w:rPr>
        <w:t>4 °C for 18 h.</w:t>
      </w:r>
      <w:r w:rsidR="00BB4101" w:rsidRPr="001F3790">
        <w:rPr>
          <w:highlight w:val="yellow"/>
        </w:rPr>
        <w:t xml:space="preserve"> </w:t>
      </w:r>
    </w:p>
    <w:p w14:paraId="64CE0AA9" w14:textId="77777777" w:rsidR="00020652" w:rsidRPr="001F3790" w:rsidRDefault="00020652" w:rsidP="00BB4101">
      <w:pPr>
        <w:pStyle w:val="ListParagraph"/>
        <w:ind w:left="0"/>
        <w:contextualSpacing w:val="0"/>
        <w:rPr>
          <w:highlight w:val="yellow"/>
        </w:rPr>
      </w:pPr>
    </w:p>
    <w:p w14:paraId="6B46EFA0" w14:textId="5F403EC1" w:rsidR="00A94E42" w:rsidRPr="001F3790" w:rsidRDefault="00020652" w:rsidP="00BB4101">
      <w:pPr>
        <w:pStyle w:val="ListParagraph"/>
        <w:ind w:left="0"/>
        <w:contextualSpacing w:val="0"/>
        <w:rPr>
          <w:bCs/>
          <w:highlight w:val="yellow"/>
        </w:rPr>
      </w:pPr>
      <w:r w:rsidRPr="001F3790">
        <w:rPr>
          <w:highlight w:val="yellow"/>
        </w:rPr>
        <w:t xml:space="preserve">NOTE: </w:t>
      </w:r>
      <w:r w:rsidR="00096D8F" w:rsidRPr="001F3790">
        <w:rPr>
          <w:highlight w:val="yellow"/>
        </w:rPr>
        <w:t>At this point</w:t>
      </w:r>
      <w:r w:rsidRPr="001F3790">
        <w:rPr>
          <w:highlight w:val="yellow"/>
        </w:rPr>
        <w:t>,</w:t>
      </w:r>
      <w:r w:rsidR="00096D8F" w:rsidRPr="001F3790">
        <w:rPr>
          <w:highlight w:val="yellow"/>
        </w:rPr>
        <w:t xml:space="preserve"> the experiment </w:t>
      </w:r>
      <w:r w:rsidR="00772109" w:rsidRPr="001F3790">
        <w:rPr>
          <w:highlight w:val="yellow"/>
        </w:rPr>
        <w:t>can be</w:t>
      </w:r>
      <w:r w:rsidR="00096D8F" w:rsidRPr="001F3790">
        <w:rPr>
          <w:highlight w:val="yellow"/>
        </w:rPr>
        <w:t xml:space="preserve"> paused for overnight </w:t>
      </w:r>
      <w:r w:rsidR="00A94E42" w:rsidRPr="001F3790">
        <w:rPr>
          <w:highlight w:val="yellow"/>
        </w:rPr>
        <w:t>cell membrane pellet solubilization.</w:t>
      </w:r>
    </w:p>
    <w:p w14:paraId="1663944C" w14:textId="77777777" w:rsidR="00A94E42" w:rsidRPr="001F3790" w:rsidRDefault="00A94E42" w:rsidP="00E41966">
      <w:pPr>
        <w:jc w:val="both"/>
        <w:rPr>
          <w:rFonts w:ascii="Calibri" w:hAnsi="Calibri" w:cs="Calibri"/>
          <w:bCs/>
          <w:highlight w:val="yellow"/>
        </w:rPr>
      </w:pPr>
    </w:p>
    <w:p w14:paraId="7B556729" w14:textId="37E746C0" w:rsidR="00A94E42" w:rsidRPr="001F3790" w:rsidRDefault="00B238F0" w:rsidP="00BB4101">
      <w:pPr>
        <w:pStyle w:val="ListParagraph"/>
        <w:ind w:left="0"/>
        <w:contextualSpacing w:val="0"/>
        <w:rPr>
          <w:b/>
          <w:bCs/>
          <w:highlight w:val="yellow"/>
        </w:rPr>
      </w:pPr>
      <w:r w:rsidRPr="001F3790">
        <w:rPr>
          <w:b/>
          <w:bCs/>
          <w:highlight w:val="yellow"/>
        </w:rPr>
        <w:t xml:space="preserve">5. </w:t>
      </w:r>
      <w:r w:rsidR="00A94E42" w:rsidRPr="001F3790">
        <w:rPr>
          <w:b/>
          <w:bCs/>
          <w:highlight w:val="yellow"/>
        </w:rPr>
        <w:t>Cell membrane immobilization on IAM.PC.DD2 particles</w:t>
      </w:r>
    </w:p>
    <w:p w14:paraId="30665456" w14:textId="77777777" w:rsidR="00F01536" w:rsidRPr="001F3790" w:rsidRDefault="00F01536" w:rsidP="00E41966">
      <w:pPr>
        <w:jc w:val="both"/>
        <w:rPr>
          <w:rFonts w:ascii="Calibri" w:hAnsi="Calibri" w:cs="Calibri"/>
          <w:b/>
          <w:bCs/>
          <w:highlight w:val="yellow"/>
        </w:rPr>
      </w:pPr>
    </w:p>
    <w:p w14:paraId="39D317E6" w14:textId="112CC2D4" w:rsidR="00F01536" w:rsidRPr="001F3790" w:rsidRDefault="00783C17" w:rsidP="00E41966">
      <w:pPr>
        <w:pStyle w:val="ListParagraph"/>
        <w:numPr>
          <w:ilvl w:val="1"/>
          <w:numId w:val="19"/>
        </w:numPr>
        <w:ind w:left="0" w:firstLine="0"/>
        <w:contextualSpacing w:val="0"/>
        <w:rPr>
          <w:b/>
          <w:bCs/>
          <w:highlight w:val="yellow"/>
        </w:rPr>
      </w:pPr>
      <w:r w:rsidRPr="001F3790">
        <w:rPr>
          <w:bCs/>
          <w:highlight w:val="yellow"/>
        </w:rPr>
        <w:t xml:space="preserve"> </w:t>
      </w:r>
      <w:r w:rsidR="002E2474" w:rsidRPr="001F3790">
        <w:rPr>
          <w:bCs/>
          <w:highlight w:val="yellow"/>
        </w:rPr>
        <w:t>After 18 h</w:t>
      </w:r>
      <w:r w:rsidR="004825F6" w:rsidRPr="001F3790">
        <w:rPr>
          <w:bCs/>
          <w:highlight w:val="yellow"/>
        </w:rPr>
        <w:t>,</w:t>
      </w:r>
      <w:r w:rsidR="002E2474" w:rsidRPr="001F3790">
        <w:rPr>
          <w:bCs/>
          <w:highlight w:val="yellow"/>
        </w:rPr>
        <w:t xml:space="preserve"> centrifuge the solubilization mixture </w:t>
      </w:r>
      <w:r w:rsidR="002E2474" w:rsidRPr="001F3790">
        <w:rPr>
          <w:highlight w:val="yellow"/>
        </w:rPr>
        <w:t xml:space="preserve">at 4 °C for 30 min at 47900 </w:t>
      </w:r>
      <w:r w:rsidR="004825F6" w:rsidRPr="001F3790">
        <w:rPr>
          <w:highlight w:val="yellow"/>
        </w:rPr>
        <w:t xml:space="preserve">x </w:t>
      </w:r>
      <w:r w:rsidR="002E2474" w:rsidRPr="001F3790">
        <w:rPr>
          <w:i/>
          <w:iCs/>
          <w:highlight w:val="yellow"/>
        </w:rPr>
        <w:t>g</w:t>
      </w:r>
      <w:r w:rsidR="002E2474" w:rsidRPr="001F3790">
        <w:rPr>
          <w:highlight w:val="yellow"/>
        </w:rPr>
        <w:t xml:space="preserve">. </w:t>
      </w:r>
    </w:p>
    <w:p w14:paraId="63CE45BA" w14:textId="77777777" w:rsidR="003B77A1" w:rsidRPr="001F3790" w:rsidRDefault="003B77A1" w:rsidP="00E41966">
      <w:pPr>
        <w:jc w:val="both"/>
        <w:rPr>
          <w:rFonts w:ascii="Calibri" w:hAnsi="Calibri" w:cs="Calibri"/>
          <w:b/>
          <w:bCs/>
          <w:highlight w:val="yellow"/>
        </w:rPr>
      </w:pPr>
    </w:p>
    <w:p w14:paraId="2A59D3CC" w14:textId="0D445945" w:rsidR="003B77A1" w:rsidRPr="001F3790" w:rsidRDefault="004825F6" w:rsidP="00BB4101">
      <w:pPr>
        <w:pStyle w:val="ListParagraph"/>
        <w:ind w:left="0"/>
        <w:contextualSpacing w:val="0"/>
        <w:rPr>
          <w:b/>
          <w:bCs/>
          <w:highlight w:val="yellow"/>
        </w:rPr>
      </w:pPr>
      <w:r w:rsidRPr="001F3790">
        <w:rPr>
          <w:bCs/>
          <w:highlight w:val="yellow"/>
        </w:rPr>
        <w:t>5.2.</w:t>
      </w:r>
      <w:r w:rsidR="00751F56" w:rsidRPr="001F3790">
        <w:rPr>
          <w:bCs/>
          <w:highlight w:val="yellow"/>
        </w:rPr>
        <w:t xml:space="preserve"> </w:t>
      </w:r>
      <w:r w:rsidR="003A7B05" w:rsidRPr="001F3790">
        <w:rPr>
          <w:bCs/>
          <w:highlight w:val="yellow"/>
        </w:rPr>
        <w:t xml:space="preserve">Keep the supernatant and discard the pellet. Add 100 mg of IAM.PC.DD2 particles, to the supernatant, vortex and rotate the resulting suspension mixture at 150 rpm at </w:t>
      </w:r>
      <w:r w:rsidR="003A7B05" w:rsidRPr="001F3790">
        <w:rPr>
          <w:highlight w:val="yellow"/>
        </w:rPr>
        <w:t xml:space="preserve">4 °C for 1 h. </w:t>
      </w:r>
    </w:p>
    <w:p w14:paraId="390C5D08" w14:textId="77777777" w:rsidR="003B77A1" w:rsidRPr="001F3790" w:rsidRDefault="003B77A1" w:rsidP="00E41966">
      <w:pPr>
        <w:jc w:val="both"/>
        <w:rPr>
          <w:rFonts w:ascii="Calibri" w:hAnsi="Calibri" w:cs="Calibri"/>
          <w:b/>
          <w:bCs/>
          <w:highlight w:val="yellow"/>
        </w:rPr>
      </w:pPr>
    </w:p>
    <w:p w14:paraId="18BB1EBD" w14:textId="12215D1C" w:rsidR="003A7B05" w:rsidRPr="001F3790" w:rsidRDefault="00751F56" w:rsidP="00BB4101">
      <w:pPr>
        <w:pStyle w:val="ListParagraph"/>
        <w:ind w:left="0"/>
        <w:contextualSpacing w:val="0"/>
        <w:rPr>
          <w:bCs/>
          <w:highlight w:val="yellow"/>
        </w:rPr>
      </w:pPr>
      <w:r w:rsidRPr="001F3790">
        <w:rPr>
          <w:bCs/>
          <w:highlight w:val="yellow"/>
        </w:rPr>
        <w:t xml:space="preserve">5.3. </w:t>
      </w:r>
      <w:r w:rsidR="003A7B05" w:rsidRPr="001F3790">
        <w:rPr>
          <w:bCs/>
          <w:highlight w:val="yellow"/>
        </w:rPr>
        <w:t xml:space="preserve">To facilitate the </w:t>
      </w:r>
      <w:r w:rsidR="003B77A1" w:rsidRPr="001F3790">
        <w:rPr>
          <w:bCs/>
          <w:highlight w:val="yellow"/>
        </w:rPr>
        <w:t>immobilization of cell membrane fragments on the IAM.PC.DD2 particles proceed to the dialysis step</w:t>
      </w:r>
      <w:r w:rsidR="00AF6A75" w:rsidRPr="001F3790">
        <w:rPr>
          <w:bCs/>
          <w:highlight w:val="yellow"/>
        </w:rPr>
        <w:t xml:space="preserve"> as outlined below</w:t>
      </w:r>
      <w:r w:rsidR="003B77A1" w:rsidRPr="001F3790">
        <w:rPr>
          <w:bCs/>
          <w:highlight w:val="yellow"/>
        </w:rPr>
        <w:t>.</w:t>
      </w:r>
    </w:p>
    <w:p w14:paraId="4DC2F743" w14:textId="77777777" w:rsidR="003B77A1" w:rsidRPr="001F3790" w:rsidRDefault="003B77A1" w:rsidP="00E41966">
      <w:pPr>
        <w:jc w:val="both"/>
        <w:rPr>
          <w:rFonts w:ascii="Calibri" w:hAnsi="Calibri" w:cs="Calibri"/>
          <w:bCs/>
          <w:highlight w:val="yellow"/>
        </w:rPr>
      </w:pPr>
    </w:p>
    <w:p w14:paraId="3F572C38" w14:textId="299E359A" w:rsidR="001133E5" w:rsidRPr="001F3790" w:rsidRDefault="00AF6A75" w:rsidP="00BB4101">
      <w:pPr>
        <w:pStyle w:val="ListParagraph"/>
        <w:ind w:left="0"/>
        <w:contextualSpacing w:val="0"/>
        <w:rPr>
          <w:highlight w:val="yellow"/>
        </w:rPr>
      </w:pPr>
      <w:r w:rsidRPr="001F3790">
        <w:rPr>
          <w:bCs/>
          <w:highlight w:val="yellow"/>
        </w:rPr>
        <w:t xml:space="preserve">5.3.1. </w:t>
      </w:r>
      <w:r w:rsidR="003B77A1" w:rsidRPr="001F3790">
        <w:rPr>
          <w:bCs/>
          <w:highlight w:val="yellow"/>
        </w:rPr>
        <w:t>Prepare dialysis buffer in 4 L of ultrapure deionized water by adding</w:t>
      </w:r>
      <w:r w:rsidRPr="001F3790">
        <w:rPr>
          <w:bCs/>
          <w:highlight w:val="yellow"/>
        </w:rPr>
        <w:t xml:space="preserve"> </w:t>
      </w:r>
      <w:r w:rsidR="003B77A1" w:rsidRPr="001F3790">
        <w:rPr>
          <w:highlight w:val="yellow"/>
        </w:rPr>
        <w:t xml:space="preserve">24 g </w:t>
      </w:r>
      <w:r w:rsidRPr="001F3790">
        <w:rPr>
          <w:highlight w:val="yellow"/>
        </w:rPr>
        <w:t>of t</w:t>
      </w:r>
      <w:r w:rsidR="003B77A1" w:rsidRPr="001F3790">
        <w:rPr>
          <w:highlight w:val="yellow"/>
        </w:rPr>
        <w:t>ris-HCl</w:t>
      </w:r>
      <w:r w:rsidR="00BA652A" w:rsidRPr="001F3790">
        <w:rPr>
          <w:highlight w:val="yellow"/>
        </w:rPr>
        <w:t xml:space="preserve"> (50 mM)</w:t>
      </w:r>
      <w:r w:rsidR="003B77A1" w:rsidRPr="001F3790">
        <w:rPr>
          <w:highlight w:val="yellow"/>
        </w:rPr>
        <w:t xml:space="preserve">, 23.4 g </w:t>
      </w:r>
      <w:r w:rsidRPr="001F3790">
        <w:rPr>
          <w:highlight w:val="yellow"/>
        </w:rPr>
        <w:t xml:space="preserve">of </w:t>
      </w:r>
      <w:r w:rsidR="003B77A1" w:rsidRPr="001F3790">
        <w:rPr>
          <w:highlight w:val="yellow"/>
        </w:rPr>
        <w:t>NaCl</w:t>
      </w:r>
      <w:r w:rsidR="00BA652A" w:rsidRPr="001F3790">
        <w:rPr>
          <w:highlight w:val="yellow"/>
        </w:rPr>
        <w:t xml:space="preserve"> (100 mM)</w:t>
      </w:r>
      <w:r w:rsidR="003B77A1" w:rsidRPr="001F3790">
        <w:rPr>
          <w:highlight w:val="yellow"/>
        </w:rPr>
        <w:t xml:space="preserve">, 0.06 g </w:t>
      </w:r>
      <w:r w:rsidRPr="001F3790">
        <w:rPr>
          <w:highlight w:val="yellow"/>
        </w:rPr>
        <w:t xml:space="preserve">of </w:t>
      </w:r>
      <w:r w:rsidR="003B77A1" w:rsidRPr="001F3790">
        <w:rPr>
          <w:highlight w:val="yellow"/>
        </w:rPr>
        <w:t>CaCl</w:t>
      </w:r>
      <w:r w:rsidR="003B77A1" w:rsidRPr="001F3790">
        <w:rPr>
          <w:highlight w:val="yellow"/>
          <w:vertAlign w:val="subscript"/>
        </w:rPr>
        <w:t>2</w:t>
      </w:r>
      <w:r w:rsidR="00BA652A" w:rsidRPr="001F3790">
        <w:rPr>
          <w:highlight w:val="yellow"/>
        </w:rPr>
        <w:t xml:space="preserve"> (0.1 mM)</w:t>
      </w:r>
      <w:r w:rsidR="003B77A1" w:rsidRPr="001F3790">
        <w:rPr>
          <w:highlight w:val="yellow"/>
        </w:rPr>
        <w:t>, 5.85 g</w:t>
      </w:r>
      <w:r w:rsidRPr="001F3790">
        <w:rPr>
          <w:highlight w:val="yellow"/>
        </w:rPr>
        <w:t xml:space="preserve"> of</w:t>
      </w:r>
      <w:r w:rsidR="003B77A1" w:rsidRPr="001F3790">
        <w:rPr>
          <w:highlight w:val="yellow"/>
        </w:rPr>
        <w:t xml:space="preserve"> EDTA</w:t>
      </w:r>
      <w:r w:rsidR="00BA652A" w:rsidRPr="001F3790">
        <w:rPr>
          <w:highlight w:val="yellow"/>
        </w:rPr>
        <w:t xml:space="preserve"> (5 mM)</w:t>
      </w:r>
      <w:r w:rsidRPr="001F3790">
        <w:rPr>
          <w:highlight w:val="yellow"/>
        </w:rPr>
        <w:t>,</w:t>
      </w:r>
      <w:r w:rsidR="003B77A1" w:rsidRPr="001F3790">
        <w:rPr>
          <w:highlight w:val="yellow"/>
        </w:rPr>
        <w:t xml:space="preserve"> and 0.07 g </w:t>
      </w:r>
      <w:r w:rsidRPr="001F3790">
        <w:rPr>
          <w:highlight w:val="yellow"/>
        </w:rPr>
        <w:t xml:space="preserve">of </w:t>
      </w:r>
      <w:r w:rsidR="003B77A1" w:rsidRPr="001F3790">
        <w:rPr>
          <w:highlight w:val="yellow"/>
        </w:rPr>
        <w:t>PMSF</w:t>
      </w:r>
      <w:r w:rsidR="00BA652A" w:rsidRPr="001F3790">
        <w:rPr>
          <w:highlight w:val="yellow"/>
        </w:rPr>
        <w:t xml:space="preserve"> (0.1 mM</w:t>
      </w:r>
      <w:r w:rsidR="001133E5" w:rsidRPr="001F3790">
        <w:rPr>
          <w:highlight w:val="yellow"/>
        </w:rPr>
        <w:t xml:space="preserve">; </w:t>
      </w:r>
      <w:r w:rsidR="001133E5" w:rsidRPr="002976DA">
        <w:rPr>
          <w:b/>
          <w:bCs/>
          <w:highlight w:val="yellow"/>
        </w:rPr>
        <w:t>Table 3</w:t>
      </w:r>
      <w:r w:rsidR="001133E5" w:rsidRPr="001F3790">
        <w:rPr>
          <w:highlight w:val="yellow"/>
        </w:rPr>
        <w:t>).</w:t>
      </w:r>
    </w:p>
    <w:p w14:paraId="36A681A7" w14:textId="77777777" w:rsidR="001133E5" w:rsidRPr="001F3790" w:rsidRDefault="001133E5" w:rsidP="00BB4101">
      <w:pPr>
        <w:pStyle w:val="ListParagraph"/>
        <w:ind w:left="0"/>
        <w:contextualSpacing w:val="0"/>
        <w:rPr>
          <w:highlight w:val="yellow"/>
        </w:rPr>
      </w:pPr>
    </w:p>
    <w:p w14:paraId="7F3A095A" w14:textId="77777777" w:rsidR="001133E5" w:rsidRPr="001F3790" w:rsidRDefault="001133E5" w:rsidP="001133E5">
      <w:pPr>
        <w:pStyle w:val="ListParagraph"/>
        <w:ind w:left="0"/>
        <w:contextualSpacing w:val="0"/>
        <w:rPr>
          <w:highlight w:val="yellow"/>
        </w:rPr>
      </w:pPr>
      <w:r w:rsidRPr="001F3790">
        <w:rPr>
          <w:highlight w:val="yellow"/>
        </w:rPr>
        <w:t>NOTE: PMSF is not soluble in water, therefore dissolve it first in small volume of ethanol and then add slowly into the beaker with the buffer.</w:t>
      </w:r>
    </w:p>
    <w:p w14:paraId="5126A1D8" w14:textId="77777777" w:rsidR="001133E5" w:rsidRPr="001F3790" w:rsidRDefault="001133E5" w:rsidP="00BB4101">
      <w:pPr>
        <w:pStyle w:val="ListParagraph"/>
        <w:ind w:left="0"/>
        <w:contextualSpacing w:val="0"/>
        <w:rPr>
          <w:highlight w:val="yellow"/>
        </w:rPr>
      </w:pPr>
    </w:p>
    <w:p w14:paraId="3E836D48" w14:textId="0B02AB89" w:rsidR="00DF720F" w:rsidRPr="001F3790" w:rsidRDefault="001133E5" w:rsidP="00BB4101">
      <w:pPr>
        <w:pStyle w:val="ListParagraph"/>
        <w:ind w:left="0"/>
        <w:contextualSpacing w:val="0"/>
        <w:rPr>
          <w:highlight w:val="yellow"/>
        </w:rPr>
      </w:pPr>
      <w:r w:rsidRPr="001F3790">
        <w:rPr>
          <w:highlight w:val="yellow"/>
        </w:rPr>
        <w:t>5.3.2.</w:t>
      </w:r>
      <w:r w:rsidRPr="001F3790">
        <w:rPr>
          <w:highlight w:val="yellow"/>
        </w:rPr>
        <w:tab/>
      </w:r>
      <w:r w:rsidR="003B77A1" w:rsidRPr="001F3790">
        <w:rPr>
          <w:highlight w:val="yellow"/>
        </w:rPr>
        <w:t xml:space="preserve"> Adjust pH to 7.4 with hydrochloric acid solution. </w:t>
      </w:r>
      <w:r w:rsidR="00B7514E" w:rsidRPr="001F3790">
        <w:rPr>
          <w:highlight w:val="yellow"/>
        </w:rPr>
        <w:t>Place the buffer at 4 °C for a minimum of 1 h before proceeding to the dialysis step</w:t>
      </w:r>
      <w:r w:rsidRPr="001F3790">
        <w:rPr>
          <w:highlight w:val="yellow"/>
        </w:rPr>
        <w:t>.</w:t>
      </w:r>
    </w:p>
    <w:p w14:paraId="74DF7197" w14:textId="77777777" w:rsidR="00B7514E" w:rsidRPr="001F3790" w:rsidRDefault="00B7514E" w:rsidP="00E41966">
      <w:pPr>
        <w:jc w:val="both"/>
        <w:rPr>
          <w:rFonts w:ascii="Calibri" w:hAnsi="Calibri" w:cs="Calibri"/>
          <w:highlight w:val="yellow"/>
        </w:rPr>
      </w:pPr>
    </w:p>
    <w:p w14:paraId="1D3C83E4" w14:textId="1854E503" w:rsidR="00DF720F" w:rsidRPr="001F3790" w:rsidRDefault="00423C94" w:rsidP="00BB4101">
      <w:pPr>
        <w:pStyle w:val="ListParagraph"/>
        <w:ind w:left="0"/>
        <w:contextualSpacing w:val="0"/>
        <w:rPr>
          <w:highlight w:val="yellow"/>
        </w:rPr>
      </w:pPr>
      <w:r w:rsidRPr="001F3790">
        <w:rPr>
          <w:highlight w:val="yellow"/>
        </w:rPr>
        <w:t>5.3.</w:t>
      </w:r>
      <w:r w:rsidR="001133E5" w:rsidRPr="001F3790">
        <w:rPr>
          <w:highlight w:val="yellow"/>
        </w:rPr>
        <w:t>3</w:t>
      </w:r>
      <w:r w:rsidRPr="001F3790">
        <w:rPr>
          <w:highlight w:val="yellow"/>
        </w:rPr>
        <w:t xml:space="preserve">. </w:t>
      </w:r>
      <w:r w:rsidR="00DF720F" w:rsidRPr="001F3790">
        <w:rPr>
          <w:highlight w:val="yellow"/>
        </w:rPr>
        <w:t>Prepare dialysis tube by cutting 10 cm of cellulose membrane dialysis tubing (10</w:t>
      </w:r>
      <w:r w:rsidRPr="001F3790">
        <w:rPr>
          <w:highlight w:val="yellow"/>
        </w:rPr>
        <w:t xml:space="preserve"> </w:t>
      </w:r>
      <w:r w:rsidR="00DF720F" w:rsidRPr="001F3790">
        <w:rPr>
          <w:highlight w:val="yellow"/>
        </w:rPr>
        <w:t>K MWCO, 35</w:t>
      </w:r>
      <w:r w:rsidRPr="001F3790">
        <w:rPr>
          <w:highlight w:val="yellow"/>
        </w:rPr>
        <w:t xml:space="preserve"> </w:t>
      </w:r>
      <w:r w:rsidR="00DF720F" w:rsidRPr="001F3790">
        <w:rPr>
          <w:highlight w:val="yellow"/>
        </w:rPr>
        <w:t>mm) and transfer the suspension containing IAM.PC.DD2 particles and cell membrane fragments into the dialysis tube. Use dialysis tubing clips to close both end</w:t>
      </w:r>
      <w:r w:rsidR="00B7514E" w:rsidRPr="001F3790">
        <w:rPr>
          <w:highlight w:val="yellow"/>
        </w:rPr>
        <w:t>s</w:t>
      </w:r>
      <w:r w:rsidR="00DF720F" w:rsidRPr="001F3790">
        <w:rPr>
          <w:highlight w:val="yellow"/>
        </w:rPr>
        <w:t xml:space="preserve"> of the dialysis tube.</w:t>
      </w:r>
      <w:r w:rsidR="00BB4101" w:rsidRPr="001F3790">
        <w:rPr>
          <w:highlight w:val="yellow"/>
        </w:rPr>
        <w:t xml:space="preserve"> </w:t>
      </w:r>
    </w:p>
    <w:p w14:paraId="55C4ABCA" w14:textId="77777777" w:rsidR="00B7514E" w:rsidRPr="001F3790" w:rsidRDefault="00B7514E" w:rsidP="00E41966">
      <w:pPr>
        <w:jc w:val="both"/>
        <w:rPr>
          <w:rFonts w:ascii="Calibri" w:hAnsi="Calibri" w:cs="Calibri"/>
          <w:highlight w:val="yellow"/>
        </w:rPr>
      </w:pPr>
    </w:p>
    <w:p w14:paraId="74218095" w14:textId="0BE2667B" w:rsidR="00B7514E" w:rsidRPr="001F3790" w:rsidRDefault="00387F30" w:rsidP="00BB4101">
      <w:pPr>
        <w:pStyle w:val="ListParagraph"/>
        <w:ind w:left="0"/>
        <w:contextualSpacing w:val="0"/>
        <w:rPr>
          <w:highlight w:val="yellow"/>
        </w:rPr>
      </w:pPr>
      <w:r w:rsidRPr="001F3790">
        <w:rPr>
          <w:highlight w:val="yellow"/>
        </w:rPr>
        <w:t>5.3.</w:t>
      </w:r>
      <w:r w:rsidR="00B150F9" w:rsidRPr="001F3790">
        <w:rPr>
          <w:highlight w:val="yellow"/>
        </w:rPr>
        <w:t>4</w:t>
      </w:r>
      <w:r w:rsidRPr="001F3790">
        <w:rPr>
          <w:highlight w:val="yellow"/>
        </w:rPr>
        <w:t xml:space="preserve">. </w:t>
      </w:r>
      <w:r w:rsidR="00B7514E" w:rsidRPr="001F3790">
        <w:rPr>
          <w:highlight w:val="yellow"/>
        </w:rPr>
        <w:t xml:space="preserve">Place the dialysis tube containing the IAM.PC.DD2 stationary phase in the dialysis buffer and dialyze at 4 °C for 24 h while gently stirring. </w:t>
      </w:r>
    </w:p>
    <w:p w14:paraId="2E718A81" w14:textId="77777777" w:rsidR="00B7514E" w:rsidRPr="001F3790" w:rsidRDefault="00B7514E" w:rsidP="00E41966">
      <w:pPr>
        <w:jc w:val="both"/>
        <w:rPr>
          <w:rFonts w:ascii="Calibri" w:hAnsi="Calibri" w:cs="Calibri"/>
          <w:highlight w:val="yellow"/>
        </w:rPr>
      </w:pPr>
    </w:p>
    <w:p w14:paraId="31399AA8" w14:textId="07822D9E" w:rsidR="00B7514E" w:rsidRPr="001F3790" w:rsidRDefault="007B51C7" w:rsidP="00BB4101">
      <w:pPr>
        <w:pStyle w:val="ListParagraph"/>
        <w:ind w:left="0"/>
        <w:contextualSpacing w:val="0"/>
        <w:rPr>
          <w:highlight w:val="yellow"/>
        </w:rPr>
      </w:pPr>
      <w:r w:rsidRPr="001F3790">
        <w:rPr>
          <w:highlight w:val="yellow"/>
        </w:rPr>
        <w:t>5.3.</w:t>
      </w:r>
      <w:r w:rsidR="00B150F9" w:rsidRPr="001F3790">
        <w:rPr>
          <w:highlight w:val="yellow"/>
        </w:rPr>
        <w:t>5</w:t>
      </w:r>
      <w:r w:rsidRPr="001F3790">
        <w:rPr>
          <w:highlight w:val="yellow"/>
        </w:rPr>
        <w:t xml:space="preserve">. </w:t>
      </w:r>
      <w:r w:rsidR="00B7514E" w:rsidRPr="001F3790">
        <w:rPr>
          <w:highlight w:val="yellow"/>
        </w:rPr>
        <w:t>After 24 h</w:t>
      </w:r>
      <w:r w:rsidRPr="001F3790">
        <w:rPr>
          <w:highlight w:val="yellow"/>
        </w:rPr>
        <w:t>,</w:t>
      </w:r>
      <w:r w:rsidR="00B7514E" w:rsidRPr="001F3790">
        <w:rPr>
          <w:highlight w:val="yellow"/>
        </w:rPr>
        <w:t xml:space="preserve"> place the dialysis tubing in the freshly prepared dialysis buffer and continue dialysis for another 24 h. </w:t>
      </w:r>
    </w:p>
    <w:p w14:paraId="1BCCA138" w14:textId="77777777" w:rsidR="003E542B" w:rsidRPr="001F3790" w:rsidRDefault="003E542B" w:rsidP="00E41966">
      <w:pPr>
        <w:jc w:val="both"/>
        <w:rPr>
          <w:rFonts w:ascii="Calibri" w:hAnsi="Calibri" w:cs="Calibri"/>
          <w:highlight w:val="yellow"/>
        </w:rPr>
      </w:pPr>
    </w:p>
    <w:p w14:paraId="47D043FA" w14:textId="3176630E" w:rsidR="003E542B" w:rsidRPr="001F3790" w:rsidRDefault="00896AC9" w:rsidP="00BB4101">
      <w:pPr>
        <w:pStyle w:val="ListParagraph"/>
        <w:ind w:left="0"/>
        <w:contextualSpacing w:val="0"/>
        <w:rPr>
          <w:b/>
          <w:highlight w:val="yellow"/>
        </w:rPr>
      </w:pPr>
      <w:r w:rsidRPr="001F3790">
        <w:rPr>
          <w:b/>
          <w:highlight w:val="yellow"/>
        </w:rPr>
        <w:t xml:space="preserve">6. </w:t>
      </w:r>
      <w:r w:rsidR="003E542B" w:rsidRPr="001F3790">
        <w:rPr>
          <w:b/>
          <w:highlight w:val="yellow"/>
        </w:rPr>
        <w:t xml:space="preserve">CMAC column packing </w:t>
      </w:r>
    </w:p>
    <w:p w14:paraId="77B2FDF4" w14:textId="77777777" w:rsidR="003E542B" w:rsidRPr="001F3790" w:rsidRDefault="003E542B" w:rsidP="00E41966">
      <w:pPr>
        <w:jc w:val="both"/>
        <w:rPr>
          <w:rFonts w:ascii="Calibri" w:hAnsi="Calibri" w:cs="Calibri"/>
          <w:b/>
          <w:highlight w:val="yellow"/>
        </w:rPr>
      </w:pPr>
    </w:p>
    <w:p w14:paraId="15B7FC50" w14:textId="57748388" w:rsidR="003E542B" w:rsidRPr="001F3790" w:rsidRDefault="00896AC9" w:rsidP="00BB4101">
      <w:pPr>
        <w:pStyle w:val="ListParagraph"/>
        <w:ind w:left="0"/>
        <w:contextualSpacing w:val="0"/>
        <w:rPr>
          <w:highlight w:val="yellow"/>
        </w:rPr>
      </w:pPr>
      <w:r w:rsidRPr="001F3790">
        <w:rPr>
          <w:highlight w:val="yellow"/>
        </w:rPr>
        <w:t xml:space="preserve">6.1. </w:t>
      </w:r>
      <w:r w:rsidR="003E542B" w:rsidRPr="001F3790">
        <w:rPr>
          <w:highlight w:val="yellow"/>
        </w:rPr>
        <w:t>Prepare ammonium acetate buffer</w:t>
      </w:r>
      <w:r w:rsidR="00BA652A" w:rsidRPr="001F3790">
        <w:rPr>
          <w:highlight w:val="yellow"/>
        </w:rPr>
        <w:t xml:space="preserve"> (10 mM, pH 7.4)</w:t>
      </w:r>
      <w:r w:rsidR="003E542B" w:rsidRPr="001F3790">
        <w:rPr>
          <w:highlight w:val="yellow"/>
        </w:rPr>
        <w:t xml:space="preserve"> that will be used to wash the IAM.PC.DD2 particles and in column </w:t>
      </w:r>
      <w:r w:rsidR="004D1548" w:rsidRPr="001F3790">
        <w:rPr>
          <w:highlight w:val="yellow"/>
        </w:rPr>
        <w:t>characterization experiments</w:t>
      </w:r>
      <w:r w:rsidR="00F10722" w:rsidRPr="001F3790">
        <w:rPr>
          <w:highlight w:val="yellow"/>
        </w:rPr>
        <w:t xml:space="preserve"> by </w:t>
      </w:r>
      <w:r w:rsidR="004D1548" w:rsidRPr="001F3790">
        <w:rPr>
          <w:highlight w:val="yellow"/>
        </w:rPr>
        <w:t>dissolv</w:t>
      </w:r>
      <w:r w:rsidR="00F10722" w:rsidRPr="001F3790">
        <w:rPr>
          <w:highlight w:val="yellow"/>
        </w:rPr>
        <w:t>ing</w:t>
      </w:r>
      <w:r w:rsidR="004D1548" w:rsidRPr="001F3790">
        <w:rPr>
          <w:highlight w:val="yellow"/>
        </w:rPr>
        <w:t xml:space="preserve"> 0.7708 g of ammonium </w:t>
      </w:r>
      <w:r w:rsidR="004D1548" w:rsidRPr="001F3790">
        <w:rPr>
          <w:highlight w:val="yellow"/>
        </w:rPr>
        <w:lastRenderedPageBreak/>
        <w:t xml:space="preserve">acetate in 1 L </w:t>
      </w:r>
      <w:r w:rsidR="00EF1758" w:rsidRPr="001F3790">
        <w:rPr>
          <w:highlight w:val="yellow"/>
        </w:rPr>
        <w:t xml:space="preserve">of </w:t>
      </w:r>
      <w:r w:rsidR="004D1548" w:rsidRPr="001F3790">
        <w:rPr>
          <w:highlight w:val="yellow"/>
        </w:rPr>
        <w:t>ultrapure deionized water</w:t>
      </w:r>
      <w:r w:rsidR="00EF1758" w:rsidRPr="001F3790">
        <w:rPr>
          <w:highlight w:val="yellow"/>
        </w:rPr>
        <w:t>.</w:t>
      </w:r>
      <w:r w:rsidR="004D1548" w:rsidRPr="001F3790">
        <w:rPr>
          <w:highlight w:val="yellow"/>
        </w:rPr>
        <w:t xml:space="preserve"> </w:t>
      </w:r>
      <w:r w:rsidR="00EF1758" w:rsidRPr="001F3790">
        <w:rPr>
          <w:highlight w:val="yellow"/>
        </w:rPr>
        <w:t>A</w:t>
      </w:r>
      <w:r w:rsidR="004D1548" w:rsidRPr="001F3790">
        <w:rPr>
          <w:highlight w:val="yellow"/>
        </w:rPr>
        <w:t xml:space="preserve">djust pH to 7.4 with hydrochloric acid solution. </w:t>
      </w:r>
    </w:p>
    <w:p w14:paraId="49CBB491" w14:textId="77777777" w:rsidR="004D1548" w:rsidRPr="001F3790" w:rsidRDefault="004D1548" w:rsidP="00E41966">
      <w:pPr>
        <w:jc w:val="both"/>
        <w:rPr>
          <w:rFonts w:ascii="Calibri" w:hAnsi="Calibri" w:cs="Calibri"/>
          <w:highlight w:val="yellow"/>
        </w:rPr>
      </w:pPr>
    </w:p>
    <w:p w14:paraId="5147C7E0" w14:textId="540DAAAD" w:rsidR="004D1548" w:rsidRPr="001F3790" w:rsidRDefault="00EF1758" w:rsidP="00BB4101">
      <w:pPr>
        <w:pStyle w:val="ListParagraph"/>
        <w:ind w:left="0"/>
        <w:contextualSpacing w:val="0"/>
        <w:rPr>
          <w:highlight w:val="yellow"/>
        </w:rPr>
      </w:pPr>
      <w:r w:rsidRPr="001F3790">
        <w:rPr>
          <w:highlight w:val="yellow"/>
        </w:rPr>
        <w:t xml:space="preserve">6.2. </w:t>
      </w:r>
      <w:r w:rsidR="003F466A" w:rsidRPr="001F3790">
        <w:rPr>
          <w:highlight w:val="yellow"/>
        </w:rPr>
        <w:t xml:space="preserve">After 48 h of dialysis, remove the dialysis tube from </w:t>
      </w:r>
      <w:r w:rsidRPr="001F3790">
        <w:rPr>
          <w:highlight w:val="yellow"/>
        </w:rPr>
        <w:t xml:space="preserve">the </w:t>
      </w:r>
      <w:r w:rsidR="003F466A" w:rsidRPr="001F3790">
        <w:rPr>
          <w:highlight w:val="yellow"/>
        </w:rPr>
        <w:t>dialysis buffer and transfer the content of the dialysis tub</w:t>
      </w:r>
      <w:r w:rsidR="0010586E" w:rsidRPr="001F3790">
        <w:rPr>
          <w:highlight w:val="yellow"/>
        </w:rPr>
        <w:t>e</w:t>
      </w:r>
      <w:r w:rsidR="003F466A" w:rsidRPr="001F3790">
        <w:rPr>
          <w:highlight w:val="yellow"/>
        </w:rPr>
        <w:t xml:space="preserve"> into a 15 mL conical tube. </w:t>
      </w:r>
    </w:p>
    <w:p w14:paraId="65BDEC12" w14:textId="77777777" w:rsidR="0010586E" w:rsidRPr="001F3790" w:rsidRDefault="0010586E" w:rsidP="00E41966">
      <w:pPr>
        <w:jc w:val="both"/>
        <w:rPr>
          <w:rFonts w:ascii="Calibri" w:hAnsi="Calibri" w:cs="Calibri"/>
          <w:highlight w:val="yellow"/>
        </w:rPr>
      </w:pPr>
    </w:p>
    <w:p w14:paraId="4363C65E" w14:textId="6E59B7CE" w:rsidR="0010586E" w:rsidRPr="001F3790" w:rsidRDefault="004D37BF" w:rsidP="00BB4101">
      <w:pPr>
        <w:pStyle w:val="ListParagraph"/>
        <w:ind w:left="0"/>
        <w:contextualSpacing w:val="0"/>
        <w:rPr>
          <w:highlight w:val="yellow"/>
        </w:rPr>
      </w:pPr>
      <w:r w:rsidRPr="001F3790">
        <w:rPr>
          <w:highlight w:val="yellow"/>
        </w:rPr>
        <w:t xml:space="preserve">6.3. </w:t>
      </w:r>
      <w:r w:rsidR="00743FEE" w:rsidRPr="001F3790">
        <w:rPr>
          <w:highlight w:val="yellow"/>
        </w:rPr>
        <w:t xml:space="preserve">Centrifuge the mixture at 4 °C for 5 min at 400 </w:t>
      </w:r>
      <w:r w:rsidRPr="001F3790">
        <w:rPr>
          <w:highlight w:val="yellow"/>
        </w:rPr>
        <w:t xml:space="preserve">x </w:t>
      </w:r>
      <w:r w:rsidR="00743FEE" w:rsidRPr="001F3790">
        <w:rPr>
          <w:i/>
          <w:iCs/>
          <w:highlight w:val="yellow"/>
        </w:rPr>
        <w:t>g</w:t>
      </w:r>
      <w:r w:rsidR="00743FEE" w:rsidRPr="001F3790">
        <w:rPr>
          <w:highlight w:val="yellow"/>
        </w:rPr>
        <w:t xml:space="preserve">. Discard the supernatant and wash the remaining pellet three times with 10 mL of ammonium acetate buffer, centrifuging the mixture at 4 °C for 5 min at 400 </w:t>
      </w:r>
      <w:r w:rsidR="002B093B" w:rsidRPr="001F3790">
        <w:rPr>
          <w:highlight w:val="yellow"/>
        </w:rPr>
        <w:t xml:space="preserve">x </w:t>
      </w:r>
      <w:r w:rsidR="00743FEE" w:rsidRPr="001F3790">
        <w:rPr>
          <w:i/>
          <w:iCs/>
          <w:highlight w:val="yellow"/>
        </w:rPr>
        <w:t>g</w:t>
      </w:r>
      <w:r w:rsidR="00743FEE" w:rsidRPr="001F3790">
        <w:rPr>
          <w:highlight w:val="yellow"/>
        </w:rPr>
        <w:t xml:space="preserve">, after each wash. </w:t>
      </w:r>
    </w:p>
    <w:p w14:paraId="4A5F920F" w14:textId="77777777" w:rsidR="00743FEE" w:rsidRPr="001F3790" w:rsidRDefault="00743FEE" w:rsidP="00E41966">
      <w:pPr>
        <w:jc w:val="both"/>
        <w:rPr>
          <w:rFonts w:ascii="Calibri" w:hAnsi="Calibri" w:cs="Calibri"/>
          <w:highlight w:val="yellow"/>
        </w:rPr>
      </w:pPr>
    </w:p>
    <w:p w14:paraId="27F057A8" w14:textId="02ED56D2" w:rsidR="00743FEE" w:rsidRPr="001F3790" w:rsidRDefault="002B093B" w:rsidP="00BB4101">
      <w:pPr>
        <w:pStyle w:val="ListParagraph"/>
        <w:ind w:left="0"/>
        <w:contextualSpacing w:val="0"/>
        <w:rPr>
          <w:highlight w:val="yellow"/>
        </w:rPr>
      </w:pPr>
      <w:r w:rsidRPr="001F3790">
        <w:rPr>
          <w:highlight w:val="yellow"/>
        </w:rPr>
        <w:t xml:space="preserve">6.4. </w:t>
      </w:r>
      <w:r w:rsidR="00743FEE" w:rsidRPr="001F3790">
        <w:rPr>
          <w:highlight w:val="yellow"/>
        </w:rPr>
        <w:t xml:space="preserve">After the third wash, resuspend the remaining pellet in 1 mL of ammonium acetate buffer. Mix it thoroughly and use the resulting slurry to pack the </w:t>
      </w:r>
      <w:r w:rsidR="00F80BA1" w:rsidRPr="001F3790">
        <w:rPr>
          <w:highlight w:val="yellow"/>
        </w:rPr>
        <w:t xml:space="preserve">5/20 </w:t>
      </w:r>
      <w:r w:rsidR="00743FEE" w:rsidRPr="001F3790">
        <w:rPr>
          <w:highlight w:val="yellow"/>
        </w:rPr>
        <w:t xml:space="preserve">glass column to yield CMAC chromatography column. </w:t>
      </w:r>
    </w:p>
    <w:p w14:paraId="6195E6F4" w14:textId="77777777" w:rsidR="00E6762E" w:rsidRPr="001F3790" w:rsidRDefault="00E6762E" w:rsidP="00E41966">
      <w:pPr>
        <w:jc w:val="both"/>
        <w:rPr>
          <w:rFonts w:ascii="Calibri" w:hAnsi="Calibri" w:cs="Calibri"/>
          <w:highlight w:val="yellow"/>
        </w:rPr>
      </w:pPr>
    </w:p>
    <w:p w14:paraId="06901C2F" w14:textId="662868DD" w:rsidR="00E6762E" w:rsidRPr="001F3790" w:rsidRDefault="002E6101" w:rsidP="00BB4101">
      <w:pPr>
        <w:pStyle w:val="ListParagraph"/>
        <w:ind w:left="0"/>
        <w:contextualSpacing w:val="0"/>
        <w:rPr>
          <w:highlight w:val="yellow"/>
        </w:rPr>
      </w:pPr>
      <w:r w:rsidRPr="001F3790">
        <w:rPr>
          <w:highlight w:val="yellow"/>
        </w:rPr>
        <w:t xml:space="preserve">6.5. </w:t>
      </w:r>
      <w:r w:rsidR="00E6762E" w:rsidRPr="001F3790">
        <w:rPr>
          <w:highlight w:val="yellow"/>
        </w:rPr>
        <w:t>To pack the column, first place a bottom filter previously soaked with ammonium acetate buffer, into the filter holder.</w:t>
      </w:r>
      <w:r w:rsidR="009D15FF" w:rsidRPr="001F3790">
        <w:rPr>
          <w:highlight w:val="yellow"/>
        </w:rPr>
        <w:t xml:space="preserve"> Fit</w:t>
      </w:r>
      <w:r w:rsidR="006B6167" w:rsidRPr="001F3790">
        <w:rPr>
          <w:highlight w:val="yellow"/>
        </w:rPr>
        <w:t xml:space="preserve"> the filter holder in the glass column</w:t>
      </w:r>
      <w:r w:rsidR="009D15FF" w:rsidRPr="001F3790">
        <w:rPr>
          <w:highlight w:val="yellow"/>
        </w:rPr>
        <w:t xml:space="preserve"> and screw the column cap to secure the position of the holder. Place the column vertically in a finger clamp and secure it in the lab stand. Place a beaker below the column. </w:t>
      </w:r>
    </w:p>
    <w:p w14:paraId="170785CF" w14:textId="77777777" w:rsidR="009D15FF" w:rsidRPr="001F3790" w:rsidRDefault="009D15FF" w:rsidP="00E41966">
      <w:pPr>
        <w:jc w:val="both"/>
        <w:rPr>
          <w:rFonts w:ascii="Calibri" w:hAnsi="Calibri" w:cs="Calibri"/>
          <w:highlight w:val="yellow"/>
        </w:rPr>
      </w:pPr>
    </w:p>
    <w:p w14:paraId="07C0DF20" w14:textId="374BD76E" w:rsidR="00E90316" w:rsidRPr="001F3790" w:rsidRDefault="00D03556" w:rsidP="00BB4101">
      <w:pPr>
        <w:pStyle w:val="ListParagraph"/>
        <w:ind w:left="0"/>
        <w:contextualSpacing w:val="0"/>
        <w:rPr>
          <w:highlight w:val="yellow"/>
        </w:rPr>
      </w:pPr>
      <w:r w:rsidRPr="001F3790">
        <w:rPr>
          <w:highlight w:val="yellow"/>
        </w:rPr>
        <w:t xml:space="preserve">6.6. </w:t>
      </w:r>
      <w:r w:rsidR="009D15FF" w:rsidRPr="001F3790">
        <w:rPr>
          <w:highlight w:val="yellow"/>
        </w:rPr>
        <w:t xml:space="preserve">Using a single channel pipettor transfer </w:t>
      </w:r>
      <w:r w:rsidRPr="001F3790">
        <w:rPr>
          <w:highlight w:val="yellow"/>
        </w:rPr>
        <w:t xml:space="preserve">a </w:t>
      </w:r>
      <w:r w:rsidR="009D15FF" w:rsidRPr="001F3790">
        <w:rPr>
          <w:highlight w:val="yellow"/>
        </w:rPr>
        <w:t>small volume of the slurry obtained in step 6.4 into the glass column. Pour the material slowly, holding the pipette tip</w:t>
      </w:r>
      <w:r w:rsidR="00D60B1A" w:rsidRPr="001F3790">
        <w:rPr>
          <w:highlight w:val="yellow"/>
        </w:rPr>
        <w:t xml:space="preserve"> against the glass column wall. Allow the packing material to settle before pouring another volume of slurry. </w:t>
      </w:r>
    </w:p>
    <w:p w14:paraId="2AB18C02" w14:textId="77777777" w:rsidR="00E90316" w:rsidRPr="001F3790" w:rsidRDefault="00E90316" w:rsidP="00BB4101">
      <w:pPr>
        <w:pStyle w:val="ListParagraph"/>
        <w:ind w:left="0"/>
        <w:contextualSpacing w:val="0"/>
        <w:rPr>
          <w:highlight w:val="yellow"/>
        </w:rPr>
      </w:pPr>
    </w:p>
    <w:p w14:paraId="10A7F8FC" w14:textId="281CAAF7" w:rsidR="009D15FF" w:rsidRPr="001F3790" w:rsidRDefault="00E90316" w:rsidP="00BB4101">
      <w:pPr>
        <w:pStyle w:val="ListParagraph"/>
        <w:ind w:left="0"/>
        <w:contextualSpacing w:val="0"/>
        <w:rPr>
          <w:highlight w:val="yellow"/>
        </w:rPr>
      </w:pPr>
      <w:r w:rsidRPr="001F3790">
        <w:rPr>
          <w:highlight w:val="yellow"/>
        </w:rPr>
        <w:t xml:space="preserve">6.7. </w:t>
      </w:r>
      <w:r w:rsidR="00D60B1A" w:rsidRPr="001F3790">
        <w:rPr>
          <w:highlight w:val="yellow"/>
        </w:rPr>
        <w:t>To speed up the packing process remove the buffer from above the stationary bed using a micropipette between each step. Repeat these steps until 1 mL of the slurry is packed.</w:t>
      </w:r>
      <w:r w:rsidR="00BB4101" w:rsidRPr="001F3790">
        <w:rPr>
          <w:highlight w:val="yellow"/>
        </w:rPr>
        <w:t xml:space="preserve"> </w:t>
      </w:r>
    </w:p>
    <w:p w14:paraId="46E65CC6" w14:textId="77777777" w:rsidR="00D60B1A" w:rsidRPr="001F3790" w:rsidRDefault="00D60B1A" w:rsidP="00E41966">
      <w:pPr>
        <w:jc w:val="both"/>
        <w:rPr>
          <w:rFonts w:ascii="Calibri" w:hAnsi="Calibri" w:cs="Calibri"/>
          <w:highlight w:val="yellow"/>
        </w:rPr>
      </w:pPr>
    </w:p>
    <w:p w14:paraId="1E65D41C" w14:textId="73946C14" w:rsidR="007A73A6" w:rsidRPr="001F3790" w:rsidRDefault="00E90316" w:rsidP="00BB4101">
      <w:pPr>
        <w:pStyle w:val="ListParagraph"/>
        <w:ind w:left="0"/>
        <w:contextualSpacing w:val="0"/>
        <w:rPr>
          <w:highlight w:val="yellow"/>
        </w:rPr>
      </w:pPr>
      <w:r w:rsidRPr="001F3790">
        <w:rPr>
          <w:highlight w:val="yellow"/>
        </w:rPr>
        <w:t xml:space="preserve">6.8. </w:t>
      </w:r>
      <w:r w:rsidR="00D60B1A" w:rsidRPr="001F3790">
        <w:rPr>
          <w:highlight w:val="yellow"/>
        </w:rPr>
        <w:t xml:space="preserve">Place a top filter and </w:t>
      </w:r>
      <w:r w:rsidR="00A73B22" w:rsidRPr="001F3790">
        <w:rPr>
          <w:highlight w:val="yellow"/>
        </w:rPr>
        <w:t>screw the adapte</w:t>
      </w:r>
      <w:r w:rsidR="00D60B1A" w:rsidRPr="001F3790">
        <w:rPr>
          <w:highlight w:val="yellow"/>
        </w:rPr>
        <w:t xml:space="preserve">r unit so that there is no remaining buffer above </w:t>
      </w:r>
      <w:r w:rsidR="00831A0C" w:rsidRPr="001F3790">
        <w:rPr>
          <w:highlight w:val="yellow"/>
        </w:rPr>
        <w:t xml:space="preserve">the </w:t>
      </w:r>
      <w:r w:rsidR="00D60B1A" w:rsidRPr="001F3790">
        <w:rPr>
          <w:highlight w:val="yellow"/>
        </w:rPr>
        <w:t xml:space="preserve">stationary phase, as presented in </w:t>
      </w:r>
      <w:r w:rsidR="00D60B1A" w:rsidRPr="001F3790">
        <w:rPr>
          <w:b/>
          <w:highlight w:val="yellow"/>
        </w:rPr>
        <w:t>Figure 1</w:t>
      </w:r>
      <w:r w:rsidR="00D60B1A" w:rsidRPr="001F3790">
        <w:rPr>
          <w:highlight w:val="yellow"/>
        </w:rPr>
        <w:t xml:space="preserve">. </w:t>
      </w:r>
      <w:r w:rsidR="00831A0C" w:rsidRPr="001F3790">
        <w:rPr>
          <w:highlight w:val="yellow"/>
        </w:rPr>
        <w:t xml:space="preserve">Secure </w:t>
      </w:r>
      <w:r w:rsidR="00A73B22" w:rsidRPr="001F3790">
        <w:rPr>
          <w:highlight w:val="yellow"/>
        </w:rPr>
        <w:t>the position of the adapte</w:t>
      </w:r>
      <w:r w:rsidR="00831A0C" w:rsidRPr="001F3790">
        <w:rPr>
          <w:highlight w:val="yellow"/>
        </w:rPr>
        <w:t xml:space="preserve">r unit with the </w:t>
      </w:r>
      <w:r w:rsidR="00EB3BB5" w:rsidRPr="001F3790">
        <w:rPr>
          <w:highlight w:val="yellow"/>
        </w:rPr>
        <w:t>adapter</w:t>
      </w:r>
      <w:r w:rsidR="00831A0C" w:rsidRPr="001F3790">
        <w:rPr>
          <w:highlight w:val="yellow"/>
        </w:rPr>
        <w:t xml:space="preserve"> lock. </w:t>
      </w:r>
    </w:p>
    <w:p w14:paraId="29CCB655" w14:textId="77777777" w:rsidR="007A73A6" w:rsidRPr="001F3790" w:rsidRDefault="007A73A6" w:rsidP="00E41966">
      <w:pPr>
        <w:jc w:val="both"/>
        <w:rPr>
          <w:rFonts w:ascii="Calibri" w:hAnsi="Calibri" w:cs="Calibri"/>
          <w:highlight w:val="yellow"/>
        </w:rPr>
      </w:pPr>
    </w:p>
    <w:p w14:paraId="22829CBB" w14:textId="4B16C7E3" w:rsidR="004061EC" w:rsidRPr="001F3790" w:rsidRDefault="00E639DF" w:rsidP="00BB4101">
      <w:pPr>
        <w:pStyle w:val="ListParagraph"/>
        <w:ind w:left="0"/>
        <w:contextualSpacing w:val="0"/>
        <w:rPr>
          <w:highlight w:val="yellow"/>
        </w:rPr>
      </w:pPr>
      <w:r w:rsidRPr="001F3790">
        <w:rPr>
          <w:highlight w:val="yellow"/>
        </w:rPr>
        <w:t xml:space="preserve">6.9. </w:t>
      </w:r>
      <w:r w:rsidR="00831A0C" w:rsidRPr="001F3790">
        <w:rPr>
          <w:highlight w:val="yellow"/>
        </w:rPr>
        <w:t xml:space="preserve">Connect the column to a </w:t>
      </w:r>
      <w:r w:rsidRPr="001F3790">
        <w:rPr>
          <w:highlight w:val="yellow"/>
        </w:rPr>
        <w:t>high-performance liquid chromatography (</w:t>
      </w:r>
      <w:r w:rsidR="00831A0C" w:rsidRPr="001F3790">
        <w:rPr>
          <w:highlight w:val="yellow"/>
        </w:rPr>
        <w:t>HPLC</w:t>
      </w:r>
      <w:r w:rsidRPr="001F3790">
        <w:rPr>
          <w:highlight w:val="yellow"/>
        </w:rPr>
        <w:t>)</w:t>
      </w:r>
      <w:r w:rsidR="00831A0C" w:rsidRPr="001F3790">
        <w:rPr>
          <w:highlight w:val="yellow"/>
        </w:rPr>
        <w:t xml:space="preserve"> pump, set the flow</w:t>
      </w:r>
      <w:r w:rsidRPr="001F3790">
        <w:rPr>
          <w:highlight w:val="yellow"/>
        </w:rPr>
        <w:t xml:space="preserve"> </w:t>
      </w:r>
      <w:r w:rsidR="00831A0C" w:rsidRPr="001F3790">
        <w:rPr>
          <w:highlight w:val="yellow"/>
        </w:rPr>
        <w:t>rate to 0.2 mL/min</w:t>
      </w:r>
      <w:r w:rsidRPr="001F3790">
        <w:rPr>
          <w:highlight w:val="yellow"/>
        </w:rPr>
        <w:t>,</w:t>
      </w:r>
      <w:r w:rsidR="00831A0C" w:rsidRPr="001F3790">
        <w:rPr>
          <w:highlight w:val="yellow"/>
        </w:rPr>
        <w:t xml:space="preserve"> and wash the column overnight with ammonium acetate buffer. </w:t>
      </w:r>
      <w:r w:rsidR="004061EC" w:rsidRPr="001F3790">
        <w:rPr>
          <w:highlight w:val="yellow"/>
        </w:rPr>
        <w:t xml:space="preserve">The column </w:t>
      </w:r>
      <w:r w:rsidR="00831A0C" w:rsidRPr="001F3790">
        <w:rPr>
          <w:highlight w:val="yellow"/>
        </w:rPr>
        <w:t xml:space="preserve">is now ready for the characterization step. </w:t>
      </w:r>
      <w:r w:rsidR="009F73C5" w:rsidRPr="001F3790">
        <w:rPr>
          <w:highlight w:val="yellow"/>
        </w:rPr>
        <w:t xml:space="preserve">Store the column </w:t>
      </w:r>
      <w:r w:rsidR="0073002E" w:rsidRPr="001F3790">
        <w:rPr>
          <w:highlight w:val="yellow"/>
        </w:rPr>
        <w:t xml:space="preserve">at 4 °C </w:t>
      </w:r>
      <w:r w:rsidR="009F73C5" w:rsidRPr="001F3790">
        <w:rPr>
          <w:highlight w:val="yellow"/>
        </w:rPr>
        <w:t xml:space="preserve">until </w:t>
      </w:r>
      <w:r w:rsidR="0073002E" w:rsidRPr="001F3790">
        <w:rPr>
          <w:highlight w:val="yellow"/>
        </w:rPr>
        <w:t xml:space="preserve">use. </w:t>
      </w:r>
    </w:p>
    <w:p w14:paraId="24111CF6" w14:textId="77777777" w:rsidR="004061EC" w:rsidRPr="001F3790" w:rsidRDefault="004061EC" w:rsidP="00BB4101">
      <w:pPr>
        <w:pStyle w:val="ListParagraph"/>
        <w:ind w:left="0"/>
        <w:contextualSpacing w:val="0"/>
        <w:rPr>
          <w:highlight w:val="yellow"/>
        </w:rPr>
      </w:pPr>
    </w:p>
    <w:p w14:paraId="5DC13E19" w14:textId="77777777" w:rsidR="004061EC" w:rsidRPr="001F3790" w:rsidRDefault="004061EC" w:rsidP="00BB4101">
      <w:pPr>
        <w:pStyle w:val="ListParagraph"/>
        <w:ind w:left="0"/>
        <w:contextualSpacing w:val="0"/>
        <w:rPr>
          <w:highlight w:val="yellow"/>
        </w:rPr>
      </w:pPr>
      <w:r w:rsidRPr="001F3790">
        <w:rPr>
          <w:highlight w:val="yellow"/>
        </w:rPr>
        <w:t xml:space="preserve">NOTE: </w:t>
      </w:r>
      <w:r w:rsidR="0073002E" w:rsidRPr="001F3790">
        <w:rPr>
          <w:highlight w:val="yellow"/>
        </w:rPr>
        <w:t xml:space="preserve">For longer storage (column not used for longer than </w:t>
      </w:r>
      <w:r w:rsidR="007A73A6" w:rsidRPr="001F3790">
        <w:rPr>
          <w:highlight w:val="yellow"/>
        </w:rPr>
        <w:t xml:space="preserve">a </w:t>
      </w:r>
      <w:r w:rsidR="0073002E" w:rsidRPr="001F3790">
        <w:rPr>
          <w:highlight w:val="yellow"/>
        </w:rPr>
        <w:t xml:space="preserve">week) run the column with 0.05% sodium </w:t>
      </w:r>
      <w:proofErr w:type="spellStart"/>
      <w:r w:rsidR="0073002E" w:rsidRPr="001F3790">
        <w:rPr>
          <w:highlight w:val="yellow"/>
        </w:rPr>
        <w:t>azide</w:t>
      </w:r>
      <w:proofErr w:type="spellEnd"/>
      <w:r w:rsidR="0073002E" w:rsidRPr="001F3790">
        <w:rPr>
          <w:highlight w:val="yellow"/>
        </w:rPr>
        <w:t xml:space="preserve"> solution in ammonium acetate buffer and store at 4 °C</w:t>
      </w:r>
      <w:r w:rsidRPr="001F3790">
        <w:rPr>
          <w:highlight w:val="yellow"/>
        </w:rPr>
        <w:t>.</w:t>
      </w:r>
    </w:p>
    <w:p w14:paraId="090B2433" w14:textId="77777777" w:rsidR="004061EC" w:rsidRPr="001F3790" w:rsidRDefault="004061EC" w:rsidP="00BB4101">
      <w:pPr>
        <w:pStyle w:val="ListParagraph"/>
        <w:ind w:left="0"/>
        <w:contextualSpacing w:val="0"/>
        <w:rPr>
          <w:highlight w:val="yellow"/>
        </w:rPr>
      </w:pPr>
    </w:p>
    <w:p w14:paraId="7ABDD1F0" w14:textId="5F008D81" w:rsidR="007C3892" w:rsidRPr="001F3790" w:rsidRDefault="007A73A6" w:rsidP="00BB4101">
      <w:pPr>
        <w:pStyle w:val="ListParagraph"/>
        <w:ind w:left="0"/>
        <w:contextualSpacing w:val="0"/>
        <w:rPr>
          <w:highlight w:val="yellow"/>
        </w:rPr>
      </w:pPr>
      <w:r w:rsidRPr="001F3790">
        <w:rPr>
          <w:highlight w:val="yellow"/>
        </w:rPr>
        <w:t xml:space="preserve">CAUTION: </w:t>
      </w:r>
      <w:r w:rsidR="004061EC" w:rsidRPr="001F3790">
        <w:rPr>
          <w:highlight w:val="yellow"/>
        </w:rPr>
        <w:t>S</w:t>
      </w:r>
      <w:r w:rsidRPr="001F3790">
        <w:rPr>
          <w:highlight w:val="yellow"/>
        </w:rPr>
        <w:t xml:space="preserve">odium </w:t>
      </w:r>
      <w:proofErr w:type="spellStart"/>
      <w:r w:rsidRPr="001F3790">
        <w:rPr>
          <w:highlight w:val="yellow"/>
        </w:rPr>
        <w:t>azide</w:t>
      </w:r>
      <w:proofErr w:type="spellEnd"/>
      <w:r w:rsidRPr="001F3790">
        <w:rPr>
          <w:highlight w:val="yellow"/>
        </w:rPr>
        <w:t xml:space="preserve"> is highly toxic when ingested orally or absorbed through the skin; </w:t>
      </w:r>
      <w:r w:rsidR="00103206" w:rsidRPr="001F3790">
        <w:rPr>
          <w:highlight w:val="yellow"/>
        </w:rPr>
        <w:t>it</w:t>
      </w:r>
      <w:r w:rsidRPr="001F3790">
        <w:rPr>
          <w:highlight w:val="yellow"/>
        </w:rPr>
        <w:t xml:space="preserve"> should only be handled </w:t>
      </w:r>
      <w:r w:rsidR="00103206" w:rsidRPr="001F3790">
        <w:rPr>
          <w:highlight w:val="yellow"/>
        </w:rPr>
        <w:t xml:space="preserve">under </w:t>
      </w:r>
      <w:r w:rsidRPr="001F3790">
        <w:rPr>
          <w:highlight w:val="yellow"/>
        </w:rPr>
        <w:t>the fume hood</w:t>
      </w:r>
      <w:r w:rsidR="00B80B3A" w:rsidRPr="001F3790">
        <w:rPr>
          <w:highlight w:val="yellow"/>
        </w:rPr>
        <w:t>. M</w:t>
      </w:r>
      <w:r w:rsidR="00103206" w:rsidRPr="001F3790">
        <w:rPr>
          <w:highlight w:val="yellow"/>
        </w:rPr>
        <w:t xml:space="preserve">ake sure to wear </w:t>
      </w:r>
      <w:r w:rsidRPr="001F3790">
        <w:rPr>
          <w:highlight w:val="yellow"/>
        </w:rPr>
        <w:t xml:space="preserve">a lab coat, safety glasses, and gloves (nitrile preferred) when working with sodium </w:t>
      </w:r>
      <w:proofErr w:type="spellStart"/>
      <w:r w:rsidRPr="001F3790">
        <w:rPr>
          <w:highlight w:val="yellow"/>
        </w:rPr>
        <w:t>azide</w:t>
      </w:r>
      <w:proofErr w:type="spellEnd"/>
      <w:r w:rsidRPr="001F3790">
        <w:rPr>
          <w:highlight w:val="yellow"/>
        </w:rPr>
        <w:t xml:space="preserve">. </w:t>
      </w:r>
    </w:p>
    <w:p w14:paraId="2F507FD2" w14:textId="77777777" w:rsidR="007C3892" w:rsidRPr="001F3790" w:rsidRDefault="007C3892" w:rsidP="00E41966">
      <w:pPr>
        <w:jc w:val="both"/>
        <w:rPr>
          <w:rFonts w:ascii="Calibri" w:hAnsi="Calibri" w:cs="Calibri"/>
        </w:rPr>
      </w:pPr>
    </w:p>
    <w:p w14:paraId="5EDC0016" w14:textId="738F83E2" w:rsidR="00B444C6" w:rsidRPr="001F3790" w:rsidRDefault="00804D14" w:rsidP="00BB4101">
      <w:pPr>
        <w:pStyle w:val="ListParagraph"/>
        <w:ind w:left="0"/>
        <w:contextualSpacing w:val="0"/>
        <w:rPr>
          <w:b/>
        </w:rPr>
      </w:pPr>
      <w:r w:rsidRPr="001F3790">
        <w:rPr>
          <w:b/>
        </w:rPr>
        <w:t xml:space="preserve">7. </w:t>
      </w:r>
      <w:r w:rsidR="007C3892" w:rsidRPr="001F3790">
        <w:rPr>
          <w:b/>
        </w:rPr>
        <w:t>CMAC column characterization</w:t>
      </w:r>
      <w:r w:rsidR="00BB4101" w:rsidRPr="001F3790">
        <w:rPr>
          <w:b/>
        </w:rPr>
        <w:t xml:space="preserve"> </w:t>
      </w:r>
    </w:p>
    <w:p w14:paraId="3582D37F" w14:textId="05BCAFB2" w:rsidR="00B444C6" w:rsidRPr="001F3790" w:rsidRDefault="00BB4101" w:rsidP="00E41966">
      <w:pPr>
        <w:jc w:val="both"/>
        <w:rPr>
          <w:rFonts w:ascii="Calibri" w:hAnsi="Calibri" w:cs="Calibri"/>
        </w:rPr>
      </w:pPr>
      <w:r w:rsidRPr="001F3790">
        <w:rPr>
          <w:rFonts w:ascii="Calibri" w:hAnsi="Calibri" w:cs="Calibri"/>
        </w:rPr>
        <w:t xml:space="preserve">   </w:t>
      </w:r>
    </w:p>
    <w:p w14:paraId="6154CC12" w14:textId="230A2455" w:rsidR="00635142" w:rsidRPr="001F3790" w:rsidRDefault="00804D14" w:rsidP="00BB4101">
      <w:pPr>
        <w:pStyle w:val="ListParagraph"/>
        <w:ind w:left="0"/>
        <w:contextualSpacing w:val="0"/>
        <w:rPr>
          <w:bCs/>
        </w:rPr>
      </w:pPr>
      <w:r w:rsidRPr="001F3790">
        <w:rPr>
          <w:bCs/>
        </w:rPr>
        <w:t xml:space="preserve">7.1. </w:t>
      </w:r>
      <w:r w:rsidR="00F6686D" w:rsidRPr="001F3790">
        <w:rPr>
          <w:bCs/>
        </w:rPr>
        <w:t>Confocal microscopy and BDNF binding</w:t>
      </w:r>
      <w:r w:rsidR="00B444C6" w:rsidRPr="001F3790">
        <w:rPr>
          <w:bCs/>
        </w:rPr>
        <w:t xml:space="preserve"> </w:t>
      </w:r>
    </w:p>
    <w:p w14:paraId="1306EE55" w14:textId="77777777" w:rsidR="00635142" w:rsidRPr="001F3790" w:rsidRDefault="00635142" w:rsidP="00E41966">
      <w:pPr>
        <w:jc w:val="both"/>
        <w:rPr>
          <w:rFonts w:ascii="Calibri" w:hAnsi="Calibri" w:cs="Calibri"/>
          <w:b/>
        </w:rPr>
      </w:pPr>
    </w:p>
    <w:p w14:paraId="33BE30CF" w14:textId="32ACF83C" w:rsidR="00635142" w:rsidRPr="001F3790" w:rsidRDefault="00804D14" w:rsidP="00BB4101">
      <w:pPr>
        <w:pStyle w:val="ListParagraph"/>
        <w:ind w:left="0"/>
        <w:contextualSpacing w:val="0"/>
        <w:rPr>
          <w:bCs/>
        </w:rPr>
      </w:pPr>
      <w:r w:rsidRPr="001F3790">
        <w:rPr>
          <w:bCs/>
        </w:rPr>
        <w:lastRenderedPageBreak/>
        <w:t xml:space="preserve">7.1.1. </w:t>
      </w:r>
      <w:r w:rsidR="00D041D6" w:rsidRPr="001F3790">
        <w:rPr>
          <w:bCs/>
        </w:rPr>
        <w:t xml:space="preserve">Prepare </w:t>
      </w:r>
      <w:r w:rsidR="00635142" w:rsidRPr="001F3790">
        <w:rPr>
          <w:bCs/>
        </w:rPr>
        <w:t>IAM.PCC.DD2 stationary phase particles with immobilized cell membrane fragments obtained separately from SH-SY5Y n</w:t>
      </w:r>
      <w:r w:rsidR="00D041D6" w:rsidRPr="001F3790">
        <w:rPr>
          <w:bCs/>
        </w:rPr>
        <w:t xml:space="preserve">euroblastoma cells overexpressing </w:t>
      </w:r>
      <w:proofErr w:type="spellStart"/>
      <w:r w:rsidR="00D041D6" w:rsidRPr="001F3790">
        <w:rPr>
          <w:bCs/>
        </w:rPr>
        <w:t>TrkB</w:t>
      </w:r>
      <w:proofErr w:type="spellEnd"/>
      <w:r w:rsidR="00D041D6" w:rsidRPr="001F3790">
        <w:rPr>
          <w:bCs/>
        </w:rPr>
        <w:t xml:space="preserve"> and SH-SY5Y </w:t>
      </w:r>
      <w:proofErr w:type="spellStart"/>
      <w:r w:rsidR="00D041D6" w:rsidRPr="001F3790">
        <w:rPr>
          <w:bCs/>
        </w:rPr>
        <w:t>TrkB</w:t>
      </w:r>
      <w:proofErr w:type="spellEnd"/>
      <w:r w:rsidR="00D041D6" w:rsidRPr="001F3790">
        <w:rPr>
          <w:bCs/>
        </w:rPr>
        <w:t xml:space="preserve">-NULL cells by following the instructions </w:t>
      </w:r>
      <w:r w:rsidR="00635142" w:rsidRPr="001F3790">
        <w:rPr>
          <w:bCs/>
        </w:rPr>
        <w:t xml:space="preserve">from step 1 to step </w:t>
      </w:r>
      <w:r w:rsidR="00D61ACB" w:rsidRPr="001F3790">
        <w:rPr>
          <w:bCs/>
        </w:rPr>
        <w:t>6.</w:t>
      </w:r>
      <w:r w:rsidR="001C6ECF" w:rsidRPr="001F3790">
        <w:rPr>
          <w:bCs/>
        </w:rPr>
        <w:t>4</w:t>
      </w:r>
      <w:r w:rsidR="00D61ACB" w:rsidRPr="001F3790">
        <w:rPr>
          <w:bCs/>
        </w:rPr>
        <w:t>.</w:t>
      </w:r>
    </w:p>
    <w:p w14:paraId="5A1FE5F2" w14:textId="77777777" w:rsidR="005316CB" w:rsidRPr="001F3790" w:rsidRDefault="005316CB" w:rsidP="00BB4101">
      <w:pPr>
        <w:pStyle w:val="ListParagraph"/>
        <w:ind w:left="0"/>
        <w:contextualSpacing w:val="0"/>
        <w:rPr>
          <w:bCs/>
        </w:rPr>
      </w:pPr>
    </w:p>
    <w:p w14:paraId="6BEC0CF1" w14:textId="291B0A31" w:rsidR="00635142" w:rsidRPr="001F3790" w:rsidRDefault="00FD7959" w:rsidP="00BB4101">
      <w:pPr>
        <w:pStyle w:val="ListParagraph"/>
        <w:ind w:left="0"/>
        <w:contextualSpacing w:val="0"/>
        <w:rPr>
          <w:bCs/>
        </w:rPr>
      </w:pPr>
      <w:r w:rsidRPr="001F3790">
        <w:rPr>
          <w:bCs/>
        </w:rPr>
        <w:t xml:space="preserve">7.1.2. </w:t>
      </w:r>
      <w:r w:rsidR="00D61ACB" w:rsidRPr="001F3790">
        <w:rPr>
          <w:bCs/>
        </w:rPr>
        <w:t>For samples that will b</w:t>
      </w:r>
      <w:r w:rsidR="003A5533" w:rsidRPr="001F3790">
        <w:rPr>
          <w:bCs/>
        </w:rPr>
        <w:t>e incubated with BDNF prior to</w:t>
      </w:r>
      <w:r w:rsidR="00D61ACB" w:rsidRPr="001F3790">
        <w:rPr>
          <w:bCs/>
        </w:rPr>
        <w:t xml:space="preserve"> antibody staining, prepare BDNF stock solution by dissolving 10 </w:t>
      </w:r>
      <w:r w:rsidR="00D61ACB" w:rsidRPr="001F3790">
        <w:rPr>
          <w:bCs/>
        </w:rPr>
        <w:sym w:font="Symbol" w:char="F06D"/>
      </w:r>
      <w:r w:rsidR="00D61ACB" w:rsidRPr="001F3790">
        <w:rPr>
          <w:bCs/>
        </w:rPr>
        <w:t xml:space="preserve">g </w:t>
      </w:r>
      <w:r w:rsidRPr="001F3790">
        <w:rPr>
          <w:bCs/>
        </w:rPr>
        <w:t xml:space="preserve">of </w:t>
      </w:r>
      <w:r w:rsidR="00D61ACB" w:rsidRPr="001F3790">
        <w:rPr>
          <w:bCs/>
        </w:rPr>
        <w:t xml:space="preserve">BDNF in 100 </w:t>
      </w:r>
      <w:r w:rsidR="00D61ACB" w:rsidRPr="001F3790">
        <w:rPr>
          <w:bCs/>
        </w:rPr>
        <w:sym w:font="Symbol" w:char="F06D"/>
      </w:r>
      <w:r w:rsidR="00D61ACB" w:rsidRPr="001F3790">
        <w:rPr>
          <w:bCs/>
        </w:rPr>
        <w:t xml:space="preserve">L of ultrapure deionized water. Store the solution at </w:t>
      </w:r>
      <w:r w:rsidR="002F52FA" w:rsidRPr="001F3790">
        <w:rPr>
          <w:bCs/>
        </w:rPr>
        <w:t>-</w:t>
      </w:r>
      <w:r w:rsidR="00D61ACB" w:rsidRPr="001F3790">
        <w:rPr>
          <w:bCs/>
        </w:rPr>
        <w:t xml:space="preserve">20 °C. </w:t>
      </w:r>
    </w:p>
    <w:p w14:paraId="55BF43A9" w14:textId="77777777" w:rsidR="004F6AD6" w:rsidRPr="001F3790" w:rsidRDefault="004F6AD6" w:rsidP="00E41966">
      <w:pPr>
        <w:jc w:val="both"/>
        <w:rPr>
          <w:rFonts w:ascii="Calibri" w:hAnsi="Calibri" w:cs="Calibri"/>
          <w:bCs/>
        </w:rPr>
      </w:pPr>
    </w:p>
    <w:p w14:paraId="043EA0D3" w14:textId="0074D32D" w:rsidR="00C37596" w:rsidRPr="001F3790" w:rsidRDefault="002F52FA" w:rsidP="00BB4101">
      <w:pPr>
        <w:pStyle w:val="ListParagraph"/>
        <w:ind w:left="0"/>
        <w:contextualSpacing w:val="0"/>
        <w:rPr>
          <w:bCs/>
        </w:rPr>
      </w:pPr>
      <w:r w:rsidRPr="001F3790">
        <w:rPr>
          <w:bCs/>
        </w:rPr>
        <w:t xml:space="preserve">7.1.2.1. </w:t>
      </w:r>
      <w:r w:rsidR="004E6D9D" w:rsidRPr="001F3790">
        <w:rPr>
          <w:bCs/>
        </w:rPr>
        <w:t xml:space="preserve">Transfer </w:t>
      </w:r>
      <w:r w:rsidR="00133887" w:rsidRPr="001F3790">
        <w:rPr>
          <w:bCs/>
        </w:rPr>
        <w:t xml:space="preserve">in </w:t>
      </w:r>
      <w:r w:rsidR="00772FE9" w:rsidRPr="001F3790">
        <w:rPr>
          <w:bCs/>
        </w:rPr>
        <w:t>sepa</w:t>
      </w:r>
      <w:r w:rsidR="00053DB1" w:rsidRPr="001F3790">
        <w:rPr>
          <w:bCs/>
        </w:rPr>
        <w:t xml:space="preserve">rate </w:t>
      </w:r>
      <w:r w:rsidR="00133887" w:rsidRPr="001F3790">
        <w:rPr>
          <w:bCs/>
        </w:rPr>
        <w:t>1.5 mL microcentrifuge tubes</w:t>
      </w:r>
      <w:r w:rsidR="00053DB1" w:rsidRPr="001F3790">
        <w:rPr>
          <w:bCs/>
        </w:rPr>
        <w:t xml:space="preserve">, </w:t>
      </w:r>
      <w:r w:rsidR="004E6D9D" w:rsidRPr="001F3790">
        <w:rPr>
          <w:bCs/>
        </w:rPr>
        <w:t xml:space="preserve">100 </w:t>
      </w:r>
      <w:r w:rsidR="004E6D9D" w:rsidRPr="001F3790">
        <w:rPr>
          <w:bCs/>
        </w:rPr>
        <w:sym w:font="Symbol" w:char="F06D"/>
      </w:r>
      <w:r w:rsidR="004E6D9D" w:rsidRPr="001F3790">
        <w:rPr>
          <w:bCs/>
        </w:rPr>
        <w:t xml:space="preserve">L aliquot of IAM.PC.DD2 column packing material with immobilized </w:t>
      </w:r>
      <w:r w:rsidR="001138F6" w:rsidRPr="001F3790">
        <w:rPr>
          <w:bCs/>
        </w:rPr>
        <w:t xml:space="preserve">SH-SY5Y Neuroblastoma cells overexpressing </w:t>
      </w:r>
      <w:proofErr w:type="spellStart"/>
      <w:r w:rsidR="001138F6" w:rsidRPr="001F3790">
        <w:rPr>
          <w:bCs/>
        </w:rPr>
        <w:t>TrkB</w:t>
      </w:r>
      <w:proofErr w:type="spellEnd"/>
      <w:r w:rsidR="00D37720" w:rsidRPr="001F3790">
        <w:rPr>
          <w:bCs/>
        </w:rPr>
        <w:t xml:space="preserve"> and</w:t>
      </w:r>
      <w:r w:rsidR="001138F6" w:rsidRPr="001F3790">
        <w:rPr>
          <w:bCs/>
        </w:rPr>
        <w:t xml:space="preserve"> 100 </w:t>
      </w:r>
      <w:r w:rsidR="001138F6" w:rsidRPr="001F3790">
        <w:rPr>
          <w:bCs/>
        </w:rPr>
        <w:sym w:font="Symbol" w:char="F06D"/>
      </w:r>
      <w:r w:rsidR="001138F6" w:rsidRPr="001F3790">
        <w:rPr>
          <w:bCs/>
        </w:rPr>
        <w:t xml:space="preserve">L aliquot of IAM.PC.DD2 column packing material with immobilized SH-SY5Y </w:t>
      </w:r>
      <w:proofErr w:type="spellStart"/>
      <w:r w:rsidR="001138F6" w:rsidRPr="001F3790">
        <w:rPr>
          <w:bCs/>
        </w:rPr>
        <w:t>TrkB</w:t>
      </w:r>
      <w:proofErr w:type="spellEnd"/>
      <w:r w:rsidR="001138F6" w:rsidRPr="001F3790">
        <w:rPr>
          <w:bCs/>
        </w:rPr>
        <w:t>-NULL cells</w:t>
      </w:r>
      <w:r w:rsidR="007E67C9" w:rsidRPr="001F3790">
        <w:rPr>
          <w:bCs/>
        </w:rPr>
        <w:t xml:space="preserve"> suspended in ammonium acetate buffer</w:t>
      </w:r>
      <w:r w:rsidR="001138F6" w:rsidRPr="001F3790">
        <w:rPr>
          <w:bCs/>
        </w:rPr>
        <w:t xml:space="preserve">. </w:t>
      </w:r>
    </w:p>
    <w:p w14:paraId="3E1BDFA6" w14:textId="77777777" w:rsidR="00C37596" w:rsidRPr="001F3790" w:rsidRDefault="00C37596" w:rsidP="00BB4101">
      <w:pPr>
        <w:pStyle w:val="ListParagraph"/>
        <w:ind w:left="0"/>
        <w:contextualSpacing w:val="0"/>
        <w:rPr>
          <w:bCs/>
        </w:rPr>
      </w:pPr>
    </w:p>
    <w:p w14:paraId="050DF0BC" w14:textId="5029C59B" w:rsidR="00D041D6" w:rsidRPr="001F3790" w:rsidRDefault="00C37596" w:rsidP="00BB4101">
      <w:pPr>
        <w:pStyle w:val="ListParagraph"/>
        <w:ind w:left="0"/>
        <w:contextualSpacing w:val="0"/>
        <w:rPr>
          <w:bCs/>
        </w:rPr>
      </w:pPr>
      <w:r w:rsidRPr="001F3790">
        <w:rPr>
          <w:bCs/>
        </w:rPr>
        <w:t xml:space="preserve">7.1.2.2. </w:t>
      </w:r>
      <w:r w:rsidR="00D041D6" w:rsidRPr="001F3790">
        <w:rPr>
          <w:bCs/>
        </w:rPr>
        <w:t xml:space="preserve">Add 390 </w:t>
      </w:r>
      <w:r w:rsidR="00D041D6" w:rsidRPr="001F3790">
        <w:rPr>
          <w:bCs/>
        </w:rPr>
        <w:sym w:font="Symbol" w:char="F06D"/>
      </w:r>
      <w:r w:rsidR="00D041D6" w:rsidRPr="001F3790">
        <w:rPr>
          <w:bCs/>
        </w:rPr>
        <w:t xml:space="preserve">L </w:t>
      </w:r>
      <w:r w:rsidRPr="001F3790">
        <w:rPr>
          <w:bCs/>
        </w:rPr>
        <w:t xml:space="preserve">of </w:t>
      </w:r>
      <w:r w:rsidR="00D041D6" w:rsidRPr="001F3790">
        <w:rPr>
          <w:bCs/>
        </w:rPr>
        <w:t xml:space="preserve">ammonium acetate buffer, 10 </w:t>
      </w:r>
      <w:r w:rsidR="00D041D6" w:rsidRPr="001F3790">
        <w:rPr>
          <w:bCs/>
        </w:rPr>
        <w:sym w:font="Symbol" w:char="F06D"/>
      </w:r>
      <w:r w:rsidR="00D041D6" w:rsidRPr="001F3790">
        <w:rPr>
          <w:bCs/>
        </w:rPr>
        <w:t>L of BDNF stock solution</w:t>
      </w:r>
      <w:r w:rsidR="003354CB" w:rsidRPr="001F3790">
        <w:rPr>
          <w:bCs/>
        </w:rPr>
        <w:t>,</w:t>
      </w:r>
      <w:r w:rsidR="00D041D6" w:rsidRPr="001F3790">
        <w:rPr>
          <w:bCs/>
        </w:rPr>
        <w:t xml:space="preserve"> and 0.5 </w:t>
      </w:r>
      <w:r w:rsidR="00D041D6" w:rsidRPr="001F3790">
        <w:rPr>
          <w:bCs/>
        </w:rPr>
        <w:sym w:font="Symbol" w:char="F06D"/>
      </w:r>
      <w:r w:rsidR="00D041D6" w:rsidRPr="001F3790">
        <w:rPr>
          <w:bCs/>
        </w:rPr>
        <w:t xml:space="preserve">L of ATP </w:t>
      </w:r>
      <w:r w:rsidR="001138F6" w:rsidRPr="001F3790">
        <w:rPr>
          <w:bCs/>
        </w:rPr>
        <w:t>stock solution (prepared in step 3.</w:t>
      </w:r>
      <w:r w:rsidR="003354CB" w:rsidRPr="001F3790">
        <w:rPr>
          <w:bCs/>
        </w:rPr>
        <w:t>2</w:t>
      </w:r>
      <w:r w:rsidR="001138F6" w:rsidRPr="001F3790">
        <w:rPr>
          <w:bCs/>
        </w:rPr>
        <w:t>) in</w:t>
      </w:r>
      <w:r w:rsidR="00D041D6" w:rsidRPr="001F3790">
        <w:rPr>
          <w:bCs/>
        </w:rPr>
        <w:t>to each tube and incubate for 1 h a</w:t>
      </w:r>
      <w:r w:rsidR="001138F6" w:rsidRPr="001F3790">
        <w:rPr>
          <w:bCs/>
        </w:rPr>
        <w:t xml:space="preserve">t room temperature with rocking. </w:t>
      </w:r>
    </w:p>
    <w:p w14:paraId="3A5D044B" w14:textId="77777777" w:rsidR="00DF734A" w:rsidRPr="001F3790" w:rsidRDefault="00DF734A" w:rsidP="00E41966">
      <w:pPr>
        <w:jc w:val="both"/>
        <w:rPr>
          <w:rFonts w:ascii="Calibri" w:hAnsi="Calibri" w:cs="Calibri"/>
          <w:bCs/>
        </w:rPr>
      </w:pPr>
    </w:p>
    <w:p w14:paraId="03797484" w14:textId="7CB73BED" w:rsidR="00680938" w:rsidRPr="001F3790" w:rsidRDefault="00DF734A" w:rsidP="00BB4101">
      <w:pPr>
        <w:pStyle w:val="ListParagraph"/>
        <w:ind w:left="0"/>
        <w:contextualSpacing w:val="0"/>
        <w:rPr>
          <w:bCs/>
        </w:rPr>
      </w:pPr>
      <w:r w:rsidRPr="001F3790">
        <w:rPr>
          <w:bCs/>
        </w:rPr>
        <w:t xml:space="preserve">7.1.3. </w:t>
      </w:r>
      <w:r w:rsidR="004F6AD6" w:rsidRPr="001F3790">
        <w:rPr>
          <w:bCs/>
        </w:rPr>
        <w:t>For sample</w:t>
      </w:r>
      <w:r w:rsidRPr="001F3790">
        <w:rPr>
          <w:bCs/>
        </w:rPr>
        <w:t>s</w:t>
      </w:r>
      <w:r w:rsidR="004F6AD6" w:rsidRPr="001F3790">
        <w:rPr>
          <w:bCs/>
        </w:rPr>
        <w:t xml:space="preserve"> that will not be incubated with BDNF prior to antibody staining, transfer 100 </w:t>
      </w:r>
      <w:r w:rsidR="004F6AD6" w:rsidRPr="001F3790">
        <w:rPr>
          <w:bCs/>
        </w:rPr>
        <w:sym w:font="Symbol" w:char="F06D"/>
      </w:r>
      <w:r w:rsidR="004F6AD6" w:rsidRPr="001F3790">
        <w:rPr>
          <w:bCs/>
        </w:rPr>
        <w:t xml:space="preserve">L aliquot of IAM.PC.DD2 column packing material with immobilized SH-SY5Y Neuroblastoma cells overexpressing </w:t>
      </w:r>
      <w:proofErr w:type="spellStart"/>
      <w:r w:rsidR="004F6AD6" w:rsidRPr="001F3790">
        <w:rPr>
          <w:bCs/>
        </w:rPr>
        <w:t>TrkB</w:t>
      </w:r>
      <w:proofErr w:type="spellEnd"/>
      <w:r w:rsidR="004F6AD6" w:rsidRPr="001F3790">
        <w:rPr>
          <w:bCs/>
        </w:rPr>
        <w:t xml:space="preserve"> suspended in ammonium acetate</w:t>
      </w:r>
      <w:r w:rsidR="00027C53" w:rsidRPr="001F3790">
        <w:rPr>
          <w:bCs/>
        </w:rPr>
        <w:t xml:space="preserve"> into 1.5 mL microcentrifuge tubes. </w:t>
      </w:r>
    </w:p>
    <w:p w14:paraId="4768FB77" w14:textId="77777777" w:rsidR="00680938" w:rsidRPr="001F3790" w:rsidRDefault="00680938" w:rsidP="00BB4101">
      <w:pPr>
        <w:pStyle w:val="ListParagraph"/>
        <w:ind w:left="0"/>
        <w:contextualSpacing w:val="0"/>
        <w:rPr>
          <w:bCs/>
        </w:rPr>
      </w:pPr>
    </w:p>
    <w:p w14:paraId="2B39D6B4" w14:textId="1C82ED3C" w:rsidR="003930F5" w:rsidRPr="001F3790" w:rsidRDefault="00680938" w:rsidP="00BB4101">
      <w:pPr>
        <w:pStyle w:val="ListParagraph"/>
        <w:ind w:left="0"/>
        <w:contextualSpacing w:val="0"/>
        <w:rPr>
          <w:bCs/>
        </w:rPr>
      </w:pPr>
      <w:r w:rsidRPr="001F3790">
        <w:rPr>
          <w:bCs/>
        </w:rPr>
        <w:t xml:space="preserve">7.1.4. </w:t>
      </w:r>
      <w:r w:rsidR="00027C53" w:rsidRPr="001F3790">
        <w:rPr>
          <w:bCs/>
        </w:rPr>
        <w:t xml:space="preserve">Add 400 </w:t>
      </w:r>
      <w:r w:rsidR="00027C53" w:rsidRPr="001F3790">
        <w:rPr>
          <w:bCs/>
        </w:rPr>
        <w:sym w:font="Symbol" w:char="F06D"/>
      </w:r>
      <w:r w:rsidR="00027C53" w:rsidRPr="001F3790">
        <w:rPr>
          <w:bCs/>
        </w:rPr>
        <w:t xml:space="preserve">L </w:t>
      </w:r>
      <w:r w:rsidR="00DF734A" w:rsidRPr="001F3790">
        <w:rPr>
          <w:bCs/>
        </w:rPr>
        <w:t xml:space="preserve">of </w:t>
      </w:r>
      <w:r w:rsidR="00027C53" w:rsidRPr="001F3790">
        <w:rPr>
          <w:bCs/>
        </w:rPr>
        <w:t xml:space="preserve">ammonium acetate buffer and 0.5 </w:t>
      </w:r>
      <w:r w:rsidR="00027C53" w:rsidRPr="001F3790">
        <w:rPr>
          <w:bCs/>
        </w:rPr>
        <w:sym w:font="Symbol" w:char="F06D"/>
      </w:r>
      <w:r w:rsidR="00027C53" w:rsidRPr="001F3790">
        <w:rPr>
          <w:bCs/>
        </w:rPr>
        <w:t>L of ATP stock solution (prepared in step 3.</w:t>
      </w:r>
      <w:r w:rsidRPr="001F3790">
        <w:rPr>
          <w:bCs/>
        </w:rPr>
        <w:t>2</w:t>
      </w:r>
      <w:r w:rsidR="00027C53" w:rsidRPr="001F3790">
        <w:rPr>
          <w:bCs/>
        </w:rPr>
        <w:t>) into each tube and incubate for 1 h at room temperature with rocking.</w:t>
      </w:r>
    </w:p>
    <w:p w14:paraId="0B611C1E" w14:textId="77777777" w:rsidR="003A5533" w:rsidRPr="001F3790" w:rsidRDefault="003A5533" w:rsidP="00E41966">
      <w:pPr>
        <w:jc w:val="both"/>
        <w:rPr>
          <w:rFonts w:ascii="Calibri" w:hAnsi="Calibri" w:cs="Calibri"/>
          <w:bCs/>
        </w:rPr>
      </w:pPr>
    </w:p>
    <w:p w14:paraId="15F8F87A" w14:textId="35B128B5" w:rsidR="003A5533" w:rsidRPr="001F3790" w:rsidRDefault="00680938" w:rsidP="00BB4101">
      <w:pPr>
        <w:pStyle w:val="ListParagraph"/>
        <w:ind w:left="0"/>
        <w:contextualSpacing w:val="0"/>
        <w:rPr>
          <w:bCs/>
        </w:rPr>
      </w:pPr>
      <w:r w:rsidRPr="001F3790">
        <w:rPr>
          <w:bCs/>
        </w:rPr>
        <w:t xml:space="preserve">7.1.5. </w:t>
      </w:r>
      <w:r w:rsidR="003A5533" w:rsidRPr="001F3790">
        <w:rPr>
          <w:bCs/>
        </w:rPr>
        <w:t xml:space="preserve">Spin </w:t>
      </w:r>
      <w:r w:rsidR="00977663" w:rsidRPr="001F3790">
        <w:rPr>
          <w:bCs/>
        </w:rPr>
        <w:t xml:space="preserve">the </w:t>
      </w:r>
      <w:r w:rsidR="003A5533" w:rsidRPr="001F3790">
        <w:rPr>
          <w:bCs/>
        </w:rPr>
        <w:t>samples prepared in steps</w:t>
      </w:r>
      <w:r w:rsidR="007E5B2C" w:rsidRPr="001F3790">
        <w:rPr>
          <w:bCs/>
        </w:rPr>
        <w:t xml:space="preserve"> 7.1.2 and 7.1.4</w:t>
      </w:r>
      <w:r w:rsidR="00BB4101" w:rsidRPr="001F3790">
        <w:rPr>
          <w:bCs/>
        </w:rPr>
        <w:t xml:space="preserve"> </w:t>
      </w:r>
      <w:r w:rsidR="003A5533" w:rsidRPr="001F3790">
        <w:rPr>
          <w:bCs/>
        </w:rPr>
        <w:t xml:space="preserve">at 4 </w:t>
      </w:r>
      <w:r w:rsidR="007E5B2C" w:rsidRPr="001F3790">
        <w:rPr>
          <w:bCs/>
        </w:rPr>
        <w:t>°</w:t>
      </w:r>
      <w:r w:rsidR="003A5533" w:rsidRPr="001F3790">
        <w:rPr>
          <w:bCs/>
        </w:rPr>
        <w:t>C for 1 min at 10</w:t>
      </w:r>
      <w:r w:rsidR="00AD5CA8">
        <w:rPr>
          <w:bCs/>
        </w:rPr>
        <w:t>,</w:t>
      </w:r>
      <w:r w:rsidR="003A5533" w:rsidRPr="001F3790">
        <w:rPr>
          <w:bCs/>
        </w:rPr>
        <w:t xml:space="preserve">000 </w:t>
      </w:r>
      <w:r w:rsidR="007E5B2C" w:rsidRPr="001F3790">
        <w:rPr>
          <w:bCs/>
        </w:rPr>
        <w:t xml:space="preserve">x </w:t>
      </w:r>
      <w:r w:rsidR="003A5533" w:rsidRPr="001F3790">
        <w:rPr>
          <w:bCs/>
          <w:i/>
          <w:iCs/>
        </w:rPr>
        <w:t>g</w:t>
      </w:r>
      <w:r w:rsidR="003A5533" w:rsidRPr="001F3790">
        <w:rPr>
          <w:bCs/>
        </w:rPr>
        <w:t xml:space="preserve"> and discard the supernatant.</w:t>
      </w:r>
    </w:p>
    <w:p w14:paraId="63115B1A" w14:textId="77777777" w:rsidR="003A5533" w:rsidRPr="001F3790" w:rsidRDefault="003A5533" w:rsidP="00E41966">
      <w:pPr>
        <w:jc w:val="both"/>
        <w:rPr>
          <w:rFonts w:ascii="Calibri" w:hAnsi="Calibri" w:cs="Calibri"/>
          <w:bCs/>
        </w:rPr>
      </w:pPr>
    </w:p>
    <w:p w14:paraId="4963DBC2" w14:textId="3236911F" w:rsidR="003A5533" w:rsidRPr="001F3790" w:rsidRDefault="00D8737E" w:rsidP="00BB4101">
      <w:pPr>
        <w:pStyle w:val="ListParagraph"/>
        <w:ind w:left="0"/>
        <w:contextualSpacing w:val="0"/>
        <w:rPr>
          <w:bCs/>
        </w:rPr>
      </w:pPr>
      <w:r w:rsidRPr="001F3790">
        <w:rPr>
          <w:bCs/>
        </w:rPr>
        <w:t xml:space="preserve">7.1.6. </w:t>
      </w:r>
      <w:r w:rsidR="003A5533" w:rsidRPr="001F3790">
        <w:rPr>
          <w:bCs/>
        </w:rPr>
        <w:t xml:space="preserve">Wash the resulting pellets with 500 </w:t>
      </w:r>
      <w:r w:rsidR="003A5533" w:rsidRPr="001F3790">
        <w:rPr>
          <w:bCs/>
        </w:rPr>
        <w:sym w:font="Symbol" w:char="F06D"/>
      </w:r>
      <w:r w:rsidR="003A5533" w:rsidRPr="001F3790">
        <w:rPr>
          <w:bCs/>
        </w:rPr>
        <w:t xml:space="preserve">L of ammonium acetate buffer for 10 min and spin again at 4 </w:t>
      </w:r>
      <w:r w:rsidRPr="001F3790">
        <w:rPr>
          <w:bCs/>
        </w:rPr>
        <w:t>°</w:t>
      </w:r>
      <w:r w:rsidR="003A5533" w:rsidRPr="001F3790">
        <w:rPr>
          <w:bCs/>
        </w:rPr>
        <w:t>C for 1 min at 10</w:t>
      </w:r>
      <w:r w:rsidR="00AD5CA8">
        <w:rPr>
          <w:bCs/>
        </w:rPr>
        <w:t>,</w:t>
      </w:r>
      <w:r w:rsidR="003A5533" w:rsidRPr="001F3790">
        <w:rPr>
          <w:bCs/>
        </w:rPr>
        <w:t xml:space="preserve">000 </w:t>
      </w:r>
      <w:r w:rsidRPr="001F3790">
        <w:rPr>
          <w:bCs/>
        </w:rPr>
        <w:t xml:space="preserve">x </w:t>
      </w:r>
      <w:r w:rsidR="003A5533" w:rsidRPr="001F3790">
        <w:rPr>
          <w:bCs/>
          <w:i/>
          <w:iCs/>
        </w:rPr>
        <w:t>g</w:t>
      </w:r>
      <w:r w:rsidR="003A5533" w:rsidRPr="001F3790">
        <w:rPr>
          <w:bCs/>
        </w:rPr>
        <w:t xml:space="preserve"> and discard the supernatant.</w:t>
      </w:r>
    </w:p>
    <w:p w14:paraId="0A9B3997" w14:textId="77777777" w:rsidR="00D8737E" w:rsidRPr="001F3790" w:rsidRDefault="00D8737E" w:rsidP="00E41966">
      <w:pPr>
        <w:jc w:val="both"/>
        <w:rPr>
          <w:rFonts w:ascii="Calibri" w:hAnsi="Calibri" w:cs="Calibri"/>
          <w:bCs/>
        </w:rPr>
      </w:pPr>
    </w:p>
    <w:p w14:paraId="7CEB1F01" w14:textId="1676EDE9" w:rsidR="003A5533" w:rsidRPr="001F3790" w:rsidRDefault="00D8737E" w:rsidP="00BB4101">
      <w:pPr>
        <w:pStyle w:val="ListParagraph"/>
        <w:ind w:left="0"/>
        <w:contextualSpacing w:val="0"/>
        <w:rPr>
          <w:bCs/>
        </w:rPr>
      </w:pPr>
      <w:r w:rsidRPr="001F3790">
        <w:rPr>
          <w:bCs/>
        </w:rPr>
        <w:t xml:space="preserve">7.1.7. </w:t>
      </w:r>
      <w:r w:rsidR="003A5533" w:rsidRPr="001F3790">
        <w:rPr>
          <w:bCs/>
        </w:rPr>
        <w:t>To each of the pellets</w:t>
      </w:r>
      <w:r w:rsidR="00704653" w:rsidRPr="001F3790">
        <w:rPr>
          <w:bCs/>
        </w:rPr>
        <w:t>,</w:t>
      </w:r>
      <w:r w:rsidR="003A5533" w:rsidRPr="001F3790">
        <w:rPr>
          <w:bCs/>
        </w:rPr>
        <w:t xml:space="preserve"> a</w:t>
      </w:r>
      <w:r w:rsidR="00704653" w:rsidRPr="001F3790">
        <w:rPr>
          <w:bCs/>
        </w:rPr>
        <w:t>d</w:t>
      </w:r>
      <w:r w:rsidR="003A5533" w:rsidRPr="001F3790">
        <w:rPr>
          <w:bCs/>
        </w:rPr>
        <w:t xml:space="preserve">d 220 </w:t>
      </w:r>
      <w:r w:rsidR="003A5533" w:rsidRPr="001F3790">
        <w:rPr>
          <w:bCs/>
        </w:rPr>
        <w:sym w:font="Symbol" w:char="F06D"/>
      </w:r>
      <w:r w:rsidR="003A5533" w:rsidRPr="001F3790">
        <w:rPr>
          <w:bCs/>
        </w:rPr>
        <w:t>L of ammoniu</w:t>
      </w:r>
      <w:r w:rsidR="00D0463D" w:rsidRPr="001F3790">
        <w:rPr>
          <w:bCs/>
        </w:rPr>
        <w:t>m acetate buffer</w:t>
      </w:r>
      <w:r w:rsidR="003A5533" w:rsidRPr="001F3790">
        <w:rPr>
          <w:bCs/>
        </w:rPr>
        <w:t xml:space="preserve">, 25 </w:t>
      </w:r>
      <w:r w:rsidR="003A5533" w:rsidRPr="001F3790">
        <w:rPr>
          <w:bCs/>
        </w:rPr>
        <w:sym w:font="Symbol" w:char="F06D"/>
      </w:r>
      <w:r w:rsidR="003A5533" w:rsidRPr="001F3790">
        <w:rPr>
          <w:bCs/>
        </w:rPr>
        <w:t xml:space="preserve">L of 10% </w:t>
      </w:r>
      <w:r w:rsidR="00D0463D" w:rsidRPr="001F3790">
        <w:rPr>
          <w:bCs/>
        </w:rPr>
        <w:t xml:space="preserve">normal </w:t>
      </w:r>
      <w:r w:rsidR="003A5533" w:rsidRPr="001F3790">
        <w:rPr>
          <w:bCs/>
        </w:rPr>
        <w:t>goat serum</w:t>
      </w:r>
      <w:r w:rsidR="00704653" w:rsidRPr="001F3790">
        <w:rPr>
          <w:bCs/>
        </w:rPr>
        <w:t>,</w:t>
      </w:r>
      <w:r w:rsidR="003A5533" w:rsidRPr="001F3790">
        <w:rPr>
          <w:bCs/>
        </w:rPr>
        <w:t xml:space="preserve"> and 5 </w:t>
      </w:r>
      <w:r w:rsidR="003A5533" w:rsidRPr="001F3790">
        <w:rPr>
          <w:bCs/>
        </w:rPr>
        <w:sym w:font="Symbol" w:char="F06D"/>
      </w:r>
      <w:r w:rsidR="003A5533" w:rsidRPr="001F3790">
        <w:rPr>
          <w:bCs/>
        </w:rPr>
        <w:t xml:space="preserve">L </w:t>
      </w:r>
      <w:r w:rsidR="00704653" w:rsidRPr="001F3790">
        <w:rPr>
          <w:bCs/>
        </w:rPr>
        <w:t xml:space="preserve">of </w:t>
      </w:r>
      <w:r w:rsidR="003A5533" w:rsidRPr="001F3790">
        <w:rPr>
          <w:bCs/>
        </w:rPr>
        <w:t xml:space="preserve">primary anti-BDNF antibody. Incubate in </w:t>
      </w:r>
      <w:r w:rsidR="00704653" w:rsidRPr="001F3790">
        <w:rPr>
          <w:bCs/>
        </w:rPr>
        <w:t xml:space="preserve">a </w:t>
      </w:r>
      <w:r w:rsidR="003A5533" w:rsidRPr="001F3790">
        <w:rPr>
          <w:bCs/>
        </w:rPr>
        <w:t xml:space="preserve">cold room (4 </w:t>
      </w:r>
      <w:r w:rsidR="00704653" w:rsidRPr="001F3790">
        <w:rPr>
          <w:bCs/>
        </w:rPr>
        <w:t>°</w:t>
      </w:r>
      <w:r w:rsidR="003A5533" w:rsidRPr="001F3790">
        <w:rPr>
          <w:bCs/>
        </w:rPr>
        <w:t>C) overnight with rocking.</w:t>
      </w:r>
    </w:p>
    <w:p w14:paraId="39E47FE6" w14:textId="77777777" w:rsidR="00704653" w:rsidRPr="001F3790" w:rsidRDefault="00704653" w:rsidP="00E41966">
      <w:pPr>
        <w:jc w:val="both"/>
        <w:rPr>
          <w:rFonts w:ascii="Calibri" w:hAnsi="Calibri" w:cs="Calibri"/>
          <w:bCs/>
        </w:rPr>
      </w:pPr>
    </w:p>
    <w:p w14:paraId="33D87349" w14:textId="078A7695" w:rsidR="009F62FA" w:rsidRPr="001F3790" w:rsidRDefault="00704653" w:rsidP="00BB4101">
      <w:pPr>
        <w:pStyle w:val="ListParagraph"/>
        <w:ind w:left="0"/>
        <w:contextualSpacing w:val="0"/>
        <w:rPr>
          <w:bCs/>
        </w:rPr>
      </w:pPr>
      <w:r w:rsidRPr="001F3790">
        <w:rPr>
          <w:bCs/>
        </w:rPr>
        <w:t xml:space="preserve">7.1.8. </w:t>
      </w:r>
      <w:r w:rsidR="00D0463D" w:rsidRPr="001F3790">
        <w:rPr>
          <w:bCs/>
        </w:rPr>
        <w:t>Upon completion of the incubation step spin the mixture for 1 min at 10</w:t>
      </w:r>
      <w:r w:rsidR="00AD5CA8">
        <w:rPr>
          <w:bCs/>
        </w:rPr>
        <w:t>,</w:t>
      </w:r>
      <w:r w:rsidR="00D0463D" w:rsidRPr="001F3790">
        <w:rPr>
          <w:bCs/>
        </w:rPr>
        <w:t>000</w:t>
      </w:r>
      <w:r w:rsidR="00932E62" w:rsidRPr="001F3790">
        <w:rPr>
          <w:bCs/>
        </w:rPr>
        <w:t xml:space="preserve"> x</w:t>
      </w:r>
      <w:r w:rsidR="00D0463D" w:rsidRPr="001F3790">
        <w:rPr>
          <w:bCs/>
        </w:rPr>
        <w:t xml:space="preserve"> </w:t>
      </w:r>
      <w:r w:rsidR="00D0463D" w:rsidRPr="001F3790">
        <w:rPr>
          <w:bCs/>
          <w:i/>
          <w:iCs/>
        </w:rPr>
        <w:t>g</w:t>
      </w:r>
      <w:r w:rsidR="00D0463D" w:rsidRPr="001F3790">
        <w:rPr>
          <w:bCs/>
        </w:rPr>
        <w:t xml:space="preserve"> at 4 </w:t>
      </w:r>
      <w:r w:rsidR="00932E62" w:rsidRPr="001F3790">
        <w:rPr>
          <w:bCs/>
        </w:rPr>
        <w:t>°</w:t>
      </w:r>
      <w:r w:rsidR="00D0463D" w:rsidRPr="001F3790">
        <w:rPr>
          <w:bCs/>
        </w:rPr>
        <w:t>C and discard the supernatant.</w:t>
      </w:r>
    </w:p>
    <w:p w14:paraId="621DE179" w14:textId="77777777" w:rsidR="00D0463D" w:rsidRPr="001F3790" w:rsidRDefault="00D0463D" w:rsidP="00E41966">
      <w:pPr>
        <w:jc w:val="both"/>
        <w:rPr>
          <w:rFonts w:ascii="Calibri" w:hAnsi="Calibri" w:cs="Calibri"/>
          <w:bCs/>
        </w:rPr>
      </w:pPr>
    </w:p>
    <w:p w14:paraId="5CC08E3F" w14:textId="1790A4D0" w:rsidR="00D0463D" w:rsidRPr="001F3790" w:rsidRDefault="00932E62" w:rsidP="00BB4101">
      <w:pPr>
        <w:pStyle w:val="ListParagraph"/>
        <w:ind w:left="0"/>
        <w:contextualSpacing w:val="0"/>
        <w:rPr>
          <w:bCs/>
        </w:rPr>
      </w:pPr>
      <w:r w:rsidRPr="001F3790">
        <w:rPr>
          <w:bCs/>
        </w:rPr>
        <w:t xml:space="preserve">7.1.9. </w:t>
      </w:r>
      <w:r w:rsidR="00D0463D" w:rsidRPr="001F3790">
        <w:rPr>
          <w:bCs/>
        </w:rPr>
        <w:t>Wash the resulting pellet 3 times with ammonium acetate buffer containing 1% mild detergent (e.g.</w:t>
      </w:r>
      <w:r w:rsidR="00743700" w:rsidRPr="001F3790">
        <w:rPr>
          <w:bCs/>
        </w:rPr>
        <w:t>,</w:t>
      </w:r>
      <w:r w:rsidR="00D0463D" w:rsidRPr="001F3790">
        <w:rPr>
          <w:bCs/>
        </w:rPr>
        <w:t xml:space="preserve"> sodium cholate) for 10 min and spin the mixtures for 1 min at 10</w:t>
      </w:r>
      <w:r w:rsidR="00A20AD5">
        <w:rPr>
          <w:bCs/>
        </w:rPr>
        <w:t>,</w:t>
      </w:r>
      <w:r w:rsidR="00D0463D" w:rsidRPr="001F3790">
        <w:rPr>
          <w:bCs/>
        </w:rPr>
        <w:t xml:space="preserve">000 </w:t>
      </w:r>
      <w:r w:rsidR="001D0BB6" w:rsidRPr="001F3790">
        <w:rPr>
          <w:bCs/>
        </w:rPr>
        <w:t xml:space="preserve">x </w:t>
      </w:r>
      <w:r w:rsidR="00D0463D" w:rsidRPr="001F3790">
        <w:rPr>
          <w:bCs/>
          <w:i/>
          <w:iCs/>
        </w:rPr>
        <w:t>g</w:t>
      </w:r>
      <w:r w:rsidR="00D0463D" w:rsidRPr="001F3790">
        <w:rPr>
          <w:bCs/>
        </w:rPr>
        <w:t xml:space="preserve"> at 4 </w:t>
      </w:r>
      <w:r w:rsidR="001D0BB6" w:rsidRPr="001F3790">
        <w:rPr>
          <w:bCs/>
        </w:rPr>
        <w:t>°</w:t>
      </w:r>
      <w:r w:rsidR="00D0463D" w:rsidRPr="001F3790">
        <w:rPr>
          <w:bCs/>
        </w:rPr>
        <w:t>C and discard the supernatant.</w:t>
      </w:r>
    </w:p>
    <w:p w14:paraId="0A2A20AB" w14:textId="77777777" w:rsidR="00D0463D" w:rsidRPr="001F3790" w:rsidRDefault="00D0463D" w:rsidP="00E41966">
      <w:pPr>
        <w:jc w:val="both"/>
        <w:rPr>
          <w:rFonts w:ascii="Calibri" w:hAnsi="Calibri" w:cs="Calibri"/>
          <w:bCs/>
        </w:rPr>
      </w:pPr>
    </w:p>
    <w:p w14:paraId="335976AA" w14:textId="66C2D7FC" w:rsidR="00D0463D" w:rsidRPr="001F3790" w:rsidRDefault="001D0BB6" w:rsidP="00BB4101">
      <w:pPr>
        <w:pStyle w:val="ListParagraph"/>
        <w:ind w:left="0"/>
        <w:contextualSpacing w:val="0"/>
        <w:rPr>
          <w:bCs/>
        </w:rPr>
      </w:pPr>
      <w:r w:rsidRPr="001F3790">
        <w:rPr>
          <w:bCs/>
        </w:rPr>
        <w:t xml:space="preserve">7.1.10. </w:t>
      </w:r>
      <w:r w:rsidR="00D0463D" w:rsidRPr="001F3790">
        <w:rPr>
          <w:bCs/>
        </w:rPr>
        <w:t xml:space="preserve">Prepare secondary antibody solution by mixing 900 </w:t>
      </w:r>
      <w:r w:rsidR="00D0463D" w:rsidRPr="001F3790">
        <w:rPr>
          <w:bCs/>
        </w:rPr>
        <w:sym w:font="Symbol" w:char="F06D"/>
      </w:r>
      <w:r w:rsidR="00D0463D" w:rsidRPr="001F3790">
        <w:rPr>
          <w:bCs/>
        </w:rPr>
        <w:t xml:space="preserve">L of ammonium acetate buffer, 100 </w:t>
      </w:r>
      <w:r w:rsidR="00D0463D" w:rsidRPr="001F3790">
        <w:rPr>
          <w:bCs/>
        </w:rPr>
        <w:sym w:font="Symbol" w:char="F06D"/>
      </w:r>
      <w:r w:rsidR="00D0463D" w:rsidRPr="001F3790">
        <w:rPr>
          <w:bCs/>
        </w:rPr>
        <w:t>L of 10% normal goat serum</w:t>
      </w:r>
      <w:r w:rsidR="00570597" w:rsidRPr="001F3790">
        <w:rPr>
          <w:bCs/>
        </w:rPr>
        <w:t>,</w:t>
      </w:r>
      <w:r w:rsidR="00D0463D" w:rsidRPr="001F3790">
        <w:rPr>
          <w:bCs/>
        </w:rPr>
        <w:t xml:space="preserve"> and 1 </w:t>
      </w:r>
      <w:r w:rsidR="00D0463D" w:rsidRPr="001F3790">
        <w:rPr>
          <w:bCs/>
        </w:rPr>
        <w:sym w:font="Symbol" w:char="F06D"/>
      </w:r>
      <w:r w:rsidR="00D0463D" w:rsidRPr="001F3790">
        <w:rPr>
          <w:bCs/>
        </w:rPr>
        <w:t>L of fluorophore-conjugated secondary antibody</w:t>
      </w:r>
      <w:r w:rsidR="00A871CC" w:rsidRPr="001F3790">
        <w:rPr>
          <w:bCs/>
        </w:rPr>
        <w:t xml:space="preserve"> (1:1</w:t>
      </w:r>
      <w:r w:rsidR="00A20AD5">
        <w:rPr>
          <w:bCs/>
        </w:rPr>
        <w:t>,</w:t>
      </w:r>
      <w:r w:rsidR="00A871CC" w:rsidRPr="001F3790">
        <w:rPr>
          <w:bCs/>
        </w:rPr>
        <w:t xml:space="preserve">000 </w:t>
      </w:r>
      <w:r w:rsidR="00A871CC" w:rsidRPr="001F3790">
        <w:rPr>
          <w:bCs/>
        </w:rPr>
        <w:lastRenderedPageBreak/>
        <w:t>dilution)</w:t>
      </w:r>
      <w:r w:rsidR="00D0463D" w:rsidRPr="001F3790">
        <w:rPr>
          <w:bCs/>
        </w:rPr>
        <w:t xml:space="preserve">. Add 300 </w:t>
      </w:r>
      <w:r w:rsidR="00D0463D" w:rsidRPr="001F3790">
        <w:rPr>
          <w:bCs/>
        </w:rPr>
        <w:sym w:font="Symbol" w:char="F06D"/>
      </w:r>
      <w:r w:rsidR="00D0463D" w:rsidRPr="001F3790">
        <w:rPr>
          <w:bCs/>
        </w:rPr>
        <w:t>L of secondary antibody solution to each of the pellets obtained in step 7.1.</w:t>
      </w:r>
      <w:r w:rsidR="00C575CF" w:rsidRPr="001F3790">
        <w:rPr>
          <w:bCs/>
        </w:rPr>
        <w:t>9</w:t>
      </w:r>
      <w:r w:rsidR="00D0463D" w:rsidRPr="001F3790">
        <w:rPr>
          <w:bCs/>
        </w:rPr>
        <w:t xml:space="preserve">. and incubate overnight at 4 </w:t>
      </w:r>
      <w:r w:rsidR="00C575CF" w:rsidRPr="001F3790">
        <w:rPr>
          <w:bCs/>
        </w:rPr>
        <w:t>°</w:t>
      </w:r>
      <w:r w:rsidR="00D0463D" w:rsidRPr="001F3790">
        <w:rPr>
          <w:bCs/>
        </w:rPr>
        <w:t>C with rocking.</w:t>
      </w:r>
    </w:p>
    <w:p w14:paraId="30626640" w14:textId="77777777" w:rsidR="00AF7093" w:rsidRPr="001F3790" w:rsidRDefault="00AF7093" w:rsidP="00E41966">
      <w:pPr>
        <w:jc w:val="both"/>
        <w:rPr>
          <w:rFonts w:ascii="Calibri" w:hAnsi="Calibri" w:cs="Calibri"/>
          <w:bCs/>
        </w:rPr>
      </w:pPr>
    </w:p>
    <w:p w14:paraId="16BECA45" w14:textId="74E14231" w:rsidR="00AF7093" w:rsidRPr="001F3790" w:rsidRDefault="00AF7093" w:rsidP="00E41966">
      <w:pPr>
        <w:pStyle w:val="ListParagraph"/>
        <w:numPr>
          <w:ilvl w:val="2"/>
          <w:numId w:val="20"/>
        </w:numPr>
        <w:ind w:left="0" w:firstLine="0"/>
        <w:contextualSpacing w:val="0"/>
        <w:rPr>
          <w:bCs/>
        </w:rPr>
      </w:pPr>
      <w:r w:rsidRPr="001F3790">
        <w:rPr>
          <w:bCs/>
        </w:rPr>
        <w:t>Spin the mixture at 10</w:t>
      </w:r>
      <w:r w:rsidR="00A20AD5">
        <w:rPr>
          <w:bCs/>
        </w:rPr>
        <w:t>,</w:t>
      </w:r>
      <w:r w:rsidRPr="001F3790">
        <w:rPr>
          <w:bCs/>
        </w:rPr>
        <w:t xml:space="preserve">000 </w:t>
      </w:r>
      <w:r w:rsidR="00C575CF" w:rsidRPr="001F3790">
        <w:rPr>
          <w:bCs/>
        </w:rPr>
        <w:t xml:space="preserve">x </w:t>
      </w:r>
      <w:r w:rsidRPr="001F3790">
        <w:rPr>
          <w:bCs/>
          <w:i/>
          <w:iCs/>
        </w:rPr>
        <w:t>g</w:t>
      </w:r>
      <w:r w:rsidRPr="001F3790">
        <w:rPr>
          <w:bCs/>
        </w:rPr>
        <w:t xml:space="preserve"> for 1 min at 4 </w:t>
      </w:r>
      <w:r w:rsidR="00C575CF" w:rsidRPr="001F3790">
        <w:rPr>
          <w:bCs/>
        </w:rPr>
        <w:t>°</w:t>
      </w:r>
      <w:r w:rsidRPr="001F3790">
        <w:rPr>
          <w:bCs/>
        </w:rPr>
        <w:t>C and discard the supernatant.</w:t>
      </w:r>
    </w:p>
    <w:p w14:paraId="43CDB453" w14:textId="77777777" w:rsidR="00C575CF" w:rsidRPr="001F3790" w:rsidRDefault="00C575CF" w:rsidP="00E41966">
      <w:pPr>
        <w:jc w:val="both"/>
        <w:rPr>
          <w:rFonts w:ascii="Calibri" w:hAnsi="Calibri" w:cs="Calibri"/>
          <w:bCs/>
        </w:rPr>
      </w:pPr>
    </w:p>
    <w:p w14:paraId="198E3E7E" w14:textId="069033C8" w:rsidR="00AF7093" w:rsidRPr="001F3790" w:rsidRDefault="00C575CF" w:rsidP="00BB4101">
      <w:pPr>
        <w:pStyle w:val="ListParagraph"/>
        <w:ind w:left="0"/>
        <w:contextualSpacing w:val="0"/>
        <w:rPr>
          <w:bCs/>
        </w:rPr>
      </w:pPr>
      <w:r w:rsidRPr="001F3790">
        <w:rPr>
          <w:bCs/>
        </w:rPr>
        <w:t xml:space="preserve">7.1.12. </w:t>
      </w:r>
      <w:r w:rsidR="00AF7093" w:rsidRPr="001F3790">
        <w:rPr>
          <w:bCs/>
        </w:rPr>
        <w:t>Wash the resulting pellet 3 times with ammonium acetate buffer containing 1% mild detergent (e.g.</w:t>
      </w:r>
      <w:r w:rsidR="00A871CC" w:rsidRPr="001F3790">
        <w:rPr>
          <w:bCs/>
        </w:rPr>
        <w:t>,</w:t>
      </w:r>
      <w:r w:rsidR="00AF7093" w:rsidRPr="001F3790">
        <w:rPr>
          <w:bCs/>
        </w:rPr>
        <w:t xml:space="preserve"> sodium cholate) for 10 min and spin the mixture for 1 min at 10</w:t>
      </w:r>
      <w:r w:rsidR="00A20AD5">
        <w:rPr>
          <w:bCs/>
        </w:rPr>
        <w:t>,</w:t>
      </w:r>
      <w:r w:rsidR="00AF7093" w:rsidRPr="001F3790">
        <w:rPr>
          <w:bCs/>
        </w:rPr>
        <w:t>000</w:t>
      </w:r>
      <w:r w:rsidRPr="001F3790">
        <w:rPr>
          <w:bCs/>
        </w:rPr>
        <w:t xml:space="preserve"> x</w:t>
      </w:r>
      <w:r w:rsidR="00AF7093" w:rsidRPr="001F3790">
        <w:rPr>
          <w:bCs/>
        </w:rPr>
        <w:t xml:space="preserve"> </w:t>
      </w:r>
      <w:r w:rsidR="00AF7093" w:rsidRPr="001F3790">
        <w:rPr>
          <w:bCs/>
          <w:i/>
          <w:iCs/>
        </w:rPr>
        <w:t>g</w:t>
      </w:r>
      <w:r w:rsidR="00AF7093" w:rsidRPr="001F3790">
        <w:rPr>
          <w:bCs/>
        </w:rPr>
        <w:t xml:space="preserve"> at 4 </w:t>
      </w:r>
      <w:r w:rsidRPr="001F3790">
        <w:rPr>
          <w:bCs/>
        </w:rPr>
        <w:t>°</w:t>
      </w:r>
      <w:r w:rsidR="00AF7093" w:rsidRPr="001F3790">
        <w:rPr>
          <w:bCs/>
        </w:rPr>
        <w:t>C and discard the supernatant.</w:t>
      </w:r>
    </w:p>
    <w:p w14:paraId="3683E326" w14:textId="77777777" w:rsidR="00AF7093" w:rsidRPr="001F3790" w:rsidRDefault="00AF7093" w:rsidP="00E41966">
      <w:pPr>
        <w:jc w:val="both"/>
        <w:rPr>
          <w:rFonts w:ascii="Calibri" w:hAnsi="Calibri" w:cs="Calibri"/>
          <w:bCs/>
        </w:rPr>
      </w:pPr>
    </w:p>
    <w:p w14:paraId="4F10E6C7" w14:textId="3CDB9F2E" w:rsidR="00AF7093" w:rsidRPr="001F3790" w:rsidRDefault="00C575CF" w:rsidP="00BB4101">
      <w:pPr>
        <w:pStyle w:val="ListParagraph"/>
        <w:ind w:left="0"/>
        <w:contextualSpacing w:val="0"/>
        <w:rPr>
          <w:bCs/>
        </w:rPr>
      </w:pPr>
      <w:r w:rsidRPr="001F3790">
        <w:rPr>
          <w:bCs/>
        </w:rPr>
        <w:t xml:space="preserve">7.1.13. </w:t>
      </w:r>
      <w:r w:rsidR="00AF7093" w:rsidRPr="001F3790">
        <w:rPr>
          <w:bCs/>
        </w:rPr>
        <w:t xml:space="preserve">Resuspend the resulting pellets in 50 </w:t>
      </w:r>
      <w:r w:rsidR="00AF7093" w:rsidRPr="001F3790">
        <w:rPr>
          <w:bCs/>
        </w:rPr>
        <w:sym w:font="Symbol" w:char="F06D"/>
      </w:r>
      <w:r w:rsidR="00AF7093" w:rsidRPr="001F3790">
        <w:rPr>
          <w:bCs/>
        </w:rPr>
        <w:t xml:space="preserve">L </w:t>
      </w:r>
      <w:r w:rsidRPr="001F3790">
        <w:rPr>
          <w:bCs/>
        </w:rPr>
        <w:t xml:space="preserve">of </w:t>
      </w:r>
      <w:r w:rsidR="00AF7093" w:rsidRPr="001F3790">
        <w:rPr>
          <w:bCs/>
        </w:rPr>
        <w:t xml:space="preserve">ammonium acetate buffer. Place 20 </w:t>
      </w:r>
      <w:r w:rsidR="00AF7093" w:rsidRPr="001F3790">
        <w:rPr>
          <w:bCs/>
        </w:rPr>
        <w:sym w:font="Symbol" w:char="F06D"/>
      </w:r>
      <w:r w:rsidR="00AF7093" w:rsidRPr="001F3790">
        <w:rPr>
          <w:bCs/>
        </w:rPr>
        <w:t>L of each of the mixtures on a slide and cover with a coverslip.</w:t>
      </w:r>
    </w:p>
    <w:p w14:paraId="0CDC6936" w14:textId="77777777" w:rsidR="00AF7339" w:rsidRPr="001F3790" w:rsidRDefault="00AF7339" w:rsidP="00E41966">
      <w:pPr>
        <w:jc w:val="both"/>
        <w:rPr>
          <w:rFonts w:ascii="Calibri" w:hAnsi="Calibri" w:cs="Calibri"/>
          <w:bCs/>
        </w:rPr>
      </w:pPr>
    </w:p>
    <w:p w14:paraId="4A08BA42" w14:textId="3B5832D4" w:rsidR="00E605AA" w:rsidRPr="001F3790" w:rsidRDefault="00AF7339" w:rsidP="00BB4101">
      <w:pPr>
        <w:pStyle w:val="ListParagraph"/>
        <w:ind w:left="0"/>
        <w:contextualSpacing w:val="0"/>
        <w:rPr>
          <w:bCs/>
        </w:rPr>
      </w:pPr>
      <w:r w:rsidRPr="001F3790">
        <w:rPr>
          <w:bCs/>
        </w:rPr>
        <w:t xml:space="preserve">7.1.14. </w:t>
      </w:r>
      <w:r w:rsidR="00E605AA" w:rsidRPr="001F3790">
        <w:rPr>
          <w:bCs/>
        </w:rPr>
        <w:t>Image the IAM.PC.DD2 particles with the immobilized cell membrane fragments using a confocal laser scanning microscope with excitation at 488 nm and emission at 520 nm</w:t>
      </w:r>
      <w:r w:rsidR="00AF7FE2">
        <w:rPr>
          <w:bCs/>
        </w:rPr>
        <w:t xml:space="preserve"> generated using a </w:t>
      </w:r>
      <w:proofErr w:type="gramStart"/>
      <w:r w:rsidR="00B336CF">
        <w:t>s</w:t>
      </w:r>
      <w:r w:rsidR="00AF7FE2" w:rsidRPr="00C6210D">
        <w:t xml:space="preserve">olid </w:t>
      </w:r>
      <w:r w:rsidR="00B336CF">
        <w:t>s</w:t>
      </w:r>
      <w:r w:rsidR="00AF7FE2" w:rsidRPr="00C6210D">
        <w:t>tate</w:t>
      </w:r>
      <w:proofErr w:type="gramEnd"/>
      <w:r w:rsidR="00AF7FE2" w:rsidRPr="00C6210D">
        <w:t xml:space="preserve"> </w:t>
      </w:r>
      <w:r w:rsidR="00B336CF">
        <w:t>l</w:t>
      </w:r>
      <w:r w:rsidR="00AF7FE2" w:rsidRPr="00C6210D">
        <w:t xml:space="preserve">aser </w:t>
      </w:r>
      <w:r w:rsidR="00B336CF">
        <w:t>s</w:t>
      </w:r>
      <w:r w:rsidR="00AF7FE2" w:rsidRPr="00C6210D">
        <w:t>ystem</w:t>
      </w:r>
      <w:r w:rsidR="00E605AA" w:rsidRPr="001F3790">
        <w:rPr>
          <w:bCs/>
        </w:rPr>
        <w:t xml:space="preserve">. </w:t>
      </w:r>
      <w:r w:rsidR="00597297">
        <w:rPr>
          <w:bCs/>
        </w:rPr>
        <w:t xml:space="preserve">Use a </w:t>
      </w:r>
      <w:r w:rsidR="00085540" w:rsidRPr="00C6210D">
        <w:t xml:space="preserve">20x </w:t>
      </w:r>
      <w:r w:rsidR="00AB7D4E">
        <w:t xml:space="preserve">objective with a </w:t>
      </w:r>
      <w:r w:rsidR="00085540" w:rsidRPr="00C6210D">
        <w:t xml:space="preserve">NA </w:t>
      </w:r>
      <w:r w:rsidR="00AB7D4E">
        <w:t xml:space="preserve">of </w:t>
      </w:r>
      <w:r w:rsidR="00085540" w:rsidRPr="00C6210D">
        <w:t xml:space="preserve">0.75 </w:t>
      </w:r>
      <w:r w:rsidR="00AB7D4E">
        <w:t xml:space="preserve">and </w:t>
      </w:r>
      <w:proofErr w:type="gramStart"/>
      <w:r w:rsidR="00AB7D4E" w:rsidRPr="00C6210D">
        <w:t>WD</w:t>
      </w:r>
      <w:r w:rsidR="00AB7D4E" w:rsidRPr="00C6210D" w:rsidDel="00AB7D4E">
        <w:t xml:space="preserve"> </w:t>
      </w:r>
      <w:r w:rsidR="00AB7D4E">
        <w:t xml:space="preserve"> of</w:t>
      </w:r>
      <w:proofErr w:type="gramEnd"/>
      <w:r w:rsidR="00AB7D4E">
        <w:t xml:space="preserve"> </w:t>
      </w:r>
      <w:r w:rsidR="00085540" w:rsidRPr="00C6210D">
        <w:t>0.35mm</w:t>
      </w:r>
      <w:r w:rsidR="008C25DA">
        <w:t>.</w:t>
      </w:r>
    </w:p>
    <w:p w14:paraId="50000904" w14:textId="77777777" w:rsidR="00C4006D" w:rsidRPr="001F3790" w:rsidRDefault="00C4006D" w:rsidP="00BB4101">
      <w:pPr>
        <w:pStyle w:val="ListParagraph"/>
        <w:ind w:left="0"/>
        <w:contextualSpacing w:val="0"/>
        <w:rPr>
          <w:bCs/>
        </w:rPr>
      </w:pPr>
    </w:p>
    <w:p w14:paraId="393C0E5E" w14:textId="41A2CEED" w:rsidR="00C4006D" w:rsidRPr="001F3790" w:rsidRDefault="00AF7339" w:rsidP="00BB4101">
      <w:pPr>
        <w:pStyle w:val="ListParagraph"/>
        <w:ind w:left="0"/>
        <w:contextualSpacing w:val="0"/>
      </w:pPr>
      <w:r w:rsidRPr="001F3790">
        <w:t xml:space="preserve">7.2. </w:t>
      </w:r>
      <w:r w:rsidR="00C4006D" w:rsidRPr="001F3790">
        <w:t xml:space="preserve">Frontal affinity chromatography using </w:t>
      </w:r>
      <w:r w:rsidR="00C23B6C" w:rsidRPr="001F3790">
        <w:t xml:space="preserve">7,8-DHF </w:t>
      </w:r>
      <w:r w:rsidR="00C4006D" w:rsidRPr="001F3790">
        <w:t>as a marker ligand</w:t>
      </w:r>
    </w:p>
    <w:p w14:paraId="7F53101C" w14:textId="77777777" w:rsidR="00247B03" w:rsidRPr="001F3790" w:rsidRDefault="00247B03" w:rsidP="00E41966">
      <w:pPr>
        <w:jc w:val="both"/>
        <w:rPr>
          <w:rFonts w:ascii="Calibri" w:hAnsi="Calibri" w:cs="Calibri"/>
          <w:b/>
          <w:bCs/>
        </w:rPr>
      </w:pPr>
    </w:p>
    <w:p w14:paraId="07936BFF" w14:textId="05A0F142" w:rsidR="00135A7D" w:rsidRPr="001F3790" w:rsidRDefault="00AF7339" w:rsidP="00BB4101">
      <w:pPr>
        <w:pStyle w:val="ListParagraph"/>
        <w:ind w:left="0"/>
        <w:contextualSpacing w:val="0"/>
        <w:rPr>
          <w:bCs/>
        </w:rPr>
      </w:pPr>
      <w:r w:rsidRPr="001F3790">
        <w:rPr>
          <w:bCs/>
        </w:rPr>
        <w:t xml:space="preserve">7.2.1. </w:t>
      </w:r>
      <w:r w:rsidR="00247B03" w:rsidRPr="001F3790">
        <w:rPr>
          <w:bCs/>
        </w:rPr>
        <w:t xml:space="preserve">Connect a CMAC column </w:t>
      </w:r>
      <w:r w:rsidR="00135A7D" w:rsidRPr="001F3790">
        <w:rPr>
          <w:bCs/>
        </w:rPr>
        <w:t xml:space="preserve">to an HPLC system with </w:t>
      </w:r>
      <w:r w:rsidRPr="001F3790">
        <w:rPr>
          <w:bCs/>
        </w:rPr>
        <w:t xml:space="preserve">a </w:t>
      </w:r>
      <w:r w:rsidR="00135A7D" w:rsidRPr="001F3790">
        <w:rPr>
          <w:bCs/>
        </w:rPr>
        <w:t>diode-array detector and/or mass spectrometer.</w:t>
      </w:r>
    </w:p>
    <w:p w14:paraId="56CDF06A" w14:textId="77777777" w:rsidR="00707696" w:rsidRPr="001F3790" w:rsidRDefault="00707696" w:rsidP="00E41966">
      <w:pPr>
        <w:jc w:val="both"/>
        <w:rPr>
          <w:rFonts w:ascii="Calibri" w:hAnsi="Calibri" w:cs="Calibri"/>
          <w:bCs/>
        </w:rPr>
      </w:pPr>
    </w:p>
    <w:p w14:paraId="32F3EF0F" w14:textId="0E38C5C7" w:rsidR="00707696" w:rsidRPr="001F3790" w:rsidRDefault="0021083D" w:rsidP="00BB4101">
      <w:pPr>
        <w:pStyle w:val="ListParagraph"/>
        <w:ind w:left="0"/>
        <w:contextualSpacing w:val="0"/>
        <w:rPr>
          <w:bCs/>
        </w:rPr>
      </w:pPr>
      <w:r w:rsidRPr="001F3790">
        <w:rPr>
          <w:bCs/>
        </w:rPr>
        <w:t xml:space="preserve">7.2.2. </w:t>
      </w:r>
      <w:r w:rsidR="00707696" w:rsidRPr="001F3790">
        <w:rPr>
          <w:bCs/>
        </w:rPr>
        <w:t xml:space="preserve">Prepare 500 mL </w:t>
      </w:r>
      <w:r w:rsidRPr="001F3790">
        <w:rPr>
          <w:bCs/>
        </w:rPr>
        <w:t xml:space="preserve">of </w:t>
      </w:r>
      <w:r w:rsidR="00707696" w:rsidRPr="001F3790">
        <w:rPr>
          <w:bCs/>
        </w:rPr>
        <w:t>1</w:t>
      </w:r>
      <w:r w:rsidR="00044499" w:rsidRPr="001F3790">
        <w:rPr>
          <w:bCs/>
        </w:rPr>
        <w:t xml:space="preserve"> m</w:t>
      </w:r>
      <w:r w:rsidR="00707696" w:rsidRPr="001F3790">
        <w:rPr>
          <w:bCs/>
        </w:rPr>
        <w:t xml:space="preserve">M solution of </w:t>
      </w:r>
      <w:r w:rsidR="00C23B6C" w:rsidRPr="001F3790">
        <w:rPr>
          <w:bCs/>
        </w:rPr>
        <w:t>7,8-DHF</w:t>
      </w:r>
      <w:r w:rsidR="00707696" w:rsidRPr="001F3790">
        <w:rPr>
          <w:bCs/>
        </w:rPr>
        <w:t xml:space="preserve"> in ammonium acetate buffer containing 5% methanol. </w:t>
      </w:r>
    </w:p>
    <w:p w14:paraId="28BF7292" w14:textId="77777777" w:rsidR="00135A7D" w:rsidRPr="001F3790" w:rsidRDefault="00135A7D" w:rsidP="00E41966">
      <w:pPr>
        <w:jc w:val="both"/>
        <w:rPr>
          <w:rFonts w:ascii="Calibri" w:hAnsi="Calibri" w:cs="Calibri"/>
          <w:bCs/>
        </w:rPr>
      </w:pPr>
    </w:p>
    <w:p w14:paraId="6E6156A3" w14:textId="27426225" w:rsidR="00137F7E" w:rsidRPr="001F3790" w:rsidRDefault="00044499" w:rsidP="00BB4101">
      <w:pPr>
        <w:pStyle w:val="ListParagraph"/>
        <w:ind w:left="0"/>
        <w:contextualSpacing w:val="0"/>
        <w:rPr>
          <w:bCs/>
        </w:rPr>
      </w:pPr>
      <w:r w:rsidRPr="001F3790">
        <w:rPr>
          <w:bCs/>
        </w:rPr>
        <w:t xml:space="preserve">7.2.3. </w:t>
      </w:r>
      <w:r w:rsidR="00707696" w:rsidRPr="001F3790">
        <w:rPr>
          <w:bCs/>
        </w:rPr>
        <w:t>Pump constant concentration of the marker ligand</w:t>
      </w:r>
      <w:r w:rsidR="00327716" w:rsidRPr="001F3790">
        <w:rPr>
          <w:bCs/>
        </w:rPr>
        <w:t xml:space="preserve"> (1</w:t>
      </w:r>
      <w:r w:rsidR="00137F7E" w:rsidRPr="001F3790">
        <w:rPr>
          <w:bCs/>
        </w:rPr>
        <w:t xml:space="preserve"> m</w:t>
      </w:r>
      <w:r w:rsidR="00327716" w:rsidRPr="001F3790">
        <w:rPr>
          <w:bCs/>
        </w:rPr>
        <w:t>M)</w:t>
      </w:r>
      <w:r w:rsidR="00707696" w:rsidRPr="001F3790">
        <w:rPr>
          <w:bCs/>
        </w:rPr>
        <w:t xml:space="preserve"> through the</w:t>
      </w:r>
      <w:r w:rsidR="00A47378" w:rsidRPr="001F3790">
        <w:rPr>
          <w:bCs/>
        </w:rPr>
        <w:t xml:space="preserve"> CMAC</w:t>
      </w:r>
      <w:r w:rsidR="00707696" w:rsidRPr="001F3790">
        <w:rPr>
          <w:bCs/>
        </w:rPr>
        <w:t xml:space="preserve"> column at 0.4 mL/min flow</w:t>
      </w:r>
      <w:r w:rsidR="00137F7E" w:rsidRPr="001F3790">
        <w:rPr>
          <w:bCs/>
        </w:rPr>
        <w:t xml:space="preserve"> </w:t>
      </w:r>
      <w:r w:rsidR="00707696" w:rsidRPr="001F3790">
        <w:rPr>
          <w:bCs/>
        </w:rPr>
        <w:t>rate at room temperature.</w:t>
      </w:r>
      <w:r w:rsidR="00BB4101" w:rsidRPr="001F3790">
        <w:rPr>
          <w:bCs/>
        </w:rPr>
        <w:t xml:space="preserve"> </w:t>
      </w:r>
      <w:r w:rsidR="002D7E5C" w:rsidRPr="001F3790">
        <w:rPr>
          <w:bCs/>
        </w:rPr>
        <w:t xml:space="preserve">Monitor the elution profile using either </w:t>
      </w:r>
      <w:r w:rsidR="00137F7E" w:rsidRPr="001F3790">
        <w:rPr>
          <w:bCs/>
        </w:rPr>
        <w:t xml:space="preserve">a </w:t>
      </w:r>
      <w:r w:rsidR="00FC4AD2">
        <w:rPr>
          <w:bCs/>
        </w:rPr>
        <w:t>d</w:t>
      </w:r>
      <w:r w:rsidR="00EF5348">
        <w:rPr>
          <w:bCs/>
        </w:rPr>
        <w:t>iode array detection</w:t>
      </w:r>
      <w:r w:rsidR="004F09DC">
        <w:rPr>
          <w:bCs/>
        </w:rPr>
        <w:t xml:space="preserve"> (DAD)</w:t>
      </w:r>
      <w:r w:rsidR="002D7E5C" w:rsidRPr="001F3790">
        <w:rPr>
          <w:bCs/>
        </w:rPr>
        <w:t xml:space="preserve"> </w:t>
      </w:r>
      <w:r w:rsidR="00AF5067" w:rsidRPr="001F3790">
        <w:rPr>
          <w:bCs/>
        </w:rPr>
        <w:t xml:space="preserve">(wavelength 254 nm) </w:t>
      </w:r>
      <w:r w:rsidR="00FC4AD2" w:rsidRPr="001F3790">
        <w:rPr>
          <w:bCs/>
        </w:rPr>
        <w:t xml:space="preserve">detector </w:t>
      </w:r>
      <w:r w:rsidR="004E56A7" w:rsidRPr="001F3790">
        <w:rPr>
          <w:bCs/>
        </w:rPr>
        <w:t>or</w:t>
      </w:r>
      <w:r w:rsidR="002D7E5C" w:rsidRPr="001F3790">
        <w:rPr>
          <w:bCs/>
        </w:rPr>
        <w:t xml:space="preserve"> mass spectrometer (use single ion monitoring mode; m/z 253 in negative ionization mode). </w:t>
      </w:r>
    </w:p>
    <w:p w14:paraId="40DB6306" w14:textId="77777777" w:rsidR="00137F7E" w:rsidRPr="001F3790" w:rsidRDefault="00137F7E" w:rsidP="00BB4101">
      <w:pPr>
        <w:pStyle w:val="ListParagraph"/>
        <w:ind w:left="0"/>
        <w:contextualSpacing w:val="0"/>
        <w:rPr>
          <w:bCs/>
        </w:rPr>
      </w:pPr>
    </w:p>
    <w:p w14:paraId="1224D119" w14:textId="07C3E33D" w:rsidR="00247B03" w:rsidRPr="001F3790" w:rsidRDefault="00137F7E" w:rsidP="00BB4101">
      <w:pPr>
        <w:pStyle w:val="ListParagraph"/>
        <w:ind w:left="0"/>
        <w:contextualSpacing w:val="0"/>
        <w:rPr>
          <w:bCs/>
        </w:rPr>
      </w:pPr>
      <w:r w:rsidRPr="001F3790">
        <w:rPr>
          <w:bCs/>
        </w:rPr>
        <w:t>7.2.</w:t>
      </w:r>
      <w:r w:rsidR="003E4DA0" w:rsidRPr="001F3790">
        <w:rPr>
          <w:bCs/>
        </w:rPr>
        <w:t xml:space="preserve">4. </w:t>
      </w:r>
      <w:r w:rsidR="00241975" w:rsidRPr="001F3790">
        <w:rPr>
          <w:bCs/>
        </w:rPr>
        <w:t xml:space="preserve">After completion of the run </w:t>
      </w:r>
      <w:r w:rsidR="00FC57BD" w:rsidRPr="001F3790">
        <w:rPr>
          <w:bCs/>
        </w:rPr>
        <w:t>perform overnight wash</w:t>
      </w:r>
      <w:r w:rsidR="00241975" w:rsidRPr="001F3790">
        <w:rPr>
          <w:bCs/>
        </w:rPr>
        <w:t xml:space="preserve"> by running amm</w:t>
      </w:r>
      <w:r w:rsidR="00FC57BD" w:rsidRPr="001F3790">
        <w:rPr>
          <w:bCs/>
        </w:rPr>
        <w:t xml:space="preserve">onium acetate buffer through the column. </w:t>
      </w:r>
    </w:p>
    <w:p w14:paraId="3BDD026D" w14:textId="77777777" w:rsidR="00AF5067" w:rsidRPr="001F3790" w:rsidRDefault="00AF5067" w:rsidP="00E41966">
      <w:pPr>
        <w:jc w:val="both"/>
        <w:rPr>
          <w:rFonts w:ascii="Calibri" w:hAnsi="Calibri" w:cs="Calibri"/>
          <w:bCs/>
        </w:rPr>
      </w:pPr>
    </w:p>
    <w:p w14:paraId="150BCA1B" w14:textId="6D19D3D1" w:rsidR="00215E92" w:rsidRPr="001F3790" w:rsidRDefault="003E4DA0" w:rsidP="00BB4101">
      <w:pPr>
        <w:pStyle w:val="ListParagraph"/>
        <w:ind w:left="0"/>
        <w:contextualSpacing w:val="0"/>
        <w:rPr>
          <w:bCs/>
        </w:rPr>
      </w:pPr>
      <w:r w:rsidRPr="001F3790">
        <w:rPr>
          <w:bCs/>
        </w:rPr>
        <w:t xml:space="preserve">7.2.5. </w:t>
      </w:r>
      <w:r w:rsidR="00AF5067" w:rsidRPr="001F3790">
        <w:rPr>
          <w:bCs/>
        </w:rPr>
        <w:t>Repeat steps 7.2.2.</w:t>
      </w:r>
      <w:r w:rsidR="00B524B5" w:rsidRPr="001F3790">
        <w:rPr>
          <w:bCs/>
        </w:rPr>
        <w:t xml:space="preserve"> – </w:t>
      </w:r>
      <w:r w:rsidR="00AF5067" w:rsidRPr="001F3790">
        <w:rPr>
          <w:bCs/>
        </w:rPr>
        <w:t>7.2.</w:t>
      </w:r>
      <w:r w:rsidR="00B524B5" w:rsidRPr="001F3790">
        <w:rPr>
          <w:bCs/>
        </w:rPr>
        <w:t>4.</w:t>
      </w:r>
      <w:r w:rsidR="00AF5067" w:rsidRPr="001F3790">
        <w:rPr>
          <w:bCs/>
        </w:rPr>
        <w:t xml:space="preserve"> using different concentrations of the marker ligand (750 </w:t>
      </w:r>
      <w:proofErr w:type="spellStart"/>
      <w:r w:rsidR="00AF5067" w:rsidRPr="001F3790">
        <w:rPr>
          <w:bCs/>
        </w:rPr>
        <w:t>nM</w:t>
      </w:r>
      <w:proofErr w:type="spellEnd"/>
      <w:r w:rsidR="00AF5067" w:rsidRPr="001F3790">
        <w:rPr>
          <w:bCs/>
        </w:rPr>
        <w:t xml:space="preserve">, 500 </w:t>
      </w:r>
      <w:proofErr w:type="spellStart"/>
      <w:r w:rsidR="00AF5067" w:rsidRPr="001F3790">
        <w:rPr>
          <w:bCs/>
        </w:rPr>
        <w:t>nM</w:t>
      </w:r>
      <w:proofErr w:type="spellEnd"/>
      <w:r w:rsidR="00AF5067" w:rsidRPr="001F3790">
        <w:rPr>
          <w:bCs/>
        </w:rPr>
        <w:t xml:space="preserve">, 300 </w:t>
      </w:r>
      <w:proofErr w:type="spellStart"/>
      <w:r w:rsidR="00AF5067" w:rsidRPr="001F3790">
        <w:rPr>
          <w:bCs/>
        </w:rPr>
        <w:t>nM</w:t>
      </w:r>
      <w:proofErr w:type="spellEnd"/>
      <w:r w:rsidR="00AF5067" w:rsidRPr="001F3790">
        <w:rPr>
          <w:bCs/>
        </w:rPr>
        <w:t xml:space="preserve">), washing the columns overnight </w:t>
      </w:r>
      <w:r w:rsidR="00215E92" w:rsidRPr="001F3790">
        <w:rPr>
          <w:bCs/>
        </w:rPr>
        <w:t>after</w:t>
      </w:r>
      <w:r w:rsidR="00AF5067" w:rsidRPr="001F3790">
        <w:rPr>
          <w:bCs/>
        </w:rPr>
        <w:t xml:space="preserve"> each run. </w:t>
      </w:r>
      <w:r w:rsidR="007F4F71">
        <w:rPr>
          <w:bCs/>
        </w:rPr>
        <w:t>Use f</w:t>
      </w:r>
      <w:r w:rsidR="00BF45C7" w:rsidRPr="001F3790">
        <w:rPr>
          <w:bCs/>
        </w:rPr>
        <w:t xml:space="preserve">rontal affinity chromatography to calculate ligand </w:t>
      </w:r>
      <w:proofErr w:type="spellStart"/>
      <w:r w:rsidR="00BF45C7" w:rsidRPr="001F3790">
        <w:rPr>
          <w:bCs/>
        </w:rPr>
        <w:t>K</w:t>
      </w:r>
      <w:r w:rsidR="00BF45C7" w:rsidRPr="001F3790">
        <w:rPr>
          <w:bCs/>
          <w:vertAlign w:val="subscript"/>
        </w:rPr>
        <w:t>d</w:t>
      </w:r>
      <w:proofErr w:type="spellEnd"/>
      <w:r w:rsidR="002645E5" w:rsidRPr="001F3790">
        <w:rPr>
          <w:bCs/>
        </w:rPr>
        <w:t>, as reviewed in detail</w:t>
      </w:r>
      <w:r w:rsidR="006E4249" w:rsidRPr="001F3790">
        <w:rPr>
          <w:bCs/>
        </w:rPr>
        <w:t>,</w:t>
      </w:r>
      <w:r w:rsidR="002645E5" w:rsidRPr="001F3790">
        <w:rPr>
          <w:bCs/>
        </w:rPr>
        <w:t xml:space="preserve"> e</w:t>
      </w:r>
      <w:r w:rsidR="00BF45C7" w:rsidRPr="001F3790">
        <w:rPr>
          <w:bCs/>
        </w:rPr>
        <w:t>l</w:t>
      </w:r>
      <w:r w:rsidR="002645E5" w:rsidRPr="001F3790">
        <w:rPr>
          <w:bCs/>
        </w:rPr>
        <w:t>s</w:t>
      </w:r>
      <w:r w:rsidR="00CA1FE0" w:rsidRPr="001F3790">
        <w:rPr>
          <w:bCs/>
        </w:rPr>
        <w:t>e</w:t>
      </w:r>
      <w:r w:rsidR="002645E5" w:rsidRPr="001F3790">
        <w:rPr>
          <w:bCs/>
        </w:rPr>
        <w:t>where</w:t>
      </w:r>
      <w:r w:rsidR="00BF45C7" w:rsidRPr="001F3790">
        <w:rPr>
          <w:bCs/>
        </w:rPr>
        <w:t>.</w:t>
      </w:r>
      <w:r w:rsidR="002645E5" w:rsidRPr="001F3790">
        <w:rPr>
          <w:bCs/>
        </w:rPr>
        <w:fldChar w:fldCharType="begin">
          <w:fldData xml:space="preserve">PEVuZE5vdGU+PENpdGU+PEF1dGhvcj5Nb2FkZGVsPC9BdXRob3I+PFllYXI+MjAwOTwvWWVhcj48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</w:fldData>
        </w:fldChar>
      </w:r>
      <w:r w:rsidR="00240B3A" w:rsidRPr="001F3790">
        <w:rPr>
          <w:bCs/>
        </w:rPr>
        <w:instrText xml:space="preserve"> ADDIN EN.CITE </w:instrText>
      </w:r>
      <w:r w:rsidR="00240B3A" w:rsidRPr="001F3790">
        <w:rPr>
          <w:bCs/>
        </w:rPr>
        <w:fldChar w:fldCharType="begin">
          <w:fldData xml:space="preserve">PEVuZE5vdGU+PENpdGU+PEF1dGhvcj5Nb2FkZGVsPC9BdXRob3I+PFllYXI+MjAwOTwvWWVhcj48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</w:fldData>
        </w:fldChar>
      </w:r>
      <w:r w:rsidR="00240B3A" w:rsidRPr="001F3790">
        <w:rPr>
          <w:bCs/>
        </w:rPr>
        <w:instrText xml:space="preserve"> ADDIN EN.CITE.DATA </w:instrText>
      </w:r>
      <w:r w:rsidR="00240B3A" w:rsidRPr="001F3790">
        <w:rPr>
          <w:bCs/>
        </w:rPr>
      </w:r>
      <w:r w:rsidR="00240B3A" w:rsidRPr="001F3790">
        <w:rPr>
          <w:bCs/>
        </w:rPr>
        <w:fldChar w:fldCharType="end"/>
      </w:r>
      <w:r w:rsidR="002645E5" w:rsidRPr="001F3790">
        <w:rPr>
          <w:bCs/>
        </w:rPr>
      </w:r>
      <w:r w:rsidR="002645E5" w:rsidRPr="001F3790">
        <w:rPr>
          <w:bCs/>
        </w:rPr>
        <w:fldChar w:fldCharType="separate"/>
      </w:r>
      <w:r w:rsidR="00240B3A" w:rsidRPr="00E41966">
        <w:rPr>
          <w:bCs/>
          <w:vertAlign w:val="superscript"/>
        </w:rPr>
        <w:t>24,</w:t>
      </w:r>
      <w:r w:rsidR="00B74557">
        <w:rPr>
          <w:bCs/>
          <w:vertAlign w:val="superscript"/>
        </w:rPr>
        <w:t>51</w:t>
      </w:r>
      <w:r w:rsidR="002645E5" w:rsidRPr="001F3790">
        <w:rPr>
          <w:bCs/>
        </w:rPr>
        <w:fldChar w:fldCharType="end"/>
      </w:r>
      <w:r w:rsidR="00BB4101" w:rsidRPr="001F3790">
        <w:rPr>
          <w:bCs/>
        </w:rPr>
        <w:t xml:space="preserve"> </w:t>
      </w:r>
      <w:r w:rsidR="00064022" w:rsidRPr="001F3790">
        <w:rPr>
          <w:bCs/>
        </w:rPr>
        <w:t xml:space="preserve"> </w:t>
      </w:r>
    </w:p>
    <w:p w14:paraId="37A02AE5" w14:textId="77777777" w:rsidR="00F44787" w:rsidRPr="001F3790" w:rsidRDefault="00F44787" w:rsidP="00E41966">
      <w:pPr>
        <w:jc w:val="both"/>
        <w:rPr>
          <w:rFonts w:ascii="Calibri" w:hAnsi="Calibri" w:cs="Calibri"/>
          <w:bCs/>
        </w:rPr>
      </w:pPr>
    </w:p>
    <w:p w14:paraId="02C76CA8" w14:textId="07834F0F" w:rsidR="00F44787" w:rsidRPr="001F3790" w:rsidRDefault="00B524B5" w:rsidP="00BB4101">
      <w:pPr>
        <w:pStyle w:val="ListParagraph"/>
        <w:ind w:left="0"/>
        <w:contextualSpacing w:val="0"/>
      </w:pPr>
      <w:r w:rsidRPr="001F3790">
        <w:t xml:space="preserve">7.3. </w:t>
      </w:r>
      <w:r w:rsidR="00F44787" w:rsidRPr="001F3790">
        <w:t xml:space="preserve">Displacement studies with </w:t>
      </w:r>
      <w:proofErr w:type="spellStart"/>
      <w:r w:rsidR="00524E7E" w:rsidRPr="001F3790">
        <w:rPr>
          <w:i/>
        </w:rPr>
        <w:t>Centella</w:t>
      </w:r>
      <w:proofErr w:type="spellEnd"/>
      <w:r w:rsidR="00524E7E" w:rsidRPr="001F3790">
        <w:rPr>
          <w:i/>
        </w:rPr>
        <w:t xml:space="preserve"> asiatica</w:t>
      </w:r>
      <w:r w:rsidR="00524E7E" w:rsidRPr="001F3790">
        <w:t xml:space="preserve"> (</w:t>
      </w:r>
      <w:proofErr w:type="spellStart"/>
      <w:r w:rsidR="00C23B6C" w:rsidRPr="001F3790">
        <w:t>g</w:t>
      </w:r>
      <w:r w:rsidR="00F44787" w:rsidRPr="001F3790">
        <w:t>otu</w:t>
      </w:r>
      <w:proofErr w:type="spellEnd"/>
      <w:r w:rsidR="00F44787" w:rsidRPr="001F3790">
        <w:t xml:space="preserve"> kola</w:t>
      </w:r>
      <w:r w:rsidR="00524E7E" w:rsidRPr="001F3790">
        <w:t>)</w:t>
      </w:r>
      <w:r w:rsidR="00F44787" w:rsidRPr="001F3790">
        <w:t xml:space="preserve"> extract</w:t>
      </w:r>
    </w:p>
    <w:p w14:paraId="1FBC206C" w14:textId="77777777" w:rsidR="006B401B" w:rsidRPr="001F3790" w:rsidRDefault="006B401B" w:rsidP="00E41966">
      <w:pPr>
        <w:jc w:val="both"/>
        <w:rPr>
          <w:rFonts w:ascii="Calibri" w:hAnsi="Calibri" w:cs="Calibri"/>
          <w:b/>
          <w:bCs/>
        </w:rPr>
      </w:pPr>
    </w:p>
    <w:p w14:paraId="3CF3C71B" w14:textId="5DC07A51" w:rsidR="004E778A" w:rsidRPr="001F3790" w:rsidRDefault="00B524B5" w:rsidP="00BB4101">
      <w:pPr>
        <w:pStyle w:val="ListParagraph"/>
        <w:ind w:left="0"/>
        <w:contextualSpacing w:val="0"/>
        <w:rPr>
          <w:bCs/>
        </w:rPr>
      </w:pPr>
      <w:r w:rsidRPr="001F3790">
        <w:rPr>
          <w:bCs/>
        </w:rPr>
        <w:t xml:space="preserve">7.3.1 </w:t>
      </w:r>
      <w:r w:rsidR="004E778A" w:rsidRPr="001F3790">
        <w:rPr>
          <w:bCs/>
        </w:rPr>
        <w:t xml:space="preserve">Prepare 500 mL </w:t>
      </w:r>
      <w:r w:rsidRPr="001F3790">
        <w:rPr>
          <w:bCs/>
        </w:rPr>
        <w:t xml:space="preserve">of </w:t>
      </w:r>
      <w:r w:rsidR="004E778A" w:rsidRPr="001F3790">
        <w:rPr>
          <w:bCs/>
        </w:rPr>
        <w:t xml:space="preserve">500 </w:t>
      </w:r>
      <w:proofErr w:type="spellStart"/>
      <w:r w:rsidR="004E778A" w:rsidRPr="001F3790">
        <w:rPr>
          <w:bCs/>
        </w:rPr>
        <w:t>nM</w:t>
      </w:r>
      <w:proofErr w:type="spellEnd"/>
      <w:r w:rsidR="004E778A" w:rsidRPr="001F3790">
        <w:rPr>
          <w:bCs/>
        </w:rPr>
        <w:t xml:space="preserve"> solution of 7,8-</w:t>
      </w:r>
      <w:r w:rsidR="00C23B6C" w:rsidRPr="001F3790">
        <w:rPr>
          <w:bCs/>
        </w:rPr>
        <w:t>DHF</w:t>
      </w:r>
      <w:r w:rsidR="004E778A" w:rsidRPr="001F3790">
        <w:rPr>
          <w:bCs/>
        </w:rPr>
        <w:t xml:space="preserve"> in ammonium acetate buffer containing 5% methanol and </w:t>
      </w:r>
      <w:r w:rsidR="00C23B6C" w:rsidRPr="001F3790">
        <w:rPr>
          <w:bCs/>
        </w:rPr>
        <w:t xml:space="preserve">0.2% aqueous </w:t>
      </w:r>
      <w:proofErr w:type="spellStart"/>
      <w:r w:rsidR="00C23B6C" w:rsidRPr="001F3790">
        <w:rPr>
          <w:bCs/>
        </w:rPr>
        <w:t>gotu</w:t>
      </w:r>
      <w:proofErr w:type="spellEnd"/>
      <w:r w:rsidR="00C23B6C" w:rsidRPr="001F3790">
        <w:rPr>
          <w:bCs/>
        </w:rPr>
        <w:t xml:space="preserve"> kola extract (10 mg</w:t>
      </w:r>
      <w:r w:rsidR="00611368" w:rsidRPr="001F3790">
        <w:rPr>
          <w:bCs/>
        </w:rPr>
        <w:t>/</w:t>
      </w:r>
      <w:r w:rsidR="00C23B6C" w:rsidRPr="001F3790">
        <w:rPr>
          <w:bCs/>
        </w:rPr>
        <w:t>mL)</w:t>
      </w:r>
      <w:r w:rsidR="004E778A" w:rsidRPr="001F3790">
        <w:rPr>
          <w:bCs/>
        </w:rPr>
        <w:t xml:space="preserve">. </w:t>
      </w:r>
    </w:p>
    <w:p w14:paraId="2EBC1D15" w14:textId="77777777" w:rsidR="00C23B6C" w:rsidRPr="001F3790" w:rsidRDefault="00C23B6C" w:rsidP="00E41966">
      <w:pPr>
        <w:jc w:val="both"/>
        <w:rPr>
          <w:rFonts w:ascii="Calibri" w:hAnsi="Calibri" w:cs="Calibri"/>
          <w:bCs/>
        </w:rPr>
      </w:pPr>
    </w:p>
    <w:p w14:paraId="4A89927A" w14:textId="12DFDD42" w:rsidR="009A1093" w:rsidRPr="001F3790" w:rsidRDefault="00CD1A06" w:rsidP="00BB4101">
      <w:pPr>
        <w:pStyle w:val="ListParagraph"/>
        <w:ind w:left="0"/>
        <w:contextualSpacing w:val="0"/>
        <w:rPr>
          <w:bCs/>
        </w:rPr>
      </w:pPr>
      <w:r w:rsidRPr="001F3790">
        <w:rPr>
          <w:bCs/>
        </w:rPr>
        <w:t xml:space="preserve">7.3.2. </w:t>
      </w:r>
      <w:r w:rsidR="00C23B6C" w:rsidRPr="001F3790">
        <w:rPr>
          <w:bCs/>
        </w:rPr>
        <w:t xml:space="preserve">Pump constant concentration of the marker ligand (500 </w:t>
      </w:r>
      <w:proofErr w:type="spellStart"/>
      <w:r w:rsidR="00C23B6C" w:rsidRPr="001F3790">
        <w:rPr>
          <w:bCs/>
        </w:rPr>
        <w:t>nM</w:t>
      </w:r>
      <w:proofErr w:type="spellEnd"/>
      <w:r w:rsidR="00C23B6C" w:rsidRPr="001F3790">
        <w:rPr>
          <w:bCs/>
        </w:rPr>
        <w:t>) with the extract through the column at 0.4 mL/min flow</w:t>
      </w:r>
      <w:r w:rsidRPr="001F3790">
        <w:rPr>
          <w:bCs/>
        </w:rPr>
        <w:t xml:space="preserve"> </w:t>
      </w:r>
      <w:r w:rsidR="00C23B6C" w:rsidRPr="001F3790">
        <w:rPr>
          <w:bCs/>
        </w:rPr>
        <w:t>rate at room temperature.</w:t>
      </w:r>
      <w:r w:rsidR="00BB4101" w:rsidRPr="001F3790">
        <w:rPr>
          <w:bCs/>
        </w:rPr>
        <w:t xml:space="preserve"> </w:t>
      </w:r>
      <w:r w:rsidR="00C23B6C" w:rsidRPr="001F3790">
        <w:rPr>
          <w:bCs/>
        </w:rPr>
        <w:t xml:space="preserve">Monitor the elution profile using either </w:t>
      </w:r>
      <w:r w:rsidR="009A1093" w:rsidRPr="001F3790">
        <w:rPr>
          <w:bCs/>
        </w:rPr>
        <w:t xml:space="preserve">a </w:t>
      </w:r>
      <w:r w:rsidR="00C23B6C" w:rsidRPr="001F3790">
        <w:rPr>
          <w:bCs/>
        </w:rPr>
        <w:t xml:space="preserve">DAD detector (wavelength 254 nm) or </w:t>
      </w:r>
      <w:r w:rsidR="009A1093" w:rsidRPr="001F3790">
        <w:rPr>
          <w:bCs/>
        </w:rPr>
        <w:t xml:space="preserve">a </w:t>
      </w:r>
      <w:r w:rsidR="00C23B6C" w:rsidRPr="001F3790">
        <w:rPr>
          <w:bCs/>
        </w:rPr>
        <w:t xml:space="preserve">mass spectrometer (use single ion monitoring mode; </w:t>
      </w:r>
      <w:r w:rsidR="00C23B6C" w:rsidRPr="001F3790">
        <w:rPr>
          <w:bCs/>
        </w:rPr>
        <w:lastRenderedPageBreak/>
        <w:t xml:space="preserve">m/z 253 in negative ionization mode). </w:t>
      </w:r>
    </w:p>
    <w:p w14:paraId="4A81F96C" w14:textId="77777777" w:rsidR="009A1093" w:rsidRPr="001F3790" w:rsidRDefault="009A1093" w:rsidP="00BB4101">
      <w:pPr>
        <w:pStyle w:val="ListParagraph"/>
        <w:ind w:left="0"/>
        <w:contextualSpacing w:val="0"/>
        <w:rPr>
          <w:bCs/>
        </w:rPr>
      </w:pPr>
    </w:p>
    <w:p w14:paraId="641C31F6" w14:textId="0DBC9D8B" w:rsidR="006B401B" w:rsidRPr="001F3790" w:rsidRDefault="009A1093" w:rsidP="00BB4101">
      <w:pPr>
        <w:pStyle w:val="ListParagraph"/>
        <w:ind w:left="0"/>
        <w:contextualSpacing w:val="0"/>
        <w:rPr>
          <w:b/>
          <w:bCs/>
        </w:rPr>
      </w:pPr>
      <w:r w:rsidRPr="001F3790">
        <w:rPr>
          <w:bCs/>
        </w:rPr>
        <w:t xml:space="preserve">7.3.3. </w:t>
      </w:r>
      <w:r w:rsidR="00C23B6C" w:rsidRPr="001F3790">
        <w:rPr>
          <w:bCs/>
        </w:rPr>
        <w:t>After completion of the run perform overnight wash by running ammonium acetate buffer through the column.</w:t>
      </w:r>
    </w:p>
    <w:p w14:paraId="4D8FE152" w14:textId="77777777" w:rsidR="00C23B6C" w:rsidRPr="001F3790" w:rsidRDefault="00C23B6C" w:rsidP="00E41966">
      <w:pPr>
        <w:jc w:val="both"/>
        <w:rPr>
          <w:rFonts w:ascii="Calibri" w:hAnsi="Calibri" w:cs="Calibri"/>
          <w:b/>
          <w:bCs/>
        </w:rPr>
      </w:pPr>
    </w:p>
    <w:p w14:paraId="18F6C27C" w14:textId="679C9656" w:rsidR="00C23B6C" w:rsidRPr="001F3790" w:rsidRDefault="009A1093" w:rsidP="00BB4101">
      <w:pPr>
        <w:pStyle w:val="ListParagraph"/>
        <w:ind w:left="0"/>
        <w:contextualSpacing w:val="0"/>
        <w:rPr>
          <w:bCs/>
        </w:rPr>
      </w:pPr>
      <w:r w:rsidRPr="001F3790">
        <w:rPr>
          <w:bCs/>
        </w:rPr>
        <w:t xml:space="preserve">7.3.4. </w:t>
      </w:r>
      <w:r w:rsidR="00C23B6C" w:rsidRPr="001F3790">
        <w:rPr>
          <w:bCs/>
        </w:rPr>
        <w:t xml:space="preserve">Plot the elution profiles for 500 </w:t>
      </w:r>
      <w:proofErr w:type="spellStart"/>
      <w:r w:rsidR="00C23B6C" w:rsidRPr="001F3790">
        <w:rPr>
          <w:bCs/>
        </w:rPr>
        <w:t>nM</w:t>
      </w:r>
      <w:proofErr w:type="spellEnd"/>
      <w:r w:rsidR="00C23B6C" w:rsidRPr="001F3790">
        <w:rPr>
          <w:bCs/>
        </w:rPr>
        <w:t xml:space="preserve"> 7,8-DHF and the one obtained after running the solution with </w:t>
      </w:r>
      <w:proofErr w:type="spellStart"/>
      <w:r w:rsidR="00C23B6C" w:rsidRPr="001F3790">
        <w:rPr>
          <w:bCs/>
        </w:rPr>
        <w:t>gotu</w:t>
      </w:r>
      <w:proofErr w:type="spellEnd"/>
      <w:r w:rsidR="00C23B6C" w:rsidRPr="001F3790">
        <w:rPr>
          <w:bCs/>
        </w:rPr>
        <w:t xml:space="preserve"> kola extract to inspect for </w:t>
      </w:r>
      <w:r w:rsidR="00705C96" w:rsidRPr="001F3790">
        <w:rPr>
          <w:bCs/>
        </w:rPr>
        <w:t xml:space="preserve">marker ligand displacement. </w:t>
      </w:r>
    </w:p>
    <w:p w14:paraId="3A194F76" w14:textId="77777777" w:rsidR="003930F5" w:rsidRPr="001F3790" w:rsidRDefault="003930F5" w:rsidP="00E41966">
      <w:pPr>
        <w:jc w:val="both"/>
        <w:rPr>
          <w:rFonts w:ascii="Calibri" w:hAnsi="Calibri" w:cs="Calibri"/>
          <w:bCs/>
        </w:rPr>
      </w:pPr>
    </w:p>
    <w:p w14:paraId="44321B07" w14:textId="25581898" w:rsidR="00C20FA9" w:rsidRPr="001F3790" w:rsidRDefault="000121CF" w:rsidP="00BB4101">
      <w:pPr>
        <w:pStyle w:val="ListParagraph"/>
        <w:ind w:left="0"/>
        <w:contextualSpacing w:val="0"/>
        <w:rPr>
          <w:b/>
          <w:bCs/>
        </w:rPr>
      </w:pPr>
      <w:r w:rsidRPr="001F3790">
        <w:rPr>
          <w:b/>
          <w:bCs/>
        </w:rPr>
        <w:t xml:space="preserve">8. </w:t>
      </w:r>
      <w:r w:rsidR="00B248DF" w:rsidRPr="001F3790">
        <w:rPr>
          <w:b/>
          <w:bCs/>
        </w:rPr>
        <w:t xml:space="preserve">Missing peak chromatography approach to identify potential </w:t>
      </w:r>
      <w:proofErr w:type="spellStart"/>
      <w:r w:rsidR="00B248DF" w:rsidRPr="001F3790">
        <w:rPr>
          <w:b/>
          <w:bCs/>
        </w:rPr>
        <w:t>TrkB</w:t>
      </w:r>
      <w:proofErr w:type="spellEnd"/>
      <w:r w:rsidR="00B248DF" w:rsidRPr="001F3790">
        <w:rPr>
          <w:b/>
          <w:bCs/>
        </w:rPr>
        <w:t xml:space="preserve"> binders from </w:t>
      </w:r>
      <w:proofErr w:type="spellStart"/>
      <w:r w:rsidR="00B248DF" w:rsidRPr="001F3790">
        <w:rPr>
          <w:b/>
          <w:bCs/>
        </w:rPr>
        <w:t>gotu</w:t>
      </w:r>
      <w:proofErr w:type="spellEnd"/>
      <w:r w:rsidR="00B248DF" w:rsidRPr="001F3790">
        <w:rPr>
          <w:b/>
          <w:bCs/>
        </w:rPr>
        <w:t xml:space="preserve"> kola extract</w:t>
      </w:r>
    </w:p>
    <w:p w14:paraId="0456F772" w14:textId="77777777" w:rsidR="00C20FA9" w:rsidRPr="001F3790" w:rsidRDefault="00C20FA9" w:rsidP="00E41966">
      <w:pPr>
        <w:jc w:val="both"/>
        <w:rPr>
          <w:rFonts w:ascii="Calibri" w:hAnsi="Calibri" w:cs="Calibri"/>
          <w:b/>
          <w:bCs/>
        </w:rPr>
      </w:pPr>
    </w:p>
    <w:p w14:paraId="7BA4E45D" w14:textId="3FB449C6" w:rsidR="00220FCA" w:rsidRPr="001F3790" w:rsidRDefault="000121CF" w:rsidP="00BB4101">
      <w:pPr>
        <w:pStyle w:val="ListParagraph"/>
        <w:ind w:left="0"/>
        <w:contextualSpacing w:val="0"/>
      </w:pPr>
      <w:r w:rsidRPr="001F3790">
        <w:t xml:space="preserve">8.1. </w:t>
      </w:r>
      <w:r w:rsidR="00EF1760" w:rsidRPr="001F3790">
        <w:t xml:space="preserve">Fractionation of </w:t>
      </w:r>
      <w:proofErr w:type="spellStart"/>
      <w:r w:rsidR="00EF1760" w:rsidRPr="001F3790">
        <w:t>gotu</w:t>
      </w:r>
      <w:proofErr w:type="spellEnd"/>
      <w:r w:rsidR="00EF1760" w:rsidRPr="001F3790">
        <w:t xml:space="preserve"> kola extract on CMAC columns</w:t>
      </w:r>
    </w:p>
    <w:p w14:paraId="031A6B47" w14:textId="77777777" w:rsidR="00C2435F" w:rsidRPr="001F3790" w:rsidRDefault="00C2435F" w:rsidP="00E41966">
      <w:pPr>
        <w:jc w:val="both"/>
        <w:rPr>
          <w:rFonts w:ascii="Calibri" w:hAnsi="Calibri" w:cs="Calibri"/>
          <w:bCs/>
        </w:rPr>
      </w:pPr>
    </w:p>
    <w:p w14:paraId="4FD07D31" w14:textId="3137E8D8" w:rsidR="00220FCA" w:rsidRPr="001F3790" w:rsidRDefault="008F09DD" w:rsidP="00BB4101">
      <w:pPr>
        <w:pStyle w:val="ListParagraph"/>
        <w:ind w:left="0"/>
        <w:contextualSpacing w:val="0"/>
        <w:rPr>
          <w:bCs/>
        </w:rPr>
      </w:pPr>
      <w:r w:rsidRPr="001F3790">
        <w:rPr>
          <w:bCs/>
        </w:rPr>
        <w:t xml:space="preserve">8.1.1. </w:t>
      </w:r>
      <w:r w:rsidR="00C2435F" w:rsidRPr="001F3790">
        <w:rPr>
          <w:bCs/>
        </w:rPr>
        <w:t xml:space="preserve">Connect separately </w:t>
      </w:r>
      <w:r w:rsidR="0071757F" w:rsidRPr="001F3790">
        <w:rPr>
          <w:bCs/>
        </w:rPr>
        <w:t xml:space="preserve">the </w:t>
      </w:r>
      <w:r w:rsidR="00C2435F" w:rsidRPr="001F3790">
        <w:rPr>
          <w:bCs/>
        </w:rPr>
        <w:t xml:space="preserve">CMAC </w:t>
      </w:r>
      <w:proofErr w:type="spellStart"/>
      <w:r w:rsidR="00C2435F" w:rsidRPr="001F3790">
        <w:rPr>
          <w:bCs/>
        </w:rPr>
        <w:t>TrkB</w:t>
      </w:r>
      <w:proofErr w:type="spellEnd"/>
      <w:r w:rsidR="00C2435F" w:rsidRPr="001F3790">
        <w:rPr>
          <w:bCs/>
        </w:rPr>
        <w:t xml:space="preserve"> and </w:t>
      </w:r>
      <w:proofErr w:type="spellStart"/>
      <w:r w:rsidR="00C2435F" w:rsidRPr="001F3790">
        <w:rPr>
          <w:bCs/>
        </w:rPr>
        <w:t>TrkB</w:t>
      </w:r>
      <w:proofErr w:type="spellEnd"/>
      <w:r w:rsidR="00CA5A38" w:rsidRPr="001F3790">
        <w:rPr>
          <w:bCs/>
        </w:rPr>
        <w:t>-</w:t>
      </w:r>
      <w:r w:rsidR="00C2435F" w:rsidRPr="001F3790">
        <w:rPr>
          <w:bCs/>
        </w:rPr>
        <w:t xml:space="preserve">NULL columns to an HPLC system and inject 50 </w:t>
      </w:r>
      <w:r w:rsidR="00C2435F" w:rsidRPr="001F3790">
        <w:rPr>
          <w:bCs/>
        </w:rPr>
        <w:sym w:font="Symbol" w:char="F06D"/>
      </w:r>
      <w:r w:rsidR="00C2435F" w:rsidRPr="001F3790">
        <w:rPr>
          <w:bCs/>
        </w:rPr>
        <w:t xml:space="preserve">L of the aqueous </w:t>
      </w:r>
      <w:proofErr w:type="spellStart"/>
      <w:r w:rsidR="00C2435F" w:rsidRPr="001F3790">
        <w:rPr>
          <w:bCs/>
        </w:rPr>
        <w:t>gotu</w:t>
      </w:r>
      <w:proofErr w:type="spellEnd"/>
      <w:r w:rsidR="00C2435F" w:rsidRPr="001F3790">
        <w:rPr>
          <w:bCs/>
        </w:rPr>
        <w:t xml:space="preserve"> kola extract (10 mg</w:t>
      </w:r>
      <w:r w:rsidR="00611368" w:rsidRPr="001F3790">
        <w:rPr>
          <w:bCs/>
        </w:rPr>
        <w:t>/</w:t>
      </w:r>
      <w:r w:rsidR="00C2435F" w:rsidRPr="001F3790">
        <w:rPr>
          <w:bCs/>
        </w:rPr>
        <w:t>mL) on each of the columns. Pump ammonium acetate buffer (10 mM, pH 7.4) containing 5% methanol through the column at 0.4 mL/min flow</w:t>
      </w:r>
      <w:r w:rsidR="0071757F" w:rsidRPr="001F3790">
        <w:rPr>
          <w:bCs/>
        </w:rPr>
        <w:t xml:space="preserve"> </w:t>
      </w:r>
      <w:r w:rsidR="00C2435F" w:rsidRPr="001F3790">
        <w:rPr>
          <w:bCs/>
        </w:rPr>
        <w:t>rate at room temperature.</w:t>
      </w:r>
      <w:r w:rsidR="00BB4101" w:rsidRPr="001F3790">
        <w:rPr>
          <w:bCs/>
        </w:rPr>
        <w:t xml:space="preserve"> </w:t>
      </w:r>
    </w:p>
    <w:p w14:paraId="56CC92DB" w14:textId="77777777" w:rsidR="00C2435F" w:rsidRPr="001F3790" w:rsidRDefault="00C2435F" w:rsidP="00E41966">
      <w:pPr>
        <w:jc w:val="both"/>
        <w:rPr>
          <w:rFonts w:ascii="Calibri" w:hAnsi="Calibri" w:cs="Calibri"/>
          <w:bCs/>
        </w:rPr>
      </w:pPr>
    </w:p>
    <w:p w14:paraId="6AF3DE58" w14:textId="4E155406" w:rsidR="00C2435F" w:rsidRPr="001F3790" w:rsidRDefault="0071757F" w:rsidP="00BB4101">
      <w:pPr>
        <w:pStyle w:val="ListParagraph"/>
        <w:ind w:left="0"/>
        <w:contextualSpacing w:val="0"/>
        <w:rPr>
          <w:bCs/>
        </w:rPr>
      </w:pPr>
      <w:r w:rsidRPr="001F3790">
        <w:rPr>
          <w:bCs/>
        </w:rPr>
        <w:t xml:space="preserve">8.1.2. </w:t>
      </w:r>
      <w:r w:rsidR="000B08BB" w:rsidRPr="001F3790">
        <w:rPr>
          <w:bCs/>
        </w:rPr>
        <w:t xml:space="preserve">Collect fractions separately from CMAC </w:t>
      </w:r>
      <w:proofErr w:type="spellStart"/>
      <w:r w:rsidR="000B08BB" w:rsidRPr="001F3790">
        <w:rPr>
          <w:bCs/>
        </w:rPr>
        <w:t>TrkB</w:t>
      </w:r>
      <w:proofErr w:type="spellEnd"/>
      <w:r w:rsidR="000B08BB" w:rsidRPr="001F3790">
        <w:rPr>
          <w:bCs/>
        </w:rPr>
        <w:t xml:space="preserve"> and </w:t>
      </w:r>
      <w:proofErr w:type="spellStart"/>
      <w:r w:rsidR="000B08BB" w:rsidRPr="001F3790">
        <w:rPr>
          <w:bCs/>
        </w:rPr>
        <w:t>TrkB</w:t>
      </w:r>
      <w:proofErr w:type="spellEnd"/>
      <w:r w:rsidR="00CA5A38" w:rsidRPr="001F3790">
        <w:rPr>
          <w:bCs/>
        </w:rPr>
        <w:t>-</w:t>
      </w:r>
      <w:r w:rsidR="0061417E" w:rsidRPr="001F3790">
        <w:rPr>
          <w:bCs/>
        </w:rPr>
        <w:t xml:space="preserve">NULL </w:t>
      </w:r>
      <w:r w:rsidR="000B08BB" w:rsidRPr="001F3790">
        <w:rPr>
          <w:bCs/>
        </w:rPr>
        <w:t>columns as follows: 0</w:t>
      </w:r>
      <w:r w:rsidR="00B2084D">
        <w:rPr>
          <w:bCs/>
        </w:rPr>
        <w:t>–</w:t>
      </w:r>
      <w:r w:rsidR="000B08BB" w:rsidRPr="001F3790">
        <w:rPr>
          <w:bCs/>
        </w:rPr>
        <w:t>5 min, 5</w:t>
      </w:r>
      <w:r w:rsidR="00B2084D">
        <w:rPr>
          <w:bCs/>
        </w:rPr>
        <w:t>–</w:t>
      </w:r>
      <w:r w:rsidR="000B08BB" w:rsidRPr="001F3790">
        <w:rPr>
          <w:bCs/>
        </w:rPr>
        <w:t>10 min, 10</w:t>
      </w:r>
      <w:r w:rsidR="00B2084D">
        <w:rPr>
          <w:bCs/>
        </w:rPr>
        <w:t>–</w:t>
      </w:r>
      <w:r w:rsidR="000B08BB" w:rsidRPr="001F3790">
        <w:rPr>
          <w:bCs/>
        </w:rPr>
        <w:t>15 min, 15</w:t>
      </w:r>
      <w:r w:rsidR="00B2084D">
        <w:rPr>
          <w:bCs/>
        </w:rPr>
        <w:t>–</w:t>
      </w:r>
      <w:r w:rsidR="000B08BB" w:rsidRPr="001F3790">
        <w:rPr>
          <w:bCs/>
        </w:rPr>
        <w:t>20 min, 20</w:t>
      </w:r>
      <w:r w:rsidR="00B2084D">
        <w:rPr>
          <w:bCs/>
        </w:rPr>
        <w:t>–</w:t>
      </w:r>
      <w:r w:rsidR="000B08BB" w:rsidRPr="001F3790">
        <w:rPr>
          <w:bCs/>
        </w:rPr>
        <w:t>25 min, 25</w:t>
      </w:r>
      <w:r w:rsidR="00B2084D">
        <w:rPr>
          <w:bCs/>
        </w:rPr>
        <w:t>–</w:t>
      </w:r>
      <w:r w:rsidR="000B08BB" w:rsidRPr="001F3790">
        <w:rPr>
          <w:bCs/>
        </w:rPr>
        <w:t>30 min, 30</w:t>
      </w:r>
      <w:r w:rsidR="00B2084D">
        <w:rPr>
          <w:bCs/>
        </w:rPr>
        <w:t>–</w:t>
      </w:r>
      <w:r w:rsidR="000B08BB" w:rsidRPr="001F3790">
        <w:rPr>
          <w:bCs/>
        </w:rPr>
        <w:t>35 min, 35</w:t>
      </w:r>
      <w:r w:rsidR="00B2084D">
        <w:rPr>
          <w:bCs/>
        </w:rPr>
        <w:t>–</w:t>
      </w:r>
      <w:r w:rsidR="000B08BB" w:rsidRPr="001F3790">
        <w:rPr>
          <w:bCs/>
        </w:rPr>
        <w:t>40 min, 40</w:t>
      </w:r>
      <w:r w:rsidR="00B2084D">
        <w:rPr>
          <w:bCs/>
        </w:rPr>
        <w:t>–</w:t>
      </w:r>
      <w:r w:rsidR="000B08BB" w:rsidRPr="001F3790">
        <w:rPr>
          <w:bCs/>
        </w:rPr>
        <w:t>45 min, 45</w:t>
      </w:r>
      <w:r w:rsidR="00B2084D">
        <w:rPr>
          <w:bCs/>
        </w:rPr>
        <w:t>–</w:t>
      </w:r>
      <w:r w:rsidR="000B08BB" w:rsidRPr="001F3790">
        <w:rPr>
          <w:bCs/>
        </w:rPr>
        <w:t>50 min, 50</w:t>
      </w:r>
      <w:r w:rsidR="00B2084D">
        <w:rPr>
          <w:bCs/>
        </w:rPr>
        <w:t>–</w:t>
      </w:r>
      <w:r w:rsidR="000B08BB" w:rsidRPr="001F3790">
        <w:rPr>
          <w:bCs/>
        </w:rPr>
        <w:t>55 min, 55</w:t>
      </w:r>
      <w:r w:rsidR="00B2084D">
        <w:rPr>
          <w:bCs/>
        </w:rPr>
        <w:t>–</w:t>
      </w:r>
      <w:r w:rsidR="000B08BB" w:rsidRPr="001F3790">
        <w:rPr>
          <w:bCs/>
        </w:rPr>
        <w:t xml:space="preserve">60 min. </w:t>
      </w:r>
    </w:p>
    <w:p w14:paraId="478AE17E" w14:textId="77777777" w:rsidR="00273EE2" w:rsidRPr="001F3790" w:rsidRDefault="00273EE2" w:rsidP="00E41966">
      <w:pPr>
        <w:jc w:val="both"/>
        <w:rPr>
          <w:rFonts w:ascii="Calibri" w:hAnsi="Calibri" w:cs="Calibri"/>
          <w:bCs/>
        </w:rPr>
      </w:pPr>
    </w:p>
    <w:p w14:paraId="0F1DE96C" w14:textId="23455986" w:rsidR="00273EE2" w:rsidRPr="001F3790" w:rsidRDefault="003D7771" w:rsidP="00BB4101">
      <w:pPr>
        <w:pStyle w:val="ListParagraph"/>
        <w:ind w:left="0"/>
        <w:contextualSpacing w:val="0"/>
        <w:rPr>
          <w:bCs/>
        </w:rPr>
      </w:pPr>
      <w:r w:rsidRPr="001F3790">
        <w:rPr>
          <w:bCs/>
        </w:rPr>
        <w:t xml:space="preserve">8.1.3. </w:t>
      </w:r>
      <w:r w:rsidR="00273EE2" w:rsidRPr="001F3790">
        <w:rPr>
          <w:bCs/>
        </w:rPr>
        <w:t xml:space="preserve">Freeze and lyophilize the obtained fractions. Resuspend lyophilized fractions in 50 </w:t>
      </w:r>
      <w:r w:rsidR="00273EE2" w:rsidRPr="001F3790">
        <w:rPr>
          <w:bCs/>
        </w:rPr>
        <w:sym w:font="Symbol" w:char="F06D"/>
      </w:r>
      <w:r w:rsidR="00273EE2" w:rsidRPr="001F3790">
        <w:rPr>
          <w:bCs/>
        </w:rPr>
        <w:t xml:space="preserve">L </w:t>
      </w:r>
      <w:r w:rsidR="000534D0" w:rsidRPr="001F3790">
        <w:rPr>
          <w:bCs/>
        </w:rPr>
        <w:t xml:space="preserve">of </w:t>
      </w:r>
      <w:r w:rsidR="00273EE2" w:rsidRPr="001F3790">
        <w:rPr>
          <w:bCs/>
        </w:rPr>
        <w:t xml:space="preserve">methanol before </w:t>
      </w:r>
      <w:r w:rsidR="000534D0" w:rsidRPr="001F3790">
        <w:rPr>
          <w:bCs/>
        </w:rPr>
        <w:t>proceeding to</w:t>
      </w:r>
      <w:r w:rsidR="00273EE2" w:rsidRPr="001F3790">
        <w:rPr>
          <w:bCs/>
        </w:rPr>
        <w:t xml:space="preserve"> ultra-performance liquid chromatography and mass spectrometry</w:t>
      </w:r>
      <w:r w:rsidR="00987FAA" w:rsidRPr="001F3790">
        <w:rPr>
          <w:bCs/>
        </w:rPr>
        <w:t xml:space="preserve"> analysis</w:t>
      </w:r>
      <w:r w:rsidR="00273EE2" w:rsidRPr="001F3790">
        <w:rPr>
          <w:bCs/>
        </w:rPr>
        <w:t>.</w:t>
      </w:r>
      <w:r w:rsidR="00BB4101" w:rsidRPr="001F3790">
        <w:rPr>
          <w:bCs/>
        </w:rPr>
        <w:t xml:space="preserve"> </w:t>
      </w:r>
    </w:p>
    <w:p w14:paraId="5D0155C2" w14:textId="772A9CD3" w:rsidR="003F6089" w:rsidRPr="001F3790" w:rsidRDefault="003F6089" w:rsidP="00E41966">
      <w:pPr>
        <w:jc w:val="both"/>
        <w:rPr>
          <w:rFonts w:ascii="Calibri" w:eastAsia="Times New Roman" w:hAnsi="Calibri" w:cs="Calibri"/>
        </w:rPr>
      </w:pPr>
      <w:r w:rsidRPr="001F3790">
        <w:rPr>
          <w:rFonts w:ascii="Calibri" w:hAnsi="Calibri" w:cs="Calibri"/>
          <w:bCs/>
        </w:rPr>
        <w:t xml:space="preserve"> </w:t>
      </w:r>
    </w:p>
    <w:p w14:paraId="2BA98294" w14:textId="7B9A84AB" w:rsidR="003F6089" w:rsidRPr="001F3790" w:rsidRDefault="000534D0" w:rsidP="00BB4101">
      <w:pPr>
        <w:pStyle w:val="ListParagraph"/>
        <w:ind w:left="0"/>
        <w:contextualSpacing w:val="0"/>
      </w:pPr>
      <w:r w:rsidRPr="001F3790">
        <w:t xml:space="preserve">8.2. </w:t>
      </w:r>
      <w:r w:rsidR="003F6089" w:rsidRPr="001F3790">
        <w:t xml:space="preserve">Ultra-performance liquid chromatography quadrupole time-of-flight mass spectrometry (UPLC-QTOF-MS) analysis of </w:t>
      </w:r>
      <w:proofErr w:type="spellStart"/>
      <w:r w:rsidR="003F6089" w:rsidRPr="001F3790">
        <w:t>gotu</w:t>
      </w:r>
      <w:proofErr w:type="spellEnd"/>
      <w:r w:rsidR="003F6089" w:rsidRPr="001F3790">
        <w:t xml:space="preserve"> kola CMAC fractions</w:t>
      </w:r>
    </w:p>
    <w:p w14:paraId="07E15422" w14:textId="77777777" w:rsidR="00E10DFD" w:rsidRPr="001F3790" w:rsidRDefault="00E10DFD" w:rsidP="00E41966">
      <w:pPr>
        <w:jc w:val="both"/>
        <w:rPr>
          <w:rFonts w:ascii="Calibri" w:hAnsi="Calibri" w:cs="Calibri"/>
          <w:bCs/>
        </w:rPr>
      </w:pPr>
    </w:p>
    <w:p w14:paraId="59F5E018" w14:textId="0D7A9BC9" w:rsidR="00A37715" w:rsidRPr="001F3790" w:rsidRDefault="000534D0" w:rsidP="00BB4101">
      <w:pPr>
        <w:pStyle w:val="ListParagraph"/>
        <w:ind w:left="0"/>
        <w:contextualSpacing w:val="0"/>
        <w:rPr>
          <w:bCs/>
        </w:rPr>
      </w:pPr>
      <w:r w:rsidRPr="001F3790">
        <w:rPr>
          <w:bCs/>
        </w:rPr>
        <w:t xml:space="preserve">8.2.1. </w:t>
      </w:r>
      <w:r w:rsidR="00CF3695" w:rsidRPr="001F3790">
        <w:rPr>
          <w:bCs/>
        </w:rPr>
        <w:t xml:space="preserve">Analyze all the fractions obtained in point 8.1.3. </w:t>
      </w:r>
      <w:r w:rsidR="00E10DFD" w:rsidRPr="001F3790">
        <w:rPr>
          <w:bCs/>
        </w:rPr>
        <w:t>using a mass spectrometer coupled with a UPLC system</w:t>
      </w:r>
      <w:r w:rsidR="00692F3E" w:rsidRPr="001F3790">
        <w:rPr>
          <w:bCs/>
        </w:rPr>
        <w:t xml:space="preserve"> (UPLC-MS</w:t>
      </w:r>
      <w:r w:rsidR="00692F3E" w:rsidRPr="001F3790">
        <w:rPr>
          <w:bCs/>
          <w:vertAlign w:val="superscript"/>
        </w:rPr>
        <w:t>E</w:t>
      </w:r>
      <w:r w:rsidR="00692F3E" w:rsidRPr="001F3790">
        <w:rPr>
          <w:bCs/>
        </w:rPr>
        <w:t xml:space="preserve"> analysis mode)</w:t>
      </w:r>
      <w:r w:rsidR="00E10DFD" w:rsidRPr="001F3790">
        <w:rPr>
          <w:bCs/>
        </w:rPr>
        <w:t xml:space="preserve">. </w:t>
      </w:r>
      <w:r w:rsidR="00CF3695" w:rsidRPr="001F3790">
        <w:rPr>
          <w:bCs/>
        </w:rPr>
        <w:t>Analyze the fractions using a</w:t>
      </w:r>
      <w:r w:rsidR="006E6DF4" w:rsidRPr="001F3790">
        <w:rPr>
          <w:bCs/>
        </w:rPr>
        <w:t xml:space="preserve"> </w:t>
      </w:r>
      <w:r w:rsidR="00E10DFD" w:rsidRPr="001F3790">
        <w:rPr>
          <w:bCs/>
        </w:rPr>
        <w:t>C18 column (</w:t>
      </w:r>
      <w:bookmarkStart w:id="0" w:name="x_x_x__Hlk38101580"/>
      <w:r w:rsidR="00E10DFD" w:rsidRPr="001F3790">
        <w:rPr>
          <w:bCs/>
        </w:rPr>
        <w:t xml:space="preserve">2.1 </w:t>
      </w:r>
      <w:proofErr w:type="gramStart"/>
      <w:r w:rsidR="00E10DFD" w:rsidRPr="001F3790">
        <w:rPr>
          <w:bCs/>
        </w:rPr>
        <w:t xml:space="preserve">x </w:t>
      </w:r>
      <w:r w:rsidR="00C5729B">
        <w:rPr>
          <w:bCs/>
        </w:rPr>
        <w:t xml:space="preserve"> </w:t>
      </w:r>
      <w:r w:rsidR="00E10DFD" w:rsidRPr="001F3790">
        <w:rPr>
          <w:bCs/>
        </w:rPr>
        <w:t>50</w:t>
      </w:r>
      <w:proofErr w:type="gramEnd"/>
      <w:r w:rsidR="00E10DFD" w:rsidRPr="001F3790">
        <w:rPr>
          <w:bCs/>
        </w:rPr>
        <w:t xml:space="preserve"> mm</w:t>
      </w:r>
      <w:bookmarkEnd w:id="0"/>
      <w:r w:rsidR="00E10DFD" w:rsidRPr="001F3790">
        <w:rPr>
          <w:bCs/>
        </w:rPr>
        <w:t>, 1.7 µm) with a</w:t>
      </w:r>
      <w:r w:rsidR="004312F3" w:rsidRPr="001F3790">
        <w:rPr>
          <w:bCs/>
        </w:rPr>
        <w:t xml:space="preserve"> </w:t>
      </w:r>
      <w:r w:rsidR="00E10DFD" w:rsidRPr="001F3790">
        <w:rPr>
          <w:bCs/>
        </w:rPr>
        <w:t xml:space="preserve">C18 </w:t>
      </w:r>
      <w:proofErr w:type="spellStart"/>
      <w:r w:rsidR="00E10DFD" w:rsidRPr="001F3790">
        <w:rPr>
          <w:bCs/>
        </w:rPr>
        <w:t>VanGuard</w:t>
      </w:r>
      <w:proofErr w:type="spellEnd"/>
      <w:r w:rsidR="00E10DFD" w:rsidRPr="001F3790">
        <w:rPr>
          <w:bCs/>
        </w:rPr>
        <w:t xml:space="preserve"> </w:t>
      </w:r>
      <w:r w:rsidR="00C5729B">
        <w:rPr>
          <w:bCs/>
        </w:rPr>
        <w:t>p</w:t>
      </w:r>
      <w:r w:rsidR="00E10DFD" w:rsidRPr="001F3790">
        <w:rPr>
          <w:bCs/>
        </w:rPr>
        <w:t>re-column (2.1</w:t>
      </w:r>
      <w:r w:rsidR="005A2D16" w:rsidRPr="001F3790">
        <w:rPr>
          <w:bCs/>
        </w:rPr>
        <w:t xml:space="preserve"> mm</w:t>
      </w:r>
      <w:r w:rsidR="00E10DFD" w:rsidRPr="001F3790">
        <w:rPr>
          <w:bCs/>
        </w:rPr>
        <w:t xml:space="preserve"> x 5 mm, 1.7 µm). </w:t>
      </w:r>
    </w:p>
    <w:p w14:paraId="6F9AE436" w14:textId="77777777" w:rsidR="00A37715" w:rsidRPr="001F3790" w:rsidRDefault="00A37715" w:rsidP="00BB4101">
      <w:pPr>
        <w:pStyle w:val="ListParagraph"/>
        <w:ind w:left="0"/>
        <w:contextualSpacing w:val="0"/>
        <w:rPr>
          <w:bCs/>
        </w:rPr>
      </w:pPr>
    </w:p>
    <w:p w14:paraId="582984B7" w14:textId="77777777" w:rsidR="00CA0F37" w:rsidRPr="001F3790" w:rsidRDefault="00A37715" w:rsidP="00BB4101">
      <w:pPr>
        <w:pStyle w:val="ListParagraph"/>
        <w:ind w:left="0"/>
        <w:contextualSpacing w:val="0"/>
        <w:rPr>
          <w:bCs/>
        </w:rPr>
      </w:pPr>
      <w:r w:rsidRPr="001F3790">
        <w:rPr>
          <w:bCs/>
        </w:rPr>
        <w:t xml:space="preserve">8.2.2. </w:t>
      </w:r>
      <w:r w:rsidR="00CF3695" w:rsidRPr="001F3790">
        <w:rPr>
          <w:bCs/>
        </w:rPr>
        <w:t>Elute t</w:t>
      </w:r>
      <w:r w:rsidR="00E10DFD" w:rsidRPr="001F3790">
        <w:rPr>
          <w:bCs/>
        </w:rPr>
        <w:t xml:space="preserve">he column using the following gradient solutions at a flow rate of 0.3 mL/min with mobile phase A </w:t>
      </w:r>
      <w:proofErr w:type="gramStart"/>
      <w:r w:rsidR="00E10DFD" w:rsidRPr="001F3790">
        <w:rPr>
          <w:bCs/>
        </w:rPr>
        <w:t>( water</w:t>
      </w:r>
      <w:proofErr w:type="gramEnd"/>
      <w:r w:rsidR="00E10DFD" w:rsidRPr="001F3790">
        <w:rPr>
          <w:bCs/>
        </w:rPr>
        <w:t xml:space="preserve"> with 0.1% formic acid) and B (acetonitrile with 0.1% formic acid): 0.0 min 99% A 1% B, 1.5 min 84% A 16%</w:t>
      </w:r>
      <w:r w:rsidR="00CA0F37" w:rsidRPr="001F3790">
        <w:rPr>
          <w:bCs/>
        </w:rPr>
        <w:t xml:space="preserve"> </w:t>
      </w:r>
      <w:r w:rsidR="00E10DFD" w:rsidRPr="001F3790">
        <w:rPr>
          <w:bCs/>
        </w:rPr>
        <w:t>B, 5.0 min 80% A 20%</w:t>
      </w:r>
      <w:r w:rsidR="00CA0F37" w:rsidRPr="001F3790">
        <w:rPr>
          <w:bCs/>
        </w:rPr>
        <w:t xml:space="preserve"> </w:t>
      </w:r>
      <w:r w:rsidR="00E10DFD" w:rsidRPr="001F3790">
        <w:rPr>
          <w:bCs/>
        </w:rPr>
        <w:t>B, 7.0 min 75% A 25%</w:t>
      </w:r>
      <w:r w:rsidR="00CA0F37" w:rsidRPr="001F3790">
        <w:rPr>
          <w:bCs/>
        </w:rPr>
        <w:t xml:space="preserve"> </w:t>
      </w:r>
      <w:r w:rsidR="00E10DFD" w:rsidRPr="001F3790">
        <w:rPr>
          <w:bCs/>
        </w:rPr>
        <w:t>B, 10.0 min 65% A 35%</w:t>
      </w:r>
      <w:r w:rsidR="00CA0F37" w:rsidRPr="001F3790">
        <w:rPr>
          <w:bCs/>
        </w:rPr>
        <w:t xml:space="preserve"> </w:t>
      </w:r>
      <w:r w:rsidR="00E10DFD" w:rsidRPr="001F3790">
        <w:rPr>
          <w:bCs/>
        </w:rPr>
        <w:t>B, 20.0-24.0 min 1% A 99%</w:t>
      </w:r>
      <w:r w:rsidR="00CA0F37" w:rsidRPr="001F3790">
        <w:rPr>
          <w:bCs/>
        </w:rPr>
        <w:t xml:space="preserve"> </w:t>
      </w:r>
      <w:r w:rsidR="00E10DFD" w:rsidRPr="001F3790">
        <w:rPr>
          <w:bCs/>
        </w:rPr>
        <w:t>B, 25.0-29.0 min 99% A 1%</w:t>
      </w:r>
      <w:r w:rsidR="00CA0F37" w:rsidRPr="001F3790">
        <w:rPr>
          <w:bCs/>
        </w:rPr>
        <w:t xml:space="preserve"> </w:t>
      </w:r>
      <w:r w:rsidR="00E10DFD" w:rsidRPr="001F3790">
        <w:rPr>
          <w:bCs/>
        </w:rPr>
        <w:t xml:space="preserve">B. </w:t>
      </w:r>
    </w:p>
    <w:p w14:paraId="6A967E64" w14:textId="77777777" w:rsidR="00CA0F37" w:rsidRPr="001F3790" w:rsidRDefault="00CA0F37" w:rsidP="00BB4101">
      <w:pPr>
        <w:pStyle w:val="ListParagraph"/>
        <w:ind w:left="0"/>
        <w:contextualSpacing w:val="0"/>
        <w:rPr>
          <w:bCs/>
        </w:rPr>
      </w:pPr>
    </w:p>
    <w:p w14:paraId="1AA9A9A4" w14:textId="33B72910" w:rsidR="0043718B" w:rsidRPr="001F3790" w:rsidRDefault="00CA0F37" w:rsidP="00BB4101">
      <w:pPr>
        <w:pStyle w:val="ListParagraph"/>
        <w:ind w:left="0"/>
        <w:contextualSpacing w:val="0"/>
        <w:rPr>
          <w:bCs/>
        </w:rPr>
      </w:pPr>
      <w:r w:rsidRPr="001F3790">
        <w:rPr>
          <w:bCs/>
        </w:rPr>
        <w:t xml:space="preserve">8.2.3. </w:t>
      </w:r>
      <w:r w:rsidR="00692F3E" w:rsidRPr="001F3790">
        <w:rPr>
          <w:bCs/>
        </w:rPr>
        <w:t>Set t</w:t>
      </w:r>
      <w:r w:rsidR="00E10DFD" w:rsidRPr="001F3790">
        <w:rPr>
          <w:bCs/>
        </w:rPr>
        <w:t xml:space="preserve">he injection volume for each sample </w:t>
      </w:r>
      <w:r w:rsidR="00692F3E" w:rsidRPr="001F3790">
        <w:rPr>
          <w:bCs/>
        </w:rPr>
        <w:t>to</w:t>
      </w:r>
      <w:r w:rsidR="00E10DFD" w:rsidRPr="001F3790">
        <w:rPr>
          <w:bCs/>
        </w:rPr>
        <w:t xml:space="preserve"> 3 </w:t>
      </w:r>
      <w:proofErr w:type="spellStart"/>
      <w:r w:rsidR="00E10DFD" w:rsidRPr="001F3790">
        <w:rPr>
          <w:bCs/>
        </w:rPr>
        <w:t>μL</w:t>
      </w:r>
      <w:proofErr w:type="spellEnd"/>
      <w:r w:rsidR="00E10DFD" w:rsidRPr="001F3790">
        <w:rPr>
          <w:bCs/>
        </w:rPr>
        <w:t xml:space="preserve">. </w:t>
      </w:r>
      <w:r w:rsidR="00692F3E" w:rsidRPr="001F3790">
        <w:rPr>
          <w:bCs/>
        </w:rPr>
        <w:t>Perform MS</w:t>
      </w:r>
      <w:r w:rsidR="00692F3E" w:rsidRPr="001F3790">
        <w:rPr>
          <w:bCs/>
          <w:vertAlign w:val="superscript"/>
        </w:rPr>
        <w:t>E</w:t>
      </w:r>
      <w:r w:rsidR="00E10DFD" w:rsidRPr="001F3790">
        <w:rPr>
          <w:bCs/>
        </w:rPr>
        <w:t xml:space="preserve"> in resolution positive and negative ion modes, with collision energy at 4V for low energy and 20</w:t>
      </w:r>
      <w:r w:rsidR="00FD1C65">
        <w:rPr>
          <w:bCs/>
        </w:rPr>
        <w:t>–</w:t>
      </w:r>
      <w:r w:rsidR="00E10DFD" w:rsidRPr="001F3790">
        <w:rPr>
          <w:bCs/>
        </w:rPr>
        <w:t xml:space="preserve">35 V for high energy. </w:t>
      </w:r>
    </w:p>
    <w:p w14:paraId="7CD1695E" w14:textId="77777777" w:rsidR="0043718B" w:rsidRPr="001F3790" w:rsidRDefault="0043718B" w:rsidP="00BB4101">
      <w:pPr>
        <w:pStyle w:val="ListParagraph"/>
        <w:ind w:left="0"/>
        <w:contextualSpacing w:val="0"/>
        <w:rPr>
          <w:bCs/>
        </w:rPr>
      </w:pPr>
    </w:p>
    <w:p w14:paraId="6CC149E2" w14:textId="77777777" w:rsidR="00D20580" w:rsidRDefault="0043718B" w:rsidP="00BB4101">
      <w:pPr>
        <w:pStyle w:val="ListParagraph"/>
        <w:ind w:left="0"/>
        <w:contextualSpacing w:val="0"/>
        <w:rPr>
          <w:bCs/>
        </w:rPr>
      </w:pPr>
      <w:r w:rsidRPr="001F3790">
        <w:rPr>
          <w:bCs/>
        </w:rPr>
        <w:t xml:space="preserve">8.2.4. </w:t>
      </w:r>
      <w:r w:rsidR="00692F3E" w:rsidRPr="001F3790">
        <w:rPr>
          <w:bCs/>
        </w:rPr>
        <w:t>Us</w:t>
      </w:r>
      <w:r w:rsidR="004C1C53" w:rsidRPr="001F3790">
        <w:rPr>
          <w:bCs/>
        </w:rPr>
        <w:t>e</w:t>
      </w:r>
      <w:r w:rsidR="00692F3E" w:rsidRPr="001F3790">
        <w:rPr>
          <w:bCs/>
        </w:rPr>
        <w:t xml:space="preserve"> the following</w:t>
      </w:r>
      <w:r w:rsidR="00E10DFD" w:rsidRPr="001F3790">
        <w:rPr>
          <w:bCs/>
        </w:rPr>
        <w:t xml:space="preserve"> ESI source conditions</w:t>
      </w:r>
      <w:r w:rsidR="00480495" w:rsidRPr="001F3790">
        <w:rPr>
          <w:bCs/>
        </w:rPr>
        <w:t xml:space="preserve"> in positive ionization mode</w:t>
      </w:r>
      <w:r w:rsidR="00E10DFD" w:rsidRPr="001F3790">
        <w:rPr>
          <w:bCs/>
        </w:rPr>
        <w:t xml:space="preserve">: </w:t>
      </w:r>
      <w:r w:rsidR="007E5F88" w:rsidRPr="001F3790">
        <w:rPr>
          <w:bCs/>
        </w:rPr>
        <w:t>c</w:t>
      </w:r>
      <w:r w:rsidR="00E10DFD" w:rsidRPr="001F3790">
        <w:rPr>
          <w:bCs/>
        </w:rPr>
        <w:t xml:space="preserve">apillary voltage </w:t>
      </w:r>
      <w:r w:rsidR="00480495" w:rsidRPr="001F3790">
        <w:rPr>
          <w:bCs/>
        </w:rPr>
        <w:t>1.5</w:t>
      </w:r>
      <w:r w:rsidRPr="001F3790">
        <w:rPr>
          <w:bCs/>
        </w:rPr>
        <w:t xml:space="preserve"> k</w:t>
      </w:r>
      <w:r w:rsidR="00E10DFD" w:rsidRPr="001F3790">
        <w:rPr>
          <w:bCs/>
        </w:rPr>
        <w:t xml:space="preserve">V, </w:t>
      </w:r>
      <w:r w:rsidR="007E5F88" w:rsidRPr="001F3790">
        <w:rPr>
          <w:bCs/>
        </w:rPr>
        <w:t>s</w:t>
      </w:r>
      <w:r w:rsidR="00E10DFD" w:rsidRPr="001F3790">
        <w:rPr>
          <w:bCs/>
        </w:rPr>
        <w:t xml:space="preserve">ampling cone 40 V, </w:t>
      </w:r>
      <w:r w:rsidR="007E5F88" w:rsidRPr="001F3790">
        <w:rPr>
          <w:bCs/>
        </w:rPr>
        <w:t>s</w:t>
      </w:r>
      <w:r w:rsidR="00E10DFD" w:rsidRPr="001F3790">
        <w:rPr>
          <w:bCs/>
        </w:rPr>
        <w:t xml:space="preserve">ource offset 80, </w:t>
      </w:r>
      <w:r w:rsidR="007E5F88" w:rsidRPr="001F3790">
        <w:rPr>
          <w:bCs/>
        </w:rPr>
        <w:t>s</w:t>
      </w:r>
      <w:r w:rsidR="00E10DFD" w:rsidRPr="001F3790">
        <w:rPr>
          <w:bCs/>
        </w:rPr>
        <w:t xml:space="preserve">ource temperature 100 °C, </w:t>
      </w:r>
      <w:proofErr w:type="spellStart"/>
      <w:r w:rsidR="007E5F88" w:rsidRPr="001F3790">
        <w:rPr>
          <w:bCs/>
        </w:rPr>
        <w:t>d</w:t>
      </w:r>
      <w:r w:rsidR="00E10DFD" w:rsidRPr="001F3790">
        <w:rPr>
          <w:bCs/>
        </w:rPr>
        <w:t>esolvation</w:t>
      </w:r>
      <w:proofErr w:type="spellEnd"/>
      <w:r w:rsidR="00E10DFD" w:rsidRPr="001F3790">
        <w:rPr>
          <w:bCs/>
        </w:rPr>
        <w:t xml:space="preserve"> </w:t>
      </w:r>
      <w:r w:rsidR="00480495" w:rsidRPr="001F3790">
        <w:rPr>
          <w:bCs/>
        </w:rPr>
        <w:t xml:space="preserve">temp. </w:t>
      </w:r>
      <w:r w:rsidR="00E10DFD" w:rsidRPr="001F3790">
        <w:rPr>
          <w:bCs/>
        </w:rPr>
        <w:t xml:space="preserve">350 °C, </w:t>
      </w:r>
      <w:r w:rsidR="007E5F88" w:rsidRPr="001F3790">
        <w:rPr>
          <w:bCs/>
        </w:rPr>
        <w:t>c</w:t>
      </w:r>
      <w:r w:rsidR="00E10DFD" w:rsidRPr="001F3790">
        <w:rPr>
          <w:bCs/>
        </w:rPr>
        <w:t xml:space="preserve">one gas </w:t>
      </w:r>
      <w:r w:rsidR="00480495" w:rsidRPr="001F3790">
        <w:rPr>
          <w:bCs/>
        </w:rPr>
        <w:t>flow 38.</w:t>
      </w:r>
      <w:r w:rsidR="00E10DFD" w:rsidRPr="001F3790">
        <w:rPr>
          <w:bCs/>
        </w:rPr>
        <w:t xml:space="preserve">0 L/h, </w:t>
      </w:r>
      <w:proofErr w:type="spellStart"/>
      <w:r w:rsidR="007E5F88" w:rsidRPr="001F3790">
        <w:rPr>
          <w:bCs/>
        </w:rPr>
        <w:t>d</w:t>
      </w:r>
      <w:r w:rsidR="00E10DFD" w:rsidRPr="001F3790">
        <w:rPr>
          <w:bCs/>
        </w:rPr>
        <w:t>esolvation</w:t>
      </w:r>
      <w:proofErr w:type="spellEnd"/>
      <w:r w:rsidR="00E10DFD" w:rsidRPr="001F3790">
        <w:rPr>
          <w:bCs/>
        </w:rPr>
        <w:t xml:space="preserve"> gas 400 L/h</w:t>
      </w:r>
      <w:r w:rsidR="00480495" w:rsidRPr="001F3790">
        <w:rPr>
          <w:bCs/>
        </w:rPr>
        <w:t>.</w:t>
      </w:r>
      <w:r w:rsidRPr="001F3790">
        <w:rPr>
          <w:bCs/>
        </w:rPr>
        <w:t xml:space="preserve"> </w:t>
      </w:r>
    </w:p>
    <w:p w14:paraId="49B006D4" w14:textId="47B4BF8F" w:rsidR="00C2435F" w:rsidRPr="001F3790" w:rsidRDefault="00D20580" w:rsidP="00BB4101">
      <w:pPr>
        <w:pStyle w:val="ListParagraph"/>
        <w:ind w:left="0"/>
        <w:contextualSpacing w:val="0"/>
        <w:rPr>
          <w:bCs/>
        </w:rPr>
      </w:pPr>
      <w:r>
        <w:rPr>
          <w:bCs/>
        </w:rPr>
        <w:lastRenderedPageBreak/>
        <w:t>8.2.5.</w:t>
      </w:r>
      <w:r>
        <w:rPr>
          <w:bCs/>
        </w:rPr>
        <w:tab/>
      </w:r>
      <w:r w:rsidR="00480495" w:rsidRPr="001F3790">
        <w:rPr>
          <w:bCs/>
        </w:rPr>
        <w:t xml:space="preserve">Use the following ESI source conditions in negative ionization mode: </w:t>
      </w:r>
      <w:r w:rsidR="007E5F88" w:rsidRPr="001F3790">
        <w:rPr>
          <w:bCs/>
        </w:rPr>
        <w:t>c</w:t>
      </w:r>
      <w:r w:rsidR="00480495" w:rsidRPr="001F3790">
        <w:rPr>
          <w:bCs/>
        </w:rPr>
        <w:t>apillary voltage 1.45</w:t>
      </w:r>
      <w:r w:rsidR="007E5F88" w:rsidRPr="001F3790">
        <w:rPr>
          <w:bCs/>
        </w:rPr>
        <w:t xml:space="preserve"> k</w:t>
      </w:r>
      <w:r w:rsidR="00480495" w:rsidRPr="001F3790">
        <w:rPr>
          <w:bCs/>
        </w:rPr>
        <w:t xml:space="preserve">V, </w:t>
      </w:r>
      <w:r w:rsidR="007E5F88" w:rsidRPr="001F3790">
        <w:rPr>
          <w:bCs/>
        </w:rPr>
        <w:t>s</w:t>
      </w:r>
      <w:r w:rsidR="00480495" w:rsidRPr="001F3790">
        <w:rPr>
          <w:bCs/>
        </w:rPr>
        <w:t xml:space="preserve">ampling cone 40 V, </w:t>
      </w:r>
      <w:r w:rsidR="007E5F88" w:rsidRPr="001F3790">
        <w:rPr>
          <w:bCs/>
        </w:rPr>
        <w:t>s</w:t>
      </w:r>
      <w:r w:rsidR="00480495" w:rsidRPr="001F3790">
        <w:rPr>
          <w:bCs/>
        </w:rPr>
        <w:t xml:space="preserve">ource offset 80, </w:t>
      </w:r>
      <w:r w:rsidR="007E5F88" w:rsidRPr="001F3790">
        <w:rPr>
          <w:bCs/>
        </w:rPr>
        <w:t>s</w:t>
      </w:r>
      <w:r w:rsidR="00480495" w:rsidRPr="001F3790">
        <w:rPr>
          <w:bCs/>
        </w:rPr>
        <w:t xml:space="preserve">ource temperature 110 °C, </w:t>
      </w:r>
      <w:proofErr w:type="spellStart"/>
      <w:r w:rsidR="007E5F88" w:rsidRPr="001F3790">
        <w:rPr>
          <w:bCs/>
        </w:rPr>
        <w:t>d</w:t>
      </w:r>
      <w:r w:rsidR="00480495" w:rsidRPr="001F3790">
        <w:rPr>
          <w:bCs/>
        </w:rPr>
        <w:t>esolvation</w:t>
      </w:r>
      <w:proofErr w:type="spellEnd"/>
      <w:r w:rsidR="00480495" w:rsidRPr="001F3790">
        <w:rPr>
          <w:bCs/>
        </w:rPr>
        <w:t xml:space="preserve"> temp. 300 °C, </w:t>
      </w:r>
      <w:r w:rsidR="007E5F88" w:rsidRPr="001F3790">
        <w:rPr>
          <w:bCs/>
        </w:rPr>
        <w:t>c</w:t>
      </w:r>
      <w:r w:rsidR="00480495" w:rsidRPr="001F3790">
        <w:rPr>
          <w:bCs/>
        </w:rPr>
        <w:t>one gas flow</w:t>
      </w:r>
      <w:r w:rsidR="00BB4101" w:rsidRPr="001F3790">
        <w:rPr>
          <w:bCs/>
        </w:rPr>
        <w:t xml:space="preserve"> </w:t>
      </w:r>
      <w:r w:rsidR="00480495" w:rsidRPr="001F3790">
        <w:rPr>
          <w:bCs/>
        </w:rPr>
        <w:t xml:space="preserve">50.0 L/h, </w:t>
      </w:r>
      <w:proofErr w:type="spellStart"/>
      <w:r w:rsidR="007E5F88" w:rsidRPr="001F3790">
        <w:rPr>
          <w:bCs/>
        </w:rPr>
        <w:t>d</w:t>
      </w:r>
      <w:r w:rsidR="00480495" w:rsidRPr="001F3790">
        <w:rPr>
          <w:bCs/>
        </w:rPr>
        <w:t>esolvation</w:t>
      </w:r>
      <w:proofErr w:type="spellEnd"/>
      <w:r w:rsidR="00480495" w:rsidRPr="001F3790">
        <w:rPr>
          <w:bCs/>
        </w:rPr>
        <w:t xml:space="preserve"> gas flow 652 L/h.</w:t>
      </w:r>
      <w:r w:rsidR="00BB4101" w:rsidRPr="001F3790">
        <w:rPr>
          <w:bCs/>
        </w:rPr>
        <w:t xml:space="preserve">  </w:t>
      </w:r>
    </w:p>
    <w:p w14:paraId="1A9070D6" w14:textId="77777777" w:rsidR="009A1979" w:rsidRPr="001F3790" w:rsidRDefault="009A1979" w:rsidP="00BB4101">
      <w:pPr>
        <w:pStyle w:val="ListParagraph"/>
        <w:ind w:left="0"/>
        <w:contextualSpacing w:val="0"/>
      </w:pPr>
    </w:p>
    <w:p w14:paraId="079B5679" w14:textId="1CB0F0DF" w:rsidR="006E4797" w:rsidRPr="001F3790" w:rsidRDefault="000F5DC4" w:rsidP="00E41966">
      <w:pPr>
        <w:pBdr>
          <w:top w:val="nil"/>
          <w:left w:val="nil"/>
          <w:bottom w:val="nil"/>
          <w:right w:val="nil"/>
          <w:between w:val="nil"/>
        </w:pBdr>
        <w:jc w:val="both"/>
        <w:rPr>
          <w:rFonts w:ascii="Calibri" w:hAnsi="Calibri" w:cs="Calibri"/>
        </w:rPr>
      </w:pPr>
      <w:r w:rsidRPr="001F3790">
        <w:rPr>
          <w:rFonts w:ascii="Calibri" w:hAnsi="Calibri" w:cs="Calibri"/>
          <w:b/>
        </w:rPr>
        <w:t>R</w:t>
      </w:r>
      <w:r w:rsidR="00551D82" w:rsidRPr="001F3790">
        <w:rPr>
          <w:rFonts w:ascii="Calibri" w:hAnsi="Calibri" w:cs="Calibri"/>
          <w:b/>
        </w:rPr>
        <w:t xml:space="preserve">EPRESENTATIVE RESULTS: </w:t>
      </w:r>
    </w:p>
    <w:p w14:paraId="0B54645E" w14:textId="03BE7604" w:rsidR="00D4052B" w:rsidRPr="001F3790" w:rsidRDefault="00705C96" w:rsidP="00BB4101">
      <w:pPr>
        <w:jc w:val="both"/>
        <w:rPr>
          <w:rFonts w:ascii="Calibri" w:hAnsi="Calibri" w:cs="Calibri"/>
          <w:bCs/>
        </w:rPr>
      </w:pPr>
      <w:r w:rsidRPr="001F3790">
        <w:rPr>
          <w:rFonts w:ascii="Calibri" w:hAnsi="Calibri" w:cs="Calibri"/>
        </w:rPr>
        <w:tab/>
        <w:t xml:space="preserve">Following the </w:t>
      </w:r>
      <w:r w:rsidR="00484F8C" w:rsidRPr="001F3790">
        <w:rPr>
          <w:rFonts w:ascii="Calibri" w:hAnsi="Calibri" w:cs="Calibri"/>
        </w:rPr>
        <w:t>protocol</w:t>
      </w:r>
      <w:r w:rsidR="007E5F88" w:rsidRPr="001F3790">
        <w:rPr>
          <w:rFonts w:ascii="Calibri" w:hAnsi="Calibri" w:cs="Calibri"/>
        </w:rPr>
        <w:t>,</w:t>
      </w:r>
      <w:r w:rsidR="00484F8C" w:rsidRPr="001F3790">
        <w:rPr>
          <w:rFonts w:ascii="Calibri" w:hAnsi="Calibri" w:cs="Calibri"/>
        </w:rPr>
        <w:t xml:space="preserve"> two CMAC chromatographic columns were assembled: one with the immobilized </w:t>
      </w:r>
      <w:r w:rsidR="00484F8C" w:rsidRPr="001F3790">
        <w:rPr>
          <w:rFonts w:ascii="Calibri" w:hAnsi="Calibri" w:cs="Calibri"/>
          <w:bCs/>
        </w:rPr>
        <w:t>SH-SY5Y n</w:t>
      </w:r>
      <w:r w:rsidR="00D4052B" w:rsidRPr="001F3790">
        <w:rPr>
          <w:rFonts w:ascii="Calibri" w:hAnsi="Calibri" w:cs="Calibri"/>
          <w:bCs/>
        </w:rPr>
        <w:t>euroblastoma cell membrane fragments with overexpressed</w:t>
      </w:r>
      <w:r w:rsidR="00484F8C" w:rsidRPr="001F3790">
        <w:rPr>
          <w:rFonts w:ascii="Calibri" w:hAnsi="Calibri" w:cs="Calibri"/>
          <w:bCs/>
        </w:rPr>
        <w:t xml:space="preserve"> </w:t>
      </w:r>
      <w:proofErr w:type="spellStart"/>
      <w:r w:rsidR="00484F8C" w:rsidRPr="001F3790">
        <w:rPr>
          <w:rFonts w:ascii="Calibri" w:hAnsi="Calibri" w:cs="Calibri"/>
          <w:bCs/>
        </w:rPr>
        <w:t>TrkB</w:t>
      </w:r>
      <w:proofErr w:type="spellEnd"/>
      <w:r w:rsidR="00484F8C" w:rsidRPr="001F3790">
        <w:rPr>
          <w:rFonts w:ascii="Calibri" w:hAnsi="Calibri" w:cs="Calibri"/>
          <w:bCs/>
        </w:rPr>
        <w:t xml:space="preserve"> and</w:t>
      </w:r>
      <w:r w:rsidR="00D4052B" w:rsidRPr="001F3790">
        <w:rPr>
          <w:rFonts w:ascii="Calibri" w:hAnsi="Calibri" w:cs="Calibri"/>
          <w:bCs/>
        </w:rPr>
        <w:t xml:space="preserve"> one with </w:t>
      </w:r>
      <w:r w:rsidR="00484F8C" w:rsidRPr="001F3790">
        <w:rPr>
          <w:rFonts w:ascii="Calibri" w:hAnsi="Calibri" w:cs="Calibri"/>
          <w:bCs/>
        </w:rPr>
        <w:t xml:space="preserve">SH-SY5Y </w:t>
      </w:r>
      <w:proofErr w:type="spellStart"/>
      <w:r w:rsidR="00484F8C" w:rsidRPr="001F3790">
        <w:rPr>
          <w:rFonts w:ascii="Calibri" w:hAnsi="Calibri" w:cs="Calibri"/>
          <w:bCs/>
        </w:rPr>
        <w:t>TrkB</w:t>
      </w:r>
      <w:proofErr w:type="spellEnd"/>
      <w:r w:rsidR="00484F8C" w:rsidRPr="001F3790">
        <w:rPr>
          <w:rFonts w:ascii="Calibri" w:hAnsi="Calibri" w:cs="Calibri"/>
          <w:bCs/>
        </w:rPr>
        <w:t>-NULL cell</w:t>
      </w:r>
      <w:r w:rsidR="00D4052B" w:rsidRPr="001F3790">
        <w:rPr>
          <w:rFonts w:ascii="Calibri" w:hAnsi="Calibri" w:cs="Calibri"/>
          <w:bCs/>
        </w:rPr>
        <w:t xml:space="preserve"> membrane fragments. The correctly assembled CMAC column is presented in </w:t>
      </w:r>
      <w:r w:rsidR="00D4052B" w:rsidRPr="001F3790">
        <w:rPr>
          <w:rFonts w:ascii="Calibri" w:hAnsi="Calibri" w:cs="Calibri"/>
          <w:b/>
          <w:bCs/>
        </w:rPr>
        <w:t>Figure 1</w:t>
      </w:r>
      <w:r w:rsidR="00FC56FF" w:rsidRPr="001F3790">
        <w:rPr>
          <w:rFonts w:ascii="Calibri" w:hAnsi="Calibri" w:cs="Calibri"/>
          <w:bCs/>
        </w:rPr>
        <w:t xml:space="preserve"> and the steps involved in cell membrane fragment immobilization are presented in </w:t>
      </w:r>
      <w:r w:rsidR="00FC56FF" w:rsidRPr="001F3790">
        <w:rPr>
          <w:rFonts w:ascii="Calibri" w:hAnsi="Calibri" w:cs="Calibri"/>
          <w:b/>
          <w:bCs/>
        </w:rPr>
        <w:t>Figure 2</w:t>
      </w:r>
      <w:r w:rsidR="00FC56FF" w:rsidRPr="001F3790">
        <w:rPr>
          <w:rFonts w:ascii="Calibri" w:hAnsi="Calibri" w:cs="Calibri"/>
          <w:bCs/>
        </w:rPr>
        <w:t>.</w:t>
      </w:r>
    </w:p>
    <w:p w14:paraId="5E6737C6" w14:textId="77777777" w:rsidR="000568FB" w:rsidRPr="001F3790" w:rsidRDefault="000568FB" w:rsidP="00BB4101">
      <w:pPr>
        <w:jc w:val="both"/>
        <w:rPr>
          <w:rFonts w:ascii="Calibri" w:hAnsi="Calibri" w:cs="Calibri"/>
          <w:bCs/>
        </w:rPr>
      </w:pPr>
    </w:p>
    <w:p w14:paraId="1D16488D" w14:textId="45E04CB0" w:rsidR="002733ED" w:rsidRPr="001F3790" w:rsidRDefault="00D4052B" w:rsidP="00BB4101">
      <w:pPr>
        <w:widowControl w:val="0"/>
        <w:autoSpaceDE w:val="0"/>
        <w:autoSpaceDN w:val="0"/>
        <w:adjustRightInd w:val="0"/>
        <w:jc w:val="both"/>
        <w:rPr>
          <w:rFonts w:ascii="Calibri" w:hAnsi="Calibri" w:cs="Calibri"/>
          <w:bCs/>
        </w:rPr>
      </w:pPr>
      <w:r w:rsidRPr="001F3790">
        <w:rPr>
          <w:rFonts w:ascii="Calibri" w:hAnsi="Calibri" w:cs="Calibri"/>
          <w:bCs/>
        </w:rPr>
        <w:tab/>
        <w:t xml:space="preserve">Since the immobilization of </w:t>
      </w:r>
      <w:proofErr w:type="spellStart"/>
      <w:r w:rsidRPr="001F3790">
        <w:rPr>
          <w:rFonts w:ascii="Calibri" w:hAnsi="Calibri" w:cs="Calibri"/>
          <w:bCs/>
        </w:rPr>
        <w:t>TrkB</w:t>
      </w:r>
      <w:proofErr w:type="spellEnd"/>
      <w:r w:rsidRPr="001F3790">
        <w:rPr>
          <w:rFonts w:ascii="Calibri" w:hAnsi="Calibri" w:cs="Calibri"/>
          <w:bCs/>
        </w:rPr>
        <w:t xml:space="preserve"> receptors on IAM.PC.DD2 chromatographic stationary phase had not been attempted before, the successful immobilization of the receptors was confirmed by antibody staining and frontal affinity chromatography using a marker ligand: 7,8-</w:t>
      </w:r>
      <w:r w:rsidR="00362CC4" w:rsidRPr="001F3790">
        <w:rPr>
          <w:rFonts w:ascii="Calibri" w:hAnsi="Calibri" w:cs="Calibri"/>
          <w:bCs/>
        </w:rPr>
        <w:t>DHF</w:t>
      </w:r>
      <w:r w:rsidRPr="001F3790">
        <w:rPr>
          <w:rFonts w:ascii="Calibri" w:hAnsi="Calibri" w:cs="Calibri"/>
          <w:bCs/>
        </w:rPr>
        <w:t xml:space="preserve">. </w:t>
      </w:r>
      <w:r w:rsidR="009E1B28" w:rsidRPr="001F3790">
        <w:rPr>
          <w:rFonts w:ascii="Calibri" w:hAnsi="Calibri" w:cs="Calibri"/>
          <w:bCs/>
        </w:rPr>
        <w:t xml:space="preserve">A schematic </w:t>
      </w:r>
      <w:r w:rsidRPr="001F3790">
        <w:rPr>
          <w:rFonts w:ascii="Calibri" w:hAnsi="Calibri" w:cs="Calibri"/>
          <w:bCs/>
        </w:rPr>
        <w:t xml:space="preserve">representation of </w:t>
      </w:r>
      <w:r w:rsidR="00477D81" w:rsidRPr="001F3790">
        <w:rPr>
          <w:rFonts w:ascii="Calibri" w:hAnsi="Calibri" w:cs="Calibri"/>
          <w:bCs/>
        </w:rPr>
        <w:t xml:space="preserve">the antibody staining experiment is presented in </w:t>
      </w:r>
      <w:r w:rsidR="00477D81" w:rsidRPr="001F3790">
        <w:rPr>
          <w:rFonts w:ascii="Calibri" w:hAnsi="Calibri" w:cs="Calibri"/>
          <w:b/>
          <w:bCs/>
        </w:rPr>
        <w:t>Figure 2</w:t>
      </w:r>
      <w:r w:rsidR="00477D81" w:rsidRPr="001F3790">
        <w:rPr>
          <w:rFonts w:ascii="Calibri" w:hAnsi="Calibri" w:cs="Calibri"/>
          <w:bCs/>
        </w:rPr>
        <w:t xml:space="preserve">. </w:t>
      </w:r>
      <w:r w:rsidR="002733ED" w:rsidRPr="001F3790">
        <w:rPr>
          <w:rFonts w:ascii="Calibri" w:hAnsi="Calibri" w:cs="Calibri"/>
          <w:bCs/>
        </w:rPr>
        <w:t xml:space="preserve">Cell membrane fragments obtained from neuroblastoma cell line overexpressing </w:t>
      </w:r>
      <w:proofErr w:type="spellStart"/>
      <w:r w:rsidR="002733ED" w:rsidRPr="001F3790">
        <w:rPr>
          <w:rFonts w:ascii="Calibri" w:hAnsi="Calibri" w:cs="Calibri"/>
          <w:bCs/>
        </w:rPr>
        <w:t>TrkB</w:t>
      </w:r>
      <w:proofErr w:type="spellEnd"/>
      <w:r w:rsidR="002733ED" w:rsidRPr="001F3790">
        <w:rPr>
          <w:rFonts w:ascii="Calibri" w:hAnsi="Calibri" w:cs="Calibri"/>
          <w:bCs/>
        </w:rPr>
        <w:t xml:space="preserve"> receptors and cell membrane fragments from parental cell line without </w:t>
      </w:r>
      <w:proofErr w:type="spellStart"/>
      <w:r w:rsidR="002733ED" w:rsidRPr="001F3790">
        <w:rPr>
          <w:rFonts w:ascii="Calibri" w:hAnsi="Calibri" w:cs="Calibri"/>
          <w:bCs/>
        </w:rPr>
        <w:t>TrkB</w:t>
      </w:r>
      <w:proofErr w:type="spellEnd"/>
      <w:r w:rsidR="002733ED" w:rsidRPr="001F3790">
        <w:rPr>
          <w:rFonts w:ascii="Calibri" w:hAnsi="Calibri" w:cs="Calibri"/>
          <w:bCs/>
        </w:rPr>
        <w:t xml:space="preserve"> receptors (</w:t>
      </w:r>
      <w:proofErr w:type="spellStart"/>
      <w:r w:rsidR="002733ED" w:rsidRPr="001F3790">
        <w:rPr>
          <w:rFonts w:ascii="Calibri" w:hAnsi="Calibri" w:cs="Calibri"/>
          <w:bCs/>
        </w:rPr>
        <w:t>TrkB</w:t>
      </w:r>
      <w:proofErr w:type="spellEnd"/>
      <w:r w:rsidR="002733ED" w:rsidRPr="001F3790">
        <w:rPr>
          <w:rFonts w:ascii="Calibri" w:hAnsi="Calibri" w:cs="Calibri"/>
          <w:bCs/>
        </w:rPr>
        <w:t>-NULL)) were immobilized on IAM.PC.DD2 particles using the optimized protocol. Subsequently</w:t>
      </w:r>
      <w:r w:rsidR="009E1B28" w:rsidRPr="001F3790">
        <w:rPr>
          <w:rFonts w:ascii="Calibri" w:hAnsi="Calibri" w:cs="Calibri"/>
          <w:bCs/>
        </w:rPr>
        <w:t>,</w:t>
      </w:r>
      <w:r w:rsidR="002733ED" w:rsidRPr="001F3790">
        <w:rPr>
          <w:rFonts w:ascii="Calibri" w:hAnsi="Calibri" w:cs="Calibri"/>
          <w:bCs/>
        </w:rPr>
        <w:t xml:space="preserve"> the particles with immobilized cell membrane fragments were incubated with BDNF (physiological ligand) and then with primary and fluorescent-labeled secondary antibodies (</w:t>
      </w:r>
      <w:r w:rsidR="002733ED" w:rsidRPr="001F3790">
        <w:rPr>
          <w:rFonts w:ascii="Calibri" w:hAnsi="Calibri" w:cs="Calibri"/>
          <w:b/>
          <w:bCs/>
        </w:rPr>
        <w:t>Figure 2</w:t>
      </w:r>
      <w:r w:rsidR="002733ED" w:rsidRPr="001F3790">
        <w:rPr>
          <w:rFonts w:ascii="Calibri" w:hAnsi="Calibri" w:cs="Calibri"/>
          <w:bCs/>
        </w:rPr>
        <w:t xml:space="preserve">). IAM.PC.DD2 particles with immobilized neuroblastoma </w:t>
      </w:r>
      <w:proofErr w:type="spellStart"/>
      <w:r w:rsidR="002733ED" w:rsidRPr="001F3790">
        <w:rPr>
          <w:rFonts w:ascii="Calibri" w:hAnsi="Calibri" w:cs="Calibri"/>
          <w:bCs/>
        </w:rPr>
        <w:t>TrkB</w:t>
      </w:r>
      <w:proofErr w:type="spellEnd"/>
      <w:r w:rsidR="002733ED" w:rsidRPr="001F3790">
        <w:rPr>
          <w:rFonts w:ascii="Calibri" w:hAnsi="Calibri" w:cs="Calibri"/>
          <w:bCs/>
        </w:rPr>
        <w:t xml:space="preserve"> cell membrane fragments and in the presence of BDNF resulted in fluorescently labeled particles (</w:t>
      </w:r>
      <w:r w:rsidR="002733ED" w:rsidRPr="001F3790">
        <w:rPr>
          <w:rFonts w:ascii="Calibri" w:hAnsi="Calibri" w:cs="Calibri"/>
          <w:b/>
          <w:bCs/>
        </w:rPr>
        <w:t>Figure 3</w:t>
      </w:r>
      <w:r w:rsidR="00825B55" w:rsidRPr="001F3790">
        <w:rPr>
          <w:rFonts w:ascii="Calibri" w:hAnsi="Calibri" w:cs="Calibri"/>
          <w:b/>
          <w:bCs/>
        </w:rPr>
        <w:t>C</w:t>
      </w:r>
      <w:r w:rsidR="002733ED" w:rsidRPr="001F3790">
        <w:rPr>
          <w:rFonts w:ascii="Calibri" w:hAnsi="Calibri" w:cs="Calibri"/>
          <w:bCs/>
        </w:rPr>
        <w:t>). No fluorescence (except for we</w:t>
      </w:r>
      <w:r w:rsidR="00345972" w:rsidRPr="001F3790">
        <w:rPr>
          <w:rFonts w:ascii="Calibri" w:hAnsi="Calibri" w:cs="Calibri"/>
          <w:bCs/>
        </w:rPr>
        <w:t>a</w:t>
      </w:r>
      <w:r w:rsidR="002733ED" w:rsidRPr="001F3790">
        <w:rPr>
          <w:rFonts w:ascii="Calibri" w:hAnsi="Calibri" w:cs="Calibri"/>
          <w:bCs/>
        </w:rPr>
        <w:t xml:space="preserve">k background fluorescence) was observed when </w:t>
      </w:r>
      <w:proofErr w:type="spellStart"/>
      <w:r w:rsidR="002733ED" w:rsidRPr="001F3790">
        <w:rPr>
          <w:rFonts w:ascii="Calibri" w:hAnsi="Calibri" w:cs="Calibri"/>
          <w:bCs/>
        </w:rPr>
        <w:t>TrkB</w:t>
      </w:r>
      <w:proofErr w:type="spellEnd"/>
      <w:r w:rsidR="002733ED" w:rsidRPr="001F3790">
        <w:rPr>
          <w:rFonts w:ascii="Calibri" w:hAnsi="Calibri" w:cs="Calibri"/>
          <w:bCs/>
        </w:rPr>
        <w:t>-NULL cell membrane encapsulated IAM particles were investigated (</w:t>
      </w:r>
      <w:r w:rsidR="002733ED" w:rsidRPr="001F3790">
        <w:rPr>
          <w:rFonts w:ascii="Calibri" w:hAnsi="Calibri" w:cs="Calibri"/>
          <w:b/>
          <w:bCs/>
        </w:rPr>
        <w:t>Figure 3</w:t>
      </w:r>
      <w:r w:rsidR="00CF5A65" w:rsidRPr="001F3790">
        <w:rPr>
          <w:rFonts w:ascii="Calibri" w:hAnsi="Calibri" w:cs="Calibri"/>
          <w:b/>
          <w:bCs/>
        </w:rPr>
        <w:t>A</w:t>
      </w:r>
      <w:r w:rsidR="002733ED" w:rsidRPr="001F3790">
        <w:rPr>
          <w:rFonts w:ascii="Calibri" w:hAnsi="Calibri" w:cs="Calibri"/>
          <w:bCs/>
        </w:rPr>
        <w:t xml:space="preserve">) or when no BDNF was used in </w:t>
      </w:r>
      <w:r w:rsidR="00CF5A65" w:rsidRPr="001F3790">
        <w:rPr>
          <w:rFonts w:ascii="Calibri" w:hAnsi="Calibri" w:cs="Calibri"/>
          <w:bCs/>
        </w:rPr>
        <w:t xml:space="preserve">the </w:t>
      </w:r>
      <w:r w:rsidR="002733ED" w:rsidRPr="001F3790">
        <w:rPr>
          <w:rFonts w:ascii="Calibri" w:hAnsi="Calibri" w:cs="Calibri"/>
          <w:bCs/>
        </w:rPr>
        <w:t xml:space="preserve">case of </w:t>
      </w:r>
      <w:proofErr w:type="spellStart"/>
      <w:r w:rsidR="002733ED" w:rsidRPr="001F3790">
        <w:rPr>
          <w:rFonts w:ascii="Calibri" w:hAnsi="Calibri" w:cs="Calibri"/>
          <w:bCs/>
        </w:rPr>
        <w:t>TrkB</w:t>
      </w:r>
      <w:proofErr w:type="spellEnd"/>
      <w:r w:rsidR="002733ED" w:rsidRPr="001F3790">
        <w:rPr>
          <w:rFonts w:ascii="Calibri" w:hAnsi="Calibri" w:cs="Calibri"/>
          <w:bCs/>
        </w:rPr>
        <w:t xml:space="preserve"> cell membrane encapsulated IAM particles (</w:t>
      </w:r>
      <w:r w:rsidR="002733ED" w:rsidRPr="001F3790">
        <w:rPr>
          <w:rFonts w:ascii="Calibri" w:hAnsi="Calibri" w:cs="Calibri"/>
          <w:b/>
          <w:bCs/>
        </w:rPr>
        <w:t>Figure 3</w:t>
      </w:r>
      <w:r w:rsidR="00CF5A65" w:rsidRPr="001F3790">
        <w:rPr>
          <w:rFonts w:ascii="Calibri" w:hAnsi="Calibri" w:cs="Calibri"/>
          <w:b/>
          <w:bCs/>
        </w:rPr>
        <w:t>B</w:t>
      </w:r>
      <w:r w:rsidR="002733ED" w:rsidRPr="001F3790">
        <w:rPr>
          <w:rFonts w:ascii="Calibri" w:hAnsi="Calibri" w:cs="Calibri"/>
          <w:bCs/>
        </w:rPr>
        <w:t>).</w:t>
      </w:r>
    </w:p>
    <w:p w14:paraId="17FD14F0" w14:textId="77777777" w:rsidR="00CF5A65" w:rsidRPr="001F3790" w:rsidRDefault="00CF5A65" w:rsidP="00BB4101">
      <w:pPr>
        <w:widowControl w:val="0"/>
        <w:autoSpaceDE w:val="0"/>
        <w:autoSpaceDN w:val="0"/>
        <w:adjustRightInd w:val="0"/>
        <w:jc w:val="both"/>
        <w:rPr>
          <w:rFonts w:ascii="Calibri" w:hAnsi="Calibri" w:cs="Calibri"/>
          <w:bCs/>
        </w:rPr>
      </w:pPr>
    </w:p>
    <w:p w14:paraId="79BAE2FC" w14:textId="4E29A121" w:rsidR="00FA135B" w:rsidRPr="001F3790" w:rsidRDefault="002733ED" w:rsidP="00BB4101">
      <w:pPr>
        <w:jc w:val="both"/>
        <w:rPr>
          <w:rFonts w:ascii="Calibri" w:hAnsi="Calibri" w:cs="Calibri"/>
        </w:rPr>
      </w:pPr>
      <w:r w:rsidRPr="001F3790">
        <w:rPr>
          <w:rFonts w:ascii="Calibri" w:hAnsi="Calibri" w:cs="Calibri"/>
        </w:rPr>
        <w:t xml:space="preserve">To characterize the binding of a small marker ligand (7,8-DHF) to the immobilized </w:t>
      </w:r>
      <w:proofErr w:type="spellStart"/>
      <w:r w:rsidRPr="001F3790">
        <w:rPr>
          <w:rFonts w:ascii="Calibri" w:hAnsi="Calibri" w:cs="Calibri"/>
        </w:rPr>
        <w:t>TrkB</w:t>
      </w:r>
      <w:proofErr w:type="spellEnd"/>
      <w:r w:rsidRPr="001F3790">
        <w:rPr>
          <w:rFonts w:ascii="Calibri" w:hAnsi="Calibri" w:cs="Calibri"/>
        </w:rPr>
        <w:t xml:space="preserve"> receptors frontal affinity chromatography was performed with different concentrations of 7,8-DHF.</w:t>
      </w:r>
      <w:r w:rsidR="00BB4101" w:rsidRPr="001F3790">
        <w:rPr>
          <w:rFonts w:ascii="Calibri" w:hAnsi="Calibri" w:cs="Calibri"/>
        </w:rPr>
        <w:t xml:space="preserve"> </w:t>
      </w:r>
      <w:r w:rsidRPr="001F3790">
        <w:rPr>
          <w:rFonts w:ascii="Calibri" w:hAnsi="Calibri" w:cs="Calibri"/>
        </w:rPr>
        <w:t xml:space="preserve">A typical chromatogram of increasing </w:t>
      </w:r>
      <w:r w:rsidR="0082691C" w:rsidRPr="001F3790">
        <w:rPr>
          <w:rFonts w:ascii="Calibri" w:hAnsi="Calibri" w:cs="Calibri"/>
        </w:rPr>
        <w:t xml:space="preserve">7,8-DHF concentrations on a functional CMAC column is presented in </w:t>
      </w:r>
      <w:r w:rsidR="0082691C" w:rsidRPr="001F3790">
        <w:rPr>
          <w:rFonts w:ascii="Calibri" w:hAnsi="Calibri" w:cs="Calibri"/>
          <w:b/>
        </w:rPr>
        <w:t>Figure 4</w:t>
      </w:r>
      <w:r w:rsidR="0082691C" w:rsidRPr="001F3790">
        <w:rPr>
          <w:rFonts w:ascii="Calibri" w:hAnsi="Calibri" w:cs="Calibri"/>
        </w:rPr>
        <w:t xml:space="preserve">. </w:t>
      </w:r>
      <w:r w:rsidR="00D9222F" w:rsidRPr="001F3790">
        <w:rPr>
          <w:rFonts w:ascii="Calibri" w:hAnsi="Calibri" w:cs="Calibri"/>
        </w:rPr>
        <w:t>Specific binding of 7,8-DHF</w:t>
      </w:r>
      <w:r w:rsidR="00BB4101" w:rsidRPr="001F3790">
        <w:rPr>
          <w:rFonts w:ascii="Calibri" w:hAnsi="Calibri" w:cs="Calibri"/>
        </w:rPr>
        <w:t xml:space="preserve"> </w:t>
      </w:r>
      <w:r w:rsidR="00D9222F" w:rsidRPr="001F3790">
        <w:rPr>
          <w:rFonts w:ascii="Calibri" w:hAnsi="Calibri" w:cs="Calibri"/>
        </w:rPr>
        <w:t xml:space="preserve">to the immobilized </w:t>
      </w:r>
      <w:proofErr w:type="spellStart"/>
      <w:r w:rsidR="00D9222F" w:rsidRPr="001F3790">
        <w:rPr>
          <w:rFonts w:ascii="Calibri" w:hAnsi="Calibri" w:cs="Calibri"/>
        </w:rPr>
        <w:t>TrkB</w:t>
      </w:r>
      <w:proofErr w:type="spellEnd"/>
      <w:r w:rsidR="00D9222F" w:rsidRPr="001F3790">
        <w:rPr>
          <w:rFonts w:ascii="Calibri" w:hAnsi="Calibri" w:cs="Calibri"/>
        </w:rPr>
        <w:t xml:space="preserve"> was confirmed by the </w:t>
      </w:r>
      <w:r w:rsidR="00FA135B" w:rsidRPr="001F3790">
        <w:rPr>
          <w:rFonts w:ascii="Calibri" w:hAnsi="Calibri" w:cs="Calibri"/>
        </w:rPr>
        <w:t>concentration-dependent decreases in the retention time of the</w:t>
      </w:r>
      <w:r w:rsidR="00D9222F" w:rsidRPr="001F3790">
        <w:rPr>
          <w:rFonts w:ascii="Calibri" w:hAnsi="Calibri" w:cs="Calibri"/>
        </w:rPr>
        <w:t xml:space="preserve"> marker ligand</w:t>
      </w:r>
      <w:r w:rsidR="00FA135B" w:rsidRPr="001F3790">
        <w:rPr>
          <w:rFonts w:ascii="Calibri" w:hAnsi="Calibri" w:cs="Calibri"/>
        </w:rPr>
        <w:t>.</w:t>
      </w:r>
      <w:r w:rsidR="00B17179" w:rsidRPr="001F3790">
        <w:rPr>
          <w:rFonts w:ascii="Calibri" w:hAnsi="Calibri" w:cs="Calibri"/>
        </w:rPr>
        <w:t xml:space="preserve"> Frontal affinity chromatography results obtained on</w:t>
      </w:r>
      <w:r w:rsidR="00A0748B" w:rsidRPr="001F3790">
        <w:rPr>
          <w:rFonts w:ascii="Calibri" w:hAnsi="Calibri" w:cs="Calibri"/>
        </w:rPr>
        <w:t xml:space="preserve"> a</w:t>
      </w:r>
      <w:r w:rsidR="00B17179" w:rsidRPr="001F3790">
        <w:rPr>
          <w:rFonts w:ascii="Calibri" w:hAnsi="Calibri" w:cs="Calibri"/>
        </w:rPr>
        <w:t xml:space="preserve"> non-functional </w:t>
      </w:r>
      <w:r w:rsidR="00A0748B" w:rsidRPr="001F3790">
        <w:rPr>
          <w:rFonts w:ascii="Calibri" w:hAnsi="Calibri" w:cs="Calibri"/>
        </w:rPr>
        <w:t xml:space="preserve">CMAC </w:t>
      </w:r>
      <w:r w:rsidR="00B17179" w:rsidRPr="001F3790">
        <w:rPr>
          <w:rFonts w:ascii="Calibri" w:hAnsi="Calibri" w:cs="Calibri"/>
        </w:rPr>
        <w:t xml:space="preserve">column are presented in </w:t>
      </w:r>
      <w:r w:rsidR="00B17179" w:rsidRPr="001F3790">
        <w:rPr>
          <w:rFonts w:ascii="Calibri" w:hAnsi="Calibri" w:cs="Calibri"/>
          <w:b/>
        </w:rPr>
        <w:t>Figure 5</w:t>
      </w:r>
      <w:r w:rsidR="00B17179" w:rsidRPr="001F3790">
        <w:rPr>
          <w:rFonts w:ascii="Calibri" w:hAnsi="Calibri" w:cs="Calibri"/>
        </w:rPr>
        <w:t>. The lack of concentration-dependent changes in retention of the marker ligand indicate</w:t>
      </w:r>
      <w:r w:rsidR="00345972" w:rsidRPr="001F3790">
        <w:rPr>
          <w:rFonts w:ascii="Calibri" w:hAnsi="Calibri" w:cs="Calibri"/>
        </w:rPr>
        <w:t>s</w:t>
      </w:r>
      <w:r w:rsidR="00B17179" w:rsidRPr="001F3790">
        <w:rPr>
          <w:rFonts w:ascii="Calibri" w:hAnsi="Calibri" w:cs="Calibri"/>
        </w:rPr>
        <w:t xml:space="preserve"> the unsuccessful attempt in CMAC preparation. </w:t>
      </w:r>
    </w:p>
    <w:p w14:paraId="5B8B59D9" w14:textId="77777777" w:rsidR="00CA6C35" w:rsidRPr="001F3790" w:rsidRDefault="00CA6C35" w:rsidP="00BB4101">
      <w:pPr>
        <w:jc w:val="both"/>
        <w:rPr>
          <w:rFonts w:ascii="Calibri" w:hAnsi="Calibri" w:cs="Calibri"/>
        </w:rPr>
      </w:pPr>
    </w:p>
    <w:p w14:paraId="7E4AC658" w14:textId="28281CD7" w:rsidR="00705C96" w:rsidRPr="001F3790" w:rsidRDefault="00A0748B" w:rsidP="00BB4101">
      <w:pPr>
        <w:jc w:val="both"/>
        <w:rPr>
          <w:rFonts w:ascii="Calibri" w:hAnsi="Calibri" w:cs="Calibri"/>
        </w:rPr>
      </w:pPr>
      <w:r w:rsidRPr="001F3790">
        <w:rPr>
          <w:rFonts w:ascii="Calibri" w:hAnsi="Calibri" w:cs="Calibri"/>
        </w:rPr>
        <w:t xml:space="preserve">Compounds injected onto the CMAC column interact not only specifically but can also non-specifically </w:t>
      </w:r>
      <w:r w:rsidR="008344C9" w:rsidRPr="001F3790">
        <w:rPr>
          <w:rFonts w:ascii="Calibri" w:hAnsi="Calibri" w:cs="Calibri"/>
        </w:rPr>
        <w:t xml:space="preserve">interact </w:t>
      </w:r>
      <w:r w:rsidRPr="001F3790">
        <w:rPr>
          <w:rFonts w:ascii="Calibri" w:hAnsi="Calibri" w:cs="Calibri"/>
        </w:rPr>
        <w:t>with IAM.PC.DD2 particles, phospholipid bilayer of the immobilized cell membrane fragments</w:t>
      </w:r>
      <w:r w:rsidR="00BA140F" w:rsidRPr="001F3790">
        <w:rPr>
          <w:rFonts w:ascii="Calibri" w:hAnsi="Calibri" w:cs="Calibri"/>
        </w:rPr>
        <w:t>,</w:t>
      </w:r>
      <w:r w:rsidRPr="001F3790">
        <w:rPr>
          <w:rFonts w:ascii="Calibri" w:hAnsi="Calibri" w:cs="Calibri"/>
        </w:rPr>
        <w:t xml:space="preserve"> and other proteins present in the bilayer. To rule out compounds non-specifically interacting with the CMAC column during the process of screening of complex extracts for </w:t>
      </w:r>
      <w:proofErr w:type="spellStart"/>
      <w:r w:rsidRPr="001F3790">
        <w:rPr>
          <w:rFonts w:ascii="Calibri" w:hAnsi="Calibri" w:cs="Calibri"/>
        </w:rPr>
        <w:t>TrkB</w:t>
      </w:r>
      <w:proofErr w:type="spellEnd"/>
      <w:r w:rsidRPr="001F3790">
        <w:rPr>
          <w:rFonts w:ascii="Calibri" w:hAnsi="Calibri" w:cs="Calibri"/>
        </w:rPr>
        <w:t xml:space="preserve"> binders it is important to prepare CMAC negative control column by immobilizing cell membrane fragments of the parental cell line not expressing the targeted protein (in this case </w:t>
      </w:r>
      <w:proofErr w:type="spellStart"/>
      <w:r w:rsidRPr="001F3790">
        <w:rPr>
          <w:rFonts w:ascii="Calibri" w:hAnsi="Calibri" w:cs="Calibri"/>
        </w:rPr>
        <w:t>TrkB</w:t>
      </w:r>
      <w:proofErr w:type="spellEnd"/>
      <w:r w:rsidR="00CA5A38" w:rsidRPr="001F3790">
        <w:rPr>
          <w:rFonts w:ascii="Calibri" w:hAnsi="Calibri" w:cs="Calibri"/>
        </w:rPr>
        <w:t>-</w:t>
      </w:r>
      <w:r w:rsidRPr="001F3790">
        <w:rPr>
          <w:rFonts w:ascii="Calibri" w:hAnsi="Calibri" w:cs="Calibri"/>
        </w:rPr>
        <w:t xml:space="preserve">NULL). </w:t>
      </w:r>
      <w:r w:rsidR="006C318F" w:rsidRPr="001F3790">
        <w:rPr>
          <w:rFonts w:ascii="Calibri" w:hAnsi="Calibri" w:cs="Calibri"/>
        </w:rPr>
        <w:t xml:space="preserve">Frontal affinity chromatography results obtained on a negative CMAC </w:t>
      </w:r>
      <w:proofErr w:type="spellStart"/>
      <w:r w:rsidR="006C318F" w:rsidRPr="001F3790">
        <w:rPr>
          <w:rFonts w:ascii="Calibri" w:hAnsi="Calibri" w:cs="Calibri"/>
        </w:rPr>
        <w:t>TrkB</w:t>
      </w:r>
      <w:proofErr w:type="spellEnd"/>
      <w:r w:rsidR="00CA5A38" w:rsidRPr="001F3790">
        <w:rPr>
          <w:rFonts w:ascii="Calibri" w:hAnsi="Calibri" w:cs="Calibri"/>
        </w:rPr>
        <w:t>-</w:t>
      </w:r>
      <w:r w:rsidR="006C318F" w:rsidRPr="001F3790">
        <w:rPr>
          <w:rFonts w:ascii="Calibri" w:hAnsi="Calibri" w:cs="Calibri"/>
        </w:rPr>
        <w:t xml:space="preserve">NULL column are presented in </w:t>
      </w:r>
      <w:r w:rsidR="006C318F" w:rsidRPr="001F3790">
        <w:rPr>
          <w:rFonts w:ascii="Calibri" w:hAnsi="Calibri" w:cs="Calibri"/>
          <w:b/>
        </w:rPr>
        <w:t>Figure 6</w:t>
      </w:r>
      <w:r w:rsidR="006C318F" w:rsidRPr="001F3790">
        <w:rPr>
          <w:rFonts w:ascii="Calibri" w:hAnsi="Calibri" w:cs="Calibri"/>
        </w:rPr>
        <w:t>.</w:t>
      </w:r>
    </w:p>
    <w:p w14:paraId="33733A19" w14:textId="77777777" w:rsidR="0005593C" w:rsidRPr="001F3790" w:rsidRDefault="0005593C" w:rsidP="00BB4101">
      <w:pPr>
        <w:jc w:val="both"/>
        <w:rPr>
          <w:rFonts w:ascii="Calibri" w:hAnsi="Calibri" w:cs="Calibri"/>
        </w:rPr>
      </w:pPr>
    </w:p>
    <w:p w14:paraId="6B37170D" w14:textId="2A2613E9" w:rsidR="00CF0650" w:rsidRPr="001F3790" w:rsidRDefault="00AF4892" w:rsidP="00BB4101">
      <w:pPr>
        <w:jc w:val="both"/>
        <w:rPr>
          <w:rFonts w:ascii="Calibri" w:hAnsi="Calibri" w:cs="Calibri"/>
        </w:rPr>
      </w:pPr>
      <w:r w:rsidRPr="001F3790">
        <w:rPr>
          <w:rFonts w:ascii="Calibri" w:hAnsi="Calibri" w:cs="Calibri"/>
        </w:rPr>
        <w:lastRenderedPageBreak/>
        <w:t>Functional CMAC columns can be used for different purposes, such as characterization of the targeted protein, studying interactions of individual compounds with the immobilized targets (e.g.</w:t>
      </w:r>
      <w:r w:rsidR="0005593C" w:rsidRPr="001F3790">
        <w:rPr>
          <w:rFonts w:ascii="Calibri" w:hAnsi="Calibri" w:cs="Calibri"/>
        </w:rPr>
        <w:t>,</w:t>
      </w:r>
      <w:r w:rsidRPr="001F3790">
        <w:rPr>
          <w:rFonts w:ascii="Calibri" w:hAnsi="Calibri" w:cs="Calibri"/>
        </w:rPr>
        <w:t xml:space="preserve"> obtaining dissociation constant, </w:t>
      </w:r>
      <w:proofErr w:type="spellStart"/>
      <w:r w:rsidRPr="001F3790">
        <w:rPr>
          <w:rFonts w:ascii="Calibri" w:hAnsi="Calibri" w:cs="Calibri"/>
        </w:rPr>
        <w:t>Kd</w:t>
      </w:r>
      <w:proofErr w:type="spellEnd"/>
      <w:r w:rsidRPr="001F3790">
        <w:rPr>
          <w:rFonts w:ascii="Calibri" w:hAnsi="Calibri" w:cs="Calibri"/>
        </w:rPr>
        <w:t>) or determining binding kinetics</w:t>
      </w:r>
      <w:r w:rsidR="006C63DF">
        <w:rPr>
          <w:rFonts w:ascii="Calibri" w:hAnsi="Calibri" w:cs="Calibri"/>
        </w:rPr>
        <w:t xml:space="preserve"> (</w:t>
      </w:r>
      <w:proofErr w:type="spellStart"/>
      <w:r w:rsidRPr="001F3790">
        <w:rPr>
          <w:rFonts w:ascii="Calibri" w:hAnsi="Calibri" w:cs="Calibri"/>
        </w:rPr>
        <w:t>k</w:t>
      </w:r>
      <w:r w:rsidRPr="001F3790">
        <w:rPr>
          <w:rFonts w:ascii="Calibri" w:hAnsi="Calibri" w:cs="Calibri"/>
          <w:vertAlign w:val="subscript"/>
        </w:rPr>
        <w:t>on</w:t>
      </w:r>
      <w:proofErr w:type="spellEnd"/>
      <w:r w:rsidRPr="001F3790">
        <w:rPr>
          <w:rFonts w:ascii="Calibri" w:hAnsi="Calibri" w:cs="Calibri"/>
        </w:rPr>
        <w:t xml:space="preserve"> and </w:t>
      </w:r>
      <w:proofErr w:type="spellStart"/>
      <w:r w:rsidRPr="001F3790">
        <w:rPr>
          <w:rFonts w:ascii="Calibri" w:hAnsi="Calibri" w:cs="Calibri"/>
        </w:rPr>
        <w:t>k</w:t>
      </w:r>
      <w:r w:rsidRPr="001F3790">
        <w:rPr>
          <w:rFonts w:ascii="Calibri" w:hAnsi="Calibri" w:cs="Calibri"/>
          <w:vertAlign w:val="subscript"/>
        </w:rPr>
        <w:t>off</w:t>
      </w:r>
      <w:proofErr w:type="spellEnd"/>
      <w:r w:rsidR="003D3A97">
        <w:rPr>
          <w:rFonts w:ascii="Calibri" w:hAnsi="Calibri" w:cs="Calibri"/>
        </w:rPr>
        <w:t xml:space="preserve">) </w:t>
      </w:r>
      <w:r w:rsidRPr="001F3790">
        <w:rPr>
          <w:rFonts w:ascii="Calibri" w:hAnsi="Calibri" w:cs="Calibri"/>
        </w:rPr>
        <w:t>etc.</w:t>
      </w:r>
      <w:r w:rsidR="00C144AA" w:rsidRPr="001F3790">
        <w:rPr>
          <w:rFonts w:ascii="Calibri" w:hAnsi="Calibri" w:cs="Calibri"/>
        </w:rPr>
        <w:fldChar w:fldCharType="begin"/>
      </w:r>
      <w:r w:rsidR="00C144AA"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C144AA" w:rsidRPr="001F3790">
        <w:rPr>
          <w:rFonts w:ascii="Calibri" w:hAnsi="Calibri" w:cs="Calibri"/>
        </w:rPr>
        <w:fldChar w:fldCharType="separate"/>
      </w:r>
      <w:r w:rsidR="00C144AA" w:rsidRPr="00E41966">
        <w:rPr>
          <w:rFonts w:ascii="Calibri" w:hAnsi="Calibri" w:cs="Calibri"/>
          <w:vertAlign w:val="superscript"/>
        </w:rPr>
        <w:t>24</w:t>
      </w:r>
      <w:r w:rsidR="00C144AA" w:rsidRPr="001F3790">
        <w:rPr>
          <w:rFonts w:ascii="Calibri" w:hAnsi="Calibri" w:cs="Calibri"/>
        </w:rPr>
        <w:fldChar w:fldCharType="end"/>
      </w:r>
      <w:r w:rsidR="002F2F33" w:rsidRPr="001F3790">
        <w:rPr>
          <w:rFonts w:ascii="Calibri" w:hAnsi="Calibri" w:cs="Calibri"/>
        </w:rPr>
        <w:t>.</w:t>
      </w:r>
      <w:r w:rsidRPr="001F3790">
        <w:rPr>
          <w:rFonts w:ascii="Calibri" w:hAnsi="Calibri" w:cs="Calibri"/>
        </w:rPr>
        <w:t xml:space="preserve"> The columns can also be used to screen complex samples, such as plant extracts for the presence of compounds binding to </w:t>
      </w:r>
      <w:proofErr w:type="spellStart"/>
      <w:r w:rsidRPr="001F3790">
        <w:rPr>
          <w:rFonts w:ascii="Calibri" w:hAnsi="Calibri" w:cs="Calibri"/>
        </w:rPr>
        <w:t>TrkB</w:t>
      </w:r>
      <w:proofErr w:type="spellEnd"/>
      <w:r w:rsidRPr="001F3790">
        <w:rPr>
          <w:rFonts w:ascii="Calibri" w:hAnsi="Calibri" w:cs="Calibri"/>
        </w:rPr>
        <w:t xml:space="preserve"> receptors, therefore potentially containing molecules that act as </w:t>
      </w:r>
      <w:proofErr w:type="spellStart"/>
      <w:r w:rsidRPr="001F3790">
        <w:rPr>
          <w:rFonts w:ascii="Calibri" w:hAnsi="Calibri" w:cs="Calibri"/>
        </w:rPr>
        <w:t>TrkB</w:t>
      </w:r>
      <w:proofErr w:type="spellEnd"/>
      <w:r w:rsidRPr="001F3790">
        <w:rPr>
          <w:rFonts w:ascii="Calibri" w:hAnsi="Calibri" w:cs="Calibri"/>
        </w:rPr>
        <w:t xml:space="preserve"> agonists or antagonists. </w:t>
      </w:r>
      <w:r w:rsidR="007D3D28" w:rsidRPr="001F3790">
        <w:rPr>
          <w:rFonts w:ascii="Calibri" w:hAnsi="Calibri" w:cs="Calibri"/>
        </w:rPr>
        <w:t xml:space="preserve">To verify if an extract potentially contains compounds interacting with the immobilized receptors a simple displacement experiment is performed. The result of the competition experiment performed with </w:t>
      </w:r>
      <w:proofErr w:type="spellStart"/>
      <w:r w:rsidR="007D3D28" w:rsidRPr="001F3790">
        <w:rPr>
          <w:rFonts w:ascii="Calibri" w:hAnsi="Calibri" w:cs="Calibri"/>
        </w:rPr>
        <w:t>gotu</w:t>
      </w:r>
      <w:proofErr w:type="spellEnd"/>
      <w:r w:rsidR="007D3D28" w:rsidRPr="001F3790">
        <w:rPr>
          <w:rFonts w:ascii="Calibri" w:hAnsi="Calibri" w:cs="Calibri"/>
        </w:rPr>
        <w:t xml:space="preserve"> kola extract and </w:t>
      </w:r>
      <w:r w:rsidR="00CF0650" w:rsidRPr="001F3790">
        <w:rPr>
          <w:rFonts w:ascii="Calibri" w:hAnsi="Calibri" w:cs="Calibri"/>
        </w:rPr>
        <w:t xml:space="preserve">500 </w:t>
      </w:r>
      <w:proofErr w:type="spellStart"/>
      <w:r w:rsidR="00CF0650" w:rsidRPr="001F3790">
        <w:rPr>
          <w:rFonts w:ascii="Calibri" w:hAnsi="Calibri" w:cs="Calibri"/>
        </w:rPr>
        <w:t>nM</w:t>
      </w:r>
      <w:proofErr w:type="spellEnd"/>
      <w:r w:rsidR="00CF0650" w:rsidRPr="001F3790">
        <w:rPr>
          <w:rFonts w:ascii="Calibri" w:hAnsi="Calibri" w:cs="Calibri"/>
        </w:rPr>
        <w:t xml:space="preserve"> </w:t>
      </w:r>
      <w:r w:rsidR="002710D2" w:rsidRPr="001F3790">
        <w:rPr>
          <w:rFonts w:ascii="Calibri" w:hAnsi="Calibri" w:cs="Calibri"/>
        </w:rPr>
        <w:t xml:space="preserve">of </w:t>
      </w:r>
      <w:r w:rsidR="00CF0650" w:rsidRPr="001F3790">
        <w:rPr>
          <w:rFonts w:ascii="Calibri" w:hAnsi="Calibri" w:cs="Calibri"/>
        </w:rPr>
        <w:t xml:space="preserve">7,8-DHF on a functional </w:t>
      </w:r>
      <w:proofErr w:type="spellStart"/>
      <w:r w:rsidR="00CF0650" w:rsidRPr="001F3790">
        <w:rPr>
          <w:rFonts w:ascii="Calibri" w:hAnsi="Calibri" w:cs="Calibri"/>
        </w:rPr>
        <w:t>TrkB</w:t>
      </w:r>
      <w:proofErr w:type="spellEnd"/>
      <w:r w:rsidR="00CF0650" w:rsidRPr="001F3790">
        <w:rPr>
          <w:rFonts w:ascii="Calibri" w:hAnsi="Calibri" w:cs="Calibri"/>
        </w:rPr>
        <w:t xml:space="preserve"> column is presented in </w:t>
      </w:r>
      <w:r w:rsidR="00CF0650" w:rsidRPr="001F3790">
        <w:rPr>
          <w:rFonts w:ascii="Calibri" w:hAnsi="Calibri" w:cs="Calibri"/>
          <w:b/>
        </w:rPr>
        <w:t>Figure 7</w:t>
      </w:r>
      <w:r w:rsidR="00CF0650" w:rsidRPr="001F3790">
        <w:rPr>
          <w:rFonts w:ascii="Calibri" w:hAnsi="Calibri" w:cs="Calibri"/>
        </w:rPr>
        <w:t xml:space="preserve">. The addition of 0.2% aqueous </w:t>
      </w:r>
      <w:proofErr w:type="spellStart"/>
      <w:r w:rsidR="00CF0650" w:rsidRPr="001F3790">
        <w:rPr>
          <w:rFonts w:ascii="Calibri" w:hAnsi="Calibri" w:cs="Calibri"/>
        </w:rPr>
        <w:t>gotu</w:t>
      </w:r>
      <w:proofErr w:type="spellEnd"/>
      <w:r w:rsidR="00CF0650" w:rsidRPr="001F3790">
        <w:rPr>
          <w:rFonts w:ascii="Calibri" w:hAnsi="Calibri" w:cs="Calibri"/>
        </w:rPr>
        <w:t xml:space="preserve"> kola extract (10 mg</w:t>
      </w:r>
      <w:r w:rsidR="0057164D" w:rsidRPr="001F3790">
        <w:rPr>
          <w:rFonts w:ascii="Calibri" w:hAnsi="Calibri" w:cs="Calibri"/>
        </w:rPr>
        <w:t>/</w:t>
      </w:r>
      <w:r w:rsidR="00CF0650" w:rsidRPr="001F3790">
        <w:rPr>
          <w:rFonts w:ascii="Calibri" w:hAnsi="Calibri" w:cs="Calibri"/>
        </w:rPr>
        <w:t xml:space="preserve">mL) resulted in </w:t>
      </w:r>
      <w:r w:rsidR="0057164D" w:rsidRPr="001F3790">
        <w:rPr>
          <w:rFonts w:ascii="Calibri" w:hAnsi="Calibri" w:cs="Calibri"/>
        </w:rPr>
        <w:t xml:space="preserve">a </w:t>
      </w:r>
      <w:r w:rsidR="00CF0650" w:rsidRPr="001F3790">
        <w:rPr>
          <w:rFonts w:ascii="Calibri" w:hAnsi="Calibri" w:cs="Calibri"/>
        </w:rPr>
        <w:t xml:space="preserve">significant reduction of 7,8-DHF retention indicating the presence of competing ligand(s) for the </w:t>
      </w:r>
      <w:r w:rsidR="002C3E39" w:rsidRPr="001F3790">
        <w:rPr>
          <w:rFonts w:ascii="Calibri" w:hAnsi="Calibri" w:cs="Calibri"/>
        </w:rPr>
        <w:t xml:space="preserve">agonist binding site. The result of the displacement experiment performed on the CMAC negative </w:t>
      </w:r>
      <w:proofErr w:type="spellStart"/>
      <w:r w:rsidR="002C3E39" w:rsidRPr="001F3790">
        <w:rPr>
          <w:rFonts w:ascii="Calibri" w:hAnsi="Calibri" w:cs="Calibri"/>
        </w:rPr>
        <w:t>TrkB</w:t>
      </w:r>
      <w:proofErr w:type="spellEnd"/>
      <w:r w:rsidR="00CA5A38" w:rsidRPr="001F3790">
        <w:rPr>
          <w:rFonts w:ascii="Calibri" w:hAnsi="Calibri" w:cs="Calibri"/>
        </w:rPr>
        <w:t>-</w:t>
      </w:r>
      <w:r w:rsidR="002C3E39" w:rsidRPr="001F3790">
        <w:rPr>
          <w:rFonts w:ascii="Calibri" w:hAnsi="Calibri" w:cs="Calibri"/>
        </w:rPr>
        <w:t xml:space="preserve">NULL column is presented in </w:t>
      </w:r>
      <w:r w:rsidR="002C3E39" w:rsidRPr="001F3790">
        <w:rPr>
          <w:rFonts w:ascii="Calibri" w:hAnsi="Calibri" w:cs="Calibri"/>
          <w:b/>
        </w:rPr>
        <w:t>Figure 8</w:t>
      </w:r>
      <w:r w:rsidR="002C3E39" w:rsidRPr="001F3790">
        <w:rPr>
          <w:rFonts w:ascii="Calibri" w:hAnsi="Calibri" w:cs="Calibri"/>
        </w:rPr>
        <w:t xml:space="preserve">. The lack of reduction of 7,8-DHF retention on that column further confirms the lack of functional </w:t>
      </w:r>
      <w:proofErr w:type="spellStart"/>
      <w:r w:rsidR="002C3E39" w:rsidRPr="001F3790">
        <w:rPr>
          <w:rFonts w:ascii="Calibri" w:hAnsi="Calibri" w:cs="Calibri"/>
        </w:rPr>
        <w:t>TrkB</w:t>
      </w:r>
      <w:proofErr w:type="spellEnd"/>
      <w:r w:rsidR="002C3E39" w:rsidRPr="001F3790">
        <w:rPr>
          <w:rFonts w:ascii="Calibri" w:hAnsi="Calibri" w:cs="Calibri"/>
        </w:rPr>
        <w:t xml:space="preserve"> receptors on the CMAC </w:t>
      </w:r>
      <w:proofErr w:type="spellStart"/>
      <w:r w:rsidR="002C3E39" w:rsidRPr="001F3790">
        <w:rPr>
          <w:rFonts w:ascii="Calibri" w:hAnsi="Calibri" w:cs="Calibri"/>
        </w:rPr>
        <w:t>TrkB</w:t>
      </w:r>
      <w:proofErr w:type="spellEnd"/>
      <w:r w:rsidR="00CA5A38" w:rsidRPr="001F3790">
        <w:rPr>
          <w:rFonts w:ascii="Calibri" w:hAnsi="Calibri" w:cs="Calibri"/>
        </w:rPr>
        <w:t>-</w:t>
      </w:r>
      <w:r w:rsidR="002C3E39" w:rsidRPr="001F3790">
        <w:rPr>
          <w:rFonts w:ascii="Calibri" w:hAnsi="Calibri" w:cs="Calibri"/>
        </w:rPr>
        <w:t xml:space="preserve">NULL column. </w:t>
      </w:r>
    </w:p>
    <w:p w14:paraId="025FF0CC" w14:textId="77777777" w:rsidR="0057164D" w:rsidRPr="001F3790" w:rsidRDefault="0057164D" w:rsidP="00BB4101">
      <w:pPr>
        <w:jc w:val="both"/>
        <w:rPr>
          <w:rFonts w:ascii="Calibri" w:hAnsi="Calibri" w:cs="Calibri"/>
        </w:rPr>
      </w:pPr>
    </w:p>
    <w:p w14:paraId="6CA2FA55" w14:textId="439F2D7E" w:rsidR="007D3D28" w:rsidRPr="001F3790" w:rsidRDefault="002C3E39" w:rsidP="00BB4101">
      <w:pPr>
        <w:jc w:val="both"/>
        <w:rPr>
          <w:rFonts w:ascii="Calibri" w:hAnsi="Calibri" w:cs="Calibri"/>
        </w:rPr>
      </w:pPr>
      <w:r w:rsidRPr="001F3790">
        <w:rPr>
          <w:rFonts w:ascii="Calibri" w:hAnsi="Calibri" w:cs="Calibri"/>
        </w:rPr>
        <w:t xml:space="preserve">To identify specialized metabolites specifically interacting </w:t>
      </w:r>
      <w:r w:rsidR="002C36CE" w:rsidRPr="001F3790">
        <w:rPr>
          <w:rFonts w:ascii="Calibri" w:hAnsi="Calibri" w:cs="Calibri"/>
        </w:rPr>
        <w:t>with the immobilized targets,</w:t>
      </w:r>
      <w:r w:rsidRPr="001F3790">
        <w:rPr>
          <w:rFonts w:ascii="Calibri" w:hAnsi="Calibri" w:cs="Calibri"/>
        </w:rPr>
        <w:t xml:space="preserve"> CMAC columns are used in an approach called missing-peak chromatography</w:t>
      </w:r>
      <w:r w:rsidR="00BF7A5D" w:rsidRPr="00E41966">
        <w:rPr>
          <w:rFonts w:ascii="Calibri" w:hAnsi="Calibri" w:cs="Calibri"/>
          <w:vertAlign w:val="superscript"/>
        </w:rPr>
        <w:t>52</w:t>
      </w:r>
      <w:r w:rsidRPr="001F3790">
        <w:rPr>
          <w:rFonts w:ascii="Calibri" w:hAnsi="Calibri" w:cs="Calibri"/>
        </w:rPr>
        <w:t xml:space="preserve"> </w:t>
      </w:r>
      <w:r w:rsidR="00727B2C" w:rsidRPr="001F3790">
        <w:rPr>
          <w:rFonts w:ascii="Calibri" w:hAnsi="Calibri" w:cs="Calibri"/>
        </w:rPr>
        <w:t>following the displacement experiment.</w:t>
      </w:r>
      <w:r w:rsidR="00BB4101" w:rsidRPr="001F3790">
        <w:rPr>
          <w:rFonts w:ascii="Calibri" w:hAnsi="Calibri" w:cs="Calibri"/>
        </w:rPr>
        <w:t xml:space="preserve"> </w:t>
      </w:r>
      <w:r w:rsidR="002C36CE" w:rsidRPr="001F3790">
        <w:rPr>
          <w:rFonts w:ascii="Calibri" w:hAnsi="Calibri" w:cs="Calibri"/>
        </w:rPr>
        <w:t>In this approach</w:t>
      </w:r>
      <w:r w:rsidR="0057164D" w:rsidRPr="001F3790">
        <w:rPr>
          <w:rFonts w:ascii="Calibri" w:hAnsi="Calibri" w:cs="Calibri"/>
        </w:rPr>
        <w:t>,</w:t>
      </w:r>
      <w:r w:rsidR="002C36CE" w:rsidRPr="001F3790">
        <w:rPr>
          <w:rFonts w:ascii="Calibri" w:hAnsi="Calibri" w:cs="Calibri"/>
        </w:rPr>
        <w:t xml:space="preserve"> </w:t>
      </w:r>
      <w:r w:rsidR="00727B2C" w:rsidRPr="001F3790">
        <w:rPr>
          <w:rFonts w:ascii="Calibri" w:hAnsi="Calibri" w:cs="Calibri"/>
        </w:rPr>
        <w:t xml:space="preserve">a small volume of the investigated extract is chromatographed in parallel on the column containing the investigated immobilized target and CMAC negative control column. These two columns differ in the expression of the target, therefore any differences in the retention patterns of individual molecules are due to the specific nature of interactions with the investigated targets on the CMAC column containing these </w:t>
      </w:r>
      <w:r w:rsidR="00C25C54" w:rsidRPr="001F3790">
        <w:rPr>
          <w:rFonts w:ascii="Calibri" w:hAnsi="Calibri" w:cs="Calibri"/>
        </w:rPr>
        <w:t>TMP</w:t>
      </w:r>
      <w:r w:rsidR="00727B2C" w:rsidRPr="001F3790">
        <w:rPr>
          <w:rFonts w:ascii="Calibri" w:hAnsi="Calibri" w:cs="Calibri"/>
        </w:rPr>
        <w:t xml:space="preserve">s. </w:t>
      </w:r>
      <w:r w:rsidR="009B13A8" w:rsidRPr="001F3790">
        <w:rPr>
          <w:rFonts w:ascii="Calibri" w:hAnsi="Calibri" w:cs="Calibri"/>
        </w:rPr>
        <w:t>Timed fractions from both columns are collected, concentrated</w:t>
      </w:r>
      <w:r w:rsidR="003E634E" w:rsidRPr="001F3790">
        <w:rPr>
          <w:rFonts w:ascii="Calibri" w:hAnsi="Calibri" w:cs="Calibri"/>
        </w:rPr>
        <w:t>,</w:t>
      </w:r>
      <w:r w:rsidR="009B13A8" w:rsidRPr="001F3790">
        <w:rPr>
          <w:rFonts w:ascii="Calibri" w:hAnsi="Calibri" w:cs="Calibri"/>
        </w:rPr>
        <w:t xml:space="preserve"> and subsequently analyzed on a C18 column. The obtained chromatograms are compared</w:t>
      </w:r>
      <w:r w:rsidR="00F97A36" w:rsidRPr="001F3790">
        <w:rPr>
          <w:rFonts w:ascii="Calibri" w:hAnsi="Calibri" w:cs="Calibri"/>
        </w:rPr>
        <w:t>,</w:t>
      </w:r>
      <w:r w:rsidR="009B13A8" w:rsidRPr="001F3790">
        <w:rPr>
          <w:rFonts w:ascii="Calibri" w:hAnsi="Calibri" w:cs="Calibri"/>
        </w:rPr>
        <w:t xml:space="preserve"> and compounds represented by peaks similarly retained on both columns are labeled as non-specifically interacting molecules. The presence of a peak in later fractions on </w:t>
      </w:r>
      <w:r w:rsidR="00CC5607" w:rsidRPr="001F3790">
        <w:rPr>
          <w:rFonts w:ascii="Calibri" w:hAnsi="Calibri" w:cs="Calibri"/>
        </w:rPr>
        <w:t xml:space="preserve">the </w:t>
      </w:r>
      <w:r w:rsidR="009B13A8" w:rsidRPr="001F3790">
        <w:rPr>
          <w:rFonts w:ascii="Calibri" w:hAnsi="Calibri" w:cs="Calibri"/>
        </w:rPr>
        <w:t xml:space="preserve">CMAC column with the immobilized receptors and lack of a peak representing </w:t>
      </w:r>
      <w:r w:rsidR="00343B84" w:rsidRPr="001F3790">
        <w:rPr>
          <w:rFonts w:ascii="Calibri" w:hAnsi="Calibri" w:cs="Calibri"/>
        </w:rPr>
        <w:t xml:space="preserve">the same compound in early fractions of CMAC negative column represents specific interaction of the compound with the immobilized target. The compounds identified in this step can be targeted for isolation and further testing, without the need to perform bio-guided fractionation. </w:t>
      </w:r>
      <w:r w:rsidR="00FE3004" w:rsidRPr="001F3790">
        <w:rPr>
          <w:rFonts w:ascii="Calibri" w:hAnsi="Calibri" w:cs="Calibri"/>
        </w:rPr>
        <w:t>The m</w:t>
      </w:r>
      <w:r w:rsidR="00EC5B46" w:rsidRPr="001F3790">
        <w:rPr>
          <w:rFonts w:ascii="Calibri" w:hAnsi="Calibri" w:cs="Calibri"/>
        </w:rPr>
        <w:t xml:space="preserve">issing-peak chromatography approach was used to identify compounds specifically interacting with </w:t>
      </w:r>
      <w:proofErr w:type="spellStart"/>
      <w:r w:rsidR="00EC5B46" w:rsidRPr="001F3790">
        <w:rPr>
          <w:rFonts w:ascii="Calibri" w:hAnsi="Calibri" w:cs="Calibri"/>
        </w:rPr>
        <w:t>TrkB</w:t>
      </w:r>
      <w:proofErr w:type="spellEnd"/>
      <w:r w:rsidR="00EC5B46" w:rsidRPr="001F3790">
        <w:rPr>
          <w:rFonts w:ascii="Calibri" w:hAnsi="Calibri" w:cs="Calibri"/>
        </w:rPr>
        <w:t xml:space="preserve"> receptors from </w:t>
      </w:r>
      <w:proofErr w:type="spellStart"/>
      <w:r w:rsidR="00EC5B46" w:rsidRPr="001F3790">
        <w:rPr>
          <w:rFonts w:ascii="Calibri" w:hAnsi="Calibri" w:cs="Calibri"/>
        </w:rPr>
        <w:t>gotu</w:t>
      </w:r>
      <w:proofErr w:type="spellEnd"/>
      <w:r w:rsidR="00EC5B46" w:rsidRPr="001F3790">
        <w:rPr>
          <w:rFonts w:ascii="Calibri" w:hAnsi="Calibri" w:cs="Calibri"/>
        </w:rPr>
        <w:t xml:space="preserve"> kola extract. </w:t>
      </w:r>
      <w:proofErr w:type="spellStart"/>
      <w:r w:rsidR="00EC5B46" w:rsidRPr="001F3790">
        <w:rPr>
          <w:rFonts w:ascii="Calibri" w:hAnsi="Calibri" w:cs="Calibri"/>
        </w:rPr>
        <w:t>Gotu</w:t>
      </w:r>
      <w:proofErr w:type="spellEnd"/>
      <w:r w:rsidR="00EC5B46" w:rsidRPr="001F3790">
        <w:rPr>
          <w:rFonts w:ascii="Calibri" w:hAnsi="Calibri" w:cs="Calibri"/>
        </w:rPr>
        <w:t xml:space="preserve"> kola extract was fractionated on both </w:t>
      </w:r>
      <w:proofErr w:type="spellStart"/>
      <w:proofErr w:type="gramStart"/>
      <w:r w:rsidR="00EC5B46" w:rsidRPr="001F3790">
        <w:rPr>
          <w:rFonts w:ascii="Calibri" w:hAnsi="Calibri" w:cs="Calibri"/>
        </w:rPr>
        <w:t>TrkB</w:t>
      </w:r>
      <w:proofErr w:type="spellEnd"/>
      <w:proofErr w:type="gramEnd"/>
      <w:r w:rsidR="00EC5B46" w:rsidRPr="001F3790">
        <w:rPr>
          <w:rFonts w:ascii="Calibri" w:hAnsi="Calibri" w:cs="Calibri"/>
        </w:rPr>
        <w:t xml:space="preserve"> and </w:t>
      </w:r>
      <w:proofErr w:type="spellStart"/>
      <w:r w:rsidR="00EC5B46" w:rsidRPr="001F3790">
        <w:rPr>
          <w:rFonts w:ascii="Calibri" w:hAnsi="Calibri" w:cs="Calibri"/>
        </w:rPr>
        <w:t>TrkB</w:t>
      </w:r>
      <w:proofErr w:type="spellEnd"/>
      <w:r w:rsidR="00CA5A38" w:rsidRPr="001F3790">
        <w:rPr>
          <w:rFonts w:ascii="Calibri" w:hAnsi="Calibri" w:cs="Calibri"/>
        </w:rPr>
        <w:t>-</w:t>
      </w:r>
      <w:r w:rsidR="00EC5B46" w:rsidRPr="001F3790">
        <w:rPr>
          <w:rFonts w:ascii="Calibri" w:hAnsi="Calibri" w:cs="Calibri"/>
        </w:rPr>
        <w:t>NULL columns and compounds present in these fractions were analyzed using UPLC-QTOF-MS.</w:t>
      </w:r>
      <w:r w:rsidR="009616CC" w:rsidRPr="001F3790">
        <w:rPr>
          <w:rFonts w:ascii="Calibri" w:hAnsi="Calibri" w:cs="Calibri"/>
        </w:rPr>
        <w:t xml:space="preserve"> </w:t>
      </w:r>
      <w:r w:rsidR="00312B1F" w:rsidRPr="001F3790">
        <w:rPr>
          <w:rFonts w:ascii="Calibri" w:hAnsi="Calibri" w:cs="Calibri"/>
        </w:rPr>
        <w:t>I</w:t>
      </w:r>
      <w:r w:rsidR="00EC5B46" w:rsidRPr="001F3790">
        <w:rPr>
          <w:rFonts w:ascii="Calibri" w:hAnsi="Calibri" w:cs="Calibri"/>
        </w:rPr>
        <w:t xml:space="preserve">nvestigation of the chromatograms of each of the fractions led to the identification of a compound strongly retained on </w:t>
      </w:r>
      <w:proofErr w:type="spellStart"/>
      <w:r w:rsidR="00EC5B46" w:rsidRPr="001F3790">
        <w:rPr>
          <w:rFonts w:ascii="Calibri" w:hAnsi="Calibri" w:cs="Calibri"/>
        </w:rPr>
        <w:t>TrkB</w:t>
      </w:r>
      <w:proofErr w:type="spellEnd"/>
      <w:r w:rsidR="00EC5B46" w:rsidRPr="001F3790">
        <w:rPr>
          <w:rFonts w:ascii="Calibri" w:hAnsi="Calibri" w:cs="Calibri"/>
        </w:rPr>
        <w:t xml:space="preserve"> column (50</w:t>
      </w:r>
      <w:r w:rsidR="00AA14D5">
        <w:rPr>
          <w:rFonts w:ascii="Calibri" w:hAnsi="Calibri" w:cs="Calibri"/>
        </w:rPr>
        <w:t>–</w:t>
      </w:r>
      <w:r w:rsidR="00EC5B46" w:rsidRPr="001F3790">
        <w:rPr>
          <w:rFonts w:ascii="Calibri" w:hAnsi="Calibri" w:cs="Calibri"/>
        </w:rPr>
        <w:t xml:space="preserve">55 min fraction), while eluting early on </w:t>
      </w:r>
      <w:proofErr w:type="spellStart"/>
      <w:r w:rsidR="00EC5B46" w:rsidRPr="001F3790">
        <w:rPr>
          <w:rFonts w:ascii="Calibri" w:hAnsi="Calibri" w:cs="Calibri"/>
        </w:rPr>
        <w:t>TrkB</w:t>
      </w:r>
      <w:proofErr w:type="spellEnd"/>
      <w:r w:rsidR="00CA5A38" w:rsidRPr="001F3790">
        <w:rPr>
          <w:rFonts w:ascii="Calibri" w:hAnsi="Calibri" w:cs="Calibri"/>
        </w:rPr>
        <w:t>-</w:t>
      </w:r>
      <w:r w:rsidR="00EC5B46" w:rsidRPr="001F3790">
        <w:rPr>
          <w:rFonts w:ascii="Calibri" w:hAnsi="Calibri" w:cs="Calibri"/>
        </w:rPr>
        <w:t>NULL column (0</w:t>
      </w:r>
      <w:r w:rsidR="001B6A97">
        <w:rPr>
          <w:rFonts w:ascii="Calibri" w:hAnsi="Calibri" w:cs="Calibri"/>
        </w:rPr>
        <w:t>–</w:t>
      </w:r>
      <w:r w:rsidR="00EC5B46" w:rsidRPr="001F3790">
        <w:rPr>
          <w:rFonts w:ascii="Calibri" w:hAnsi="Calibri" w:cs="Calibri"/>
        </w:rPr>
        <w:t xml:space="preserve">5 min fraction), indicating specific interaction with the immobilized </w:t>
      </w:r>
      <w:proofErr w:type="spellStart"/>
      <w:r w:rsidR="00EC5B46" w:rsidRPr="001F3790">
        <w:rPr>
          <w:rFonts w:ascii="Calibri" w:hAnsi="Calibri" w:cs="Calibri"/>
        </w:rPr>
        <w:t>TrkB</w:t>
      </w:r>
      <w:proofErr w:type="spellEnd"/>
      <w:r w:rsidR="00EC5B46" w:rsidRPr="001F3790">
        <w:rPr>
          <w:rFonts w:ascii="Calibri" w:hAnsi="Calibri" w:cs="Calibri"/>
        </w:rPr>
        <w:t xml:space="preserve"> receptors (</w:t>
      </w:r>
      <w:r w:rsidR="00EC5B46" w:rsidRPr="001F3790">
        <w:rPr>
          <w:rFonts w:ascii="Calibri" w:hAnsi="Calibri" w:cs="Calibri"/>
          <w:b/>
        </w:rPr>
        <w:t>Figure 9</w:t>
      </w:r>
      <w:r w:rsidR="00EC5B46" w:rsidRPr="001F3790">
        <w:rPr>
          <w:rFonts w:ascii="Calibri" w:hAnsi="Calibri" w:cs="Calibri"/>
        </w:rPr>
        <w:t xml:space="preserve">). </w:t>
      </w:r>
      <w:r w:rsidR="00312B1F" w:rsidRPr="001F3790">
        <w:rPr>
          <w:rFonts w:ascii="Calibri" w:hAnsi="Calibri" w:cs="Calibri"/>
        </w:rPr>
        <w:t>The compound eluting at ~ 17.48 min (</w:t>
      </w:r>
      <w:r w:rsidR="00312B1F" w:rsidRPr="001F3790">
        <w:rPr>
          <w:rFonts w:ascii="Calibri" w:hAnsi="Calibri" w:cs="Calibri"/>
          <w:b/>
        </w:rPr>
        <w:t>Figure 9</w:t>
      </w:r>
      <w:r w:rsidR="00312B1F" w:rsidRPr="001F3790">
        <w:rPr>
          <w:rFonts w:ascii="Calibri" w:hAnsi="Calibri" w:cs="Calibri"/>
        </w:rPr>
        <w:t xml:space="preserve">) is now targeted for isolation and testing in functional assays. </w:t>
      </w:r>
    </w:p>
    <w:p w14:paraId="436A7E13" w14:textId="77777777" w:rsidR="007D3D28" w:rsidRPr="001F3790" w:rsidRDefault="007D3D28" w:rsidP="00BB4101">
      <w:pPr>
        <w:jc w:val="both"/>
        <w:rPr>
          <w:rFonts w:ascii="Calibri" w:hAnsi="Calibri" w:cs="Calibri"/>
        </w:rPr>
      </w:pPr>
    </w:p>
    <w:p w14:paraId="027526FE" w14:textId="735BB94A" w:rsidR="00151B09" w:rsidRPr="001F3790" w:rsidRDefault="00551D82" w:rsidP="00E41966">
      <w:pPr>
        <w:jc w:val="both"/>
        <w:rPr>
          <w:rFonts w:ascii="Calibri" w:hAnsi="Calibri" w:cs="Calibri"/>
        </w:rPr>
      </w:pPr>
      <w:r w:rsidRPr="001F3790">
        <w:rPr>
          <w:rFonts w:ascii="Calibri" w:hAnsi="Calibri" w:cs="Calibri"/>
          <w:b/>
        </w:rPr>
        <w:t>FIGURE</w:t>
      </w:r>
      <w:r w:rsidR="008A162C" w:rsidRPr="001F3790">
        <w:rPr>
          <w:rFonts w:ascii="Calibri" w:hAnsi="Calibri" w:cs="Calibri"/>
          <w:b/>
        </w:rPr>
        <w:t xml:space="preserve"> AND TABLE</w:t>
      </w:r>
      <w:r w:rsidRPr="001F3790">
        <w:rPr>
          <w:rFonts w:ascii="Calibri" w:hAnsi="Calibri" w:cs="Calibri"/>
          <w:b/>
        </w:rPr>
        <w:t xml:space="preserve"> LEGENDS:</w:t>
      </w:r>
      <w:r w:rsidRPr="001F3790">
        <w:rPr>
          <w:rFonts w:ascii="Calibri" w:hAnsi="Calibri" w:cs="Calibri"/>
        </w:rPr>
        <w:t xml:space="preserve"> </w:t>
      </w:r>
    </w:p>
    <w:p w14:paraId="636586BC" w14:textId="4042610C" w:rsidR="00151B09" w:rsidRPr="001F3790" w:rsidRDefault="00151B09" w:rsidP="00E41966">
      <w:pPr>
        <w:jc w:val="both"/>
        <w:rPr>
          <w:rFonts w:ascii="Calibri" w:hAnsi="Calibri" w:cs="Calibri"/>
          <w:b/>
          <w:bCs/>
        </w:rPr>
      </w:pPr>
      <w:r w:rsidRPr="001F3790">
        <w:rPr>
          <w:rFonts w:ascii="Calibri" w:hAnsi="Calibri" w:cs="Calibri"/>
          <w:b/>
          <w:bCs/>
        </w:rPr>
        <w:t>Figure 1. Correctly assembled CMAC column.</w:t>
      </w:r>
    </w:p>
    <w:p w14:paraId="437B29F9" w14:textId="77777777" w:rsidR="00151B09" w:rsidRPr="001F3790" w:rsidRDefault="00151B09" w:rsidP="00E41966">
      <w:pPr>
        <w:jc w:val="both"/>
        <w:rPr>
          <w:rFonts w:ascii="Calibri" w:hAnsi="Calibri" w:cs="Calibri"/>
        </w:rPr>
      </w:pPr>
    </w:p>
    <w:p w14:paraId="6C2A0EE7" w14:textId="54A9BC65" w:rsidR="00151B09" w:rsidRPr="001F3790" w:rsidRDefault="00151B09" w:rsidP="00BB4101">
      <w:pPr>
        <w:jc w:val="both"/>
        <w:rPr>
          <w:rFonts w:ascii="Calibri" w:hAnsi="Calibri" w:cs="Calibri"/>
        </w:rPr>
      </w:pPr>
      <w:r w:rsidRPr="001F3790">
        <w:rPr>
          <w:rFonts w:ascii="Calibri" w:hAnsi="Calibri" w:cs="Calibri"/>
          <w:b/>
          <w:bCs/>
        </w:rPr>
        <w:t>Figure 2.</w:t>
      </w:r>
      <w:r w:rsidRPr="001F3790">
        <w:rPr>
          <w:rFonts w:ascii="Calibri" w:hAnsi="Calibri" w:cs="Calibri"/>
        </w:rPr>
        <w:t xml:space="preserve"> </w:t>
      </w:r>
      <w:r w:rsidR="00055B60" w:rsidRPr="00E41966">
        <w:rPr>
          <w:rFonts w:ascii="Calibri" w:hAnsi="Calibri" w:cs="Calibri"/>
          <w:b/>
        </w:rPr>
        <w:t>CMAC preparation steps</w:t>
      </w:r>
      <w:r w:rsidR="00746782" w:rsidRPr="00E41966">
        <w:rPr>
          <w:rFonts w:ascii="Calibri" w:hAnsi="Calibri" w:cs="Calibri"/>
          <w:b/>
        </w:rPr>
        <w:t xml:space="preserve"> and </w:t>
      </w:r>
      <w:r w:rsidR="00746782" w:rsidRPr="001F3790">
        <w:rPr>
          <w:rFonts w:ascii="Calibri" w:hAnsi="Calibri" w:cs="Calibri"/>
          <w:b/>
        </w:rPr>
        <w:t xml:space="preserve">fluorescent </w:t>
      </w:r>
      <w:r w:rsidR="00746782" w:rsidRPr="00E41966">
        <w:rPr>
          <w:rFonts w:ascii="Calibri" w:hAnsi="Calibri" w:cs="Calibri"/>
          <w:b/>
        </w:rPr>
        <w:t>antibody labelling of the immobilized receptors.</w:t>
      </w:r>
      <w:r w:rsidR="00746782" w:rsidRPr="001F3790">
        <w:rPr>
          <w:rFonts w:ascii="Calibri" w:hAnsi="Calibri" w:cs="Calibri"/>
        </w:rPr>
        <w:t xml:space="preserve"> </w:t>
      </w:r>
      <w:r w:rsidR="00BA6F4D" w:rsidRPr="001F3790">
        <w:rPr>
          <w:rFonts w:ascii="Calibri" w:hAnsi="Calibri" w:cs="Calibri"/>
        </w:rPr>
        <w:t xml:space="preserve">Schematic representation of </w:t>
      </w:r>
      <w:r w:rsidR="00BA6F4D" w:rsidRPr="00E41966">
        <w:rPr>
          <w:rFonts w:ascii="Calibri" w:hAnsi="Calibri" w:cs="Calibri"/>
        </w:rPr>
        <w:t>the preparation of a CMAC column (1</w:t>
      </w:r>
      <w:r w:rsidR="00E81742">
        <w:rPr>
          <w:rFonts w:ascii="Calibri" w:hAnsi="Calibri" w:cs="Calibri"/>
        </w:rPr>
        <w:t>–</w:t>
      </w:r>
      <w:r w:rsidR="00BA6F4D" w:rsidRPr="00E41966">
        <w:rPr>
          <w:rFonts w:ascii="Calibri" w:hAnsi="Calibri" w:cs="Calibri"/>
        </w:rPr>
        <w:t>4) and</w:t>
      </w:r>
      <w:r w:rsidR="00BA6F4D" w:rsidRPr="001F3790">
        <w:rPr>
          <w:rFonts w:ascii="Calibri" w:hAnsi="Calibri" w:cs="Calibri"/>
        </w:rPr>
        <w:t xml:space="preserve"> the antibody labeling experiment (5</w:t>
      </w:r>
      <w:r w:rsidR="00E81742">
        <w:rPr>
          <w:rFonts w:ascii="Calibri" w:hAnsi="Calibri" w:cs="Calibri"/>
        </w:rPr>
        <w:t>–</w:t>
      </w:r>
      <w:r w:rsidR="00BA6F4D" w:rsidRPr="001F3790">
        <w:rPr>
          <w:rFonts w:ascii="Calibri" w:hAnsi="Calibri" w:cs="Calibri"/>
        </w:rPr>
        <w:t>8)</w:t>
      </w:r>
      <w:r w:rsidR="00E81742">
        <w:rPr>
          <w:rFonts w:ascii="Calibri" w:hAnsi="Calibri" w:cs="Calibri"/>
        </w:rPr>
        <w:t>.</w:t>
      </w:r>
      <w:r w:rsidR="00BA6F4D" w:rsidRPr="001F3790">
        <w:rPr>
          <w:rFonts w:ascii="Calibri" w:hAnsi="Calibri" w:cs="Calibri"/>
        </w:rPr>
        <w:t xml:space="preserve"> (1) Homogenized cell </w:t>
      </w:r>
      <w:r w:rsidR="00BA6F4D" w:rsidRPr="00E41966">
        <w:rPr>
          <w:rFonts w:ascii="Calibri" w:hAnsi="Calibri" w:cs="Calibri"/>
        </w:rPr>
        <w:t xml:space="preserve">membrane fragments containing </w:t>
      </w:r>
      <w:r w:rsidR="00BA6F4D" w:rsidRPr="00E41966">
        <w:rPr>
          <w:rFonts w:ascii="Calibri" w:hAnsi="Calibri" w:cs="Calibri"/>
        </w:rPr>
        <w:lastRenderedPageBreak/>
        <w:t xml:space="preserve">targeted transmembrane protein, </w:t>
      </w:r>
      <w:proofErr w:type="spellStart"/>
      <w:r w:rsidR="00BA6F4D" w:rsidRPr="00E41966">
        <w:rPr>
          <w:rFonts w:ascii="Calibri" w:hAnsi="Calibri" w:cs="Calibri"/>
        </w:rPr>
        <w:t>TrkB</w:t>
      </w:r>
      <w:proofErr w:type="spellEnd"/>
      <w:r w:rsidR="00BA6F4D" w:rsidRPr="00E41966">
        <w:rPr>
          <w:rFonts w:ascii="Calibri" w:hAnsi="Calibri" w:cs="Calibri"/>
        </w:rPr>
        <w:t>. (2) Solubilized cell membrane fragments in a micellar structure. (3) Cell membrane fragments immobilized on the surface of the IAM particles. (4) IAM particles with immobilized cell membrane fragments packed into a glass column.</w:t>
      </w:r>
      <w:r w:rsidR="00BA6F4D" w:rsidRPr="001F3790">
        <w:rPr>
          <w:rFonts w:ascii="Calibri" w:hAnsi="Calibri" w:cs="Calibri"/>
        </w:rPr>
        <w:t xml:space="preserve"> (5) Immobilized </w:t>
      </w:r>
      <w:proofErr w:type="spellStart"/>
      <w:r w:rsidR="00BA6F4D" w:rsidRPr="001F3790">
        <w:rPr>
          <w:rFonts w:ascii="Calibri" w:hAnsi="Calibri" w:cs="Calibri"/>
        </w:rPr>
        <w:t>TrkB</w:t>
      </w:r>
      <w:proofErr w:type="spellEnd"/>
      <w:r w:rsidR="00BA6F4D" w:rsidRPr="001F3790">
        <w:rPr>
          <w:rFonts w:ascii="Calibri" w:hAnsi="Calibri" w:cs="Calibri"/>
        </w:rPr>
        <w:t xml:space="preserve"> receptor in the cell membrane fragments</w:t>
      </w:r>
      <w:r w:rsidR="006141D1" w:rsidRPr="001F3790">
        <w:rPr>
          <w:rFonts w:ascii="Calibri" w:hAnsi="Calibri" w:cs="Calibri"/>
        </w:rPr>
        <w:t>.</w:t>
      </w:r>
      <w:r w:rsidR="00BA6F4D" w:rsidRPr="001F3790">
        <w:rPr>
          <w:rFonts w:ascii="Calibri" w:hAnsi="Calibri" w:cs="Calibri"/>
        </w:rPr>
        <w:t xml:space="preserve"> (6) Binding of the natural ligand BDNF to the functional </w:t>
      </w:r>
      <w:proofErr w:type="spellStart"/>
      <w:r w:rsidR="00BA6F4D" w:rsidRPr="001F3790">
        <w:rPr>
          <w:rFonts w:ascii="Calibri" w:hAnsi="Calibri" w:cs="Calibri"/>
        </w:rPr>
        <w:t>TrkB</w:t>
      </w:r>
      <w:proofErr w:type="spellEnd"/>
      <w:r w:rsidR="00BA6F4D" w:rsidRPr="001F3790">
        <w:rPr>
          <w:rFonts w:ascii="Calibri" w:hAnsi="Calibri" w:cs="Calibri"/>
        </w:rPr>
        <w:t xml:space="preserve"> receptor. (7) Binding of the primary antibodies to BDNF molecules. (8) Binding of fluorophore-labeled secondary antibodies to the primary antibodies resulting in green fluorescence. </w:t>
      </w:r>
    </w:p>
    <w:p w14:paraId="5625A84C" w14:textId="77777777" w:rsidR="002C3D13" w:rsidRPr="001F3790" w:rsidRDefault="002C3D13" w:rsidP="00BB4101">
      <w:pPr>
        <w:jc w:val="both"/>
        <w:rPr>
          <w:rFonts w:ascii="Calibri" w:hAnsi="Calibri" w:cs="Calibri"/>
        </w:rPr>
      </w:pPr>
    </w:p>
    <w:p w14:paraId="6F4FA7BD" w14:textId="505AA7EF" w:rsidR="00265361" w:rsidRPr="001F3790" w:rsidRDefault="002C3D13" w:rsidP="00BB4101">
      <w:pPr>
        <w:widowControl w:val="0"/>
        <w:autoSpaceDE w:val="0"/>
        <w:autoSpaceDN w:val="0"/>
        <w:adjustRightInd w:val="0"/>
        <w:jc w:val="both"/>
        <w:rPr>
          <w:rFonts w:ascii="Calibri" w:hAnsi="Calibri" w:cs="Calibri"/>
        </w:rPr>
      </w:pPr>
      <w:r w:rsidRPr="001F3790">
        <w:rPr>
          <w:rFonts w:ascii="Calibri" w:hAnsi="Calibri" w:cs="Calibri"/>
          <w:b/>
          <w:bCs/>
        </w:rPr>
        <w:t>Figure 3.</w:t>
      </w:r>
      <w:r w:rsidRPr="001F3790">
        <w:rPr>
          <w:rFonts w:ascii="Calibri" w:hAnsi="Calibri" w:cs="Calibri"/>
        </w:rPr>
        <w:t xml:space="preserve"> </w:t>
      </w:r>
      <w:r w:rsidR="00D673E8" w:rsidRPr="00E41966">
        <w:rPr>
          <w:rFonts w:ascii="Calibri" w:hAnsi="Calibri" w:cs="Calibri"/>
          <w:b/>
        </w:rPr>
        <w:t>Immobilization of cell membrane fragm</w:t>
      </w:r>
      <w:r w:rsidR="00D03856">
        <w:rPr>
          <w:rFonts w:ascii="Calibri" w:hAnsi="Calibri" w:cs="Calibri"/>
          <w:b/>
        </w:rPr>
        <w:t>en</w:t>
      </w:r>
      <w:r w:rsidR="00D673E8" w:rsidRPr="00E41966">
        <w:rPr>
          <w:rFonts w:ascii="Calibri" w:hAnsi="Calibri" w:cs="Calibri"/>
          <w:b/>
        </w:rPr>
        <w:t xml:space="preserve">ts with </w:t>
      </w:r>
      <w:proofErr w:type="spellStart"/>
      <w:r w:rsidR="00D673E8" w:rsidRPr="00E41966">
        <w:rPr>
          <w:rFonts w:ascii="Calibri" w:hAnsi="Calibri" w:cs="Calibri"/>
          <w:b/>
        </w:rPr>
        <w:t>TrkB</w:t>
      </w:r>
      <w:proofErr w:type="spellEnd"/>
      <w:r w:rsidR="00D673E8" w:rsidRPr="00E41966">
        <w:rPr>
          <w:rFonts w:ascii="Calibri" w:hAnsi="Calibri" w:cs="Calibri"/>
          <w:b/>
        </w:rPr>
        <w:t xml:space="preserve"> receptors onto IAM particles.</w:t>
      </w:r>
      <w:r w:rsidR="00D673E8" w:rsidRPr="001F3790">
        <w:rPr>
          <w:rFonts w:ascii="Calibri" w:hAnsi="Calibri" w:cs="Calibri"/>
        </w:rPr>
        <w:t xml:space="preserve"> </w:t>
      </w:r>
      <w:r w:rsidR="00265361" w:rsidRPr="001F3790">
        <w:rPr>
          <w:rFonts w:ascii="Calibri" w:hAnsi="Calibri" w:cs="Calibri"/>
        </w:rPr>
        <w:t>Confocal microscop</w:t>
      </w:r>
      <w:r w:rsidR="00D03856">
        <w:rPr>
          <w:rFonts w:ascii="Calibri" w:hAnsi="Calibri" w:cs="Calibri"/>
        </w:rPr>
        <w:t>y</w:t>
      </w:r>
      <w:r w:rsidR="00265361" w:rsidRPr="001F3790">
        <w:rPr>
          <w:rFonts w:ascii="Calibri" w:hAnsi="Calibri" w:cs="Calibri"/>
        </w:rPr>
        <w:t xml:space="preserve"> images showing the immobilization of cell membrane fragments with functional </w:t>
      </w:r>
      <w:proofErr w:type="spellStart"/>
      <w:r w:rsidR="00265361" w:rsidRPr="001F3790">
        <w:rPr>
          <w:rFonts w:ascii="Calibri" w:hAnsi="Calibri" w:cs="Calibri"/>
        </w:rPr>
        <w:t>TrkB</w:t>
      </w:r>
      <w:proofErr w:type="spellEnd"/>
      <w:r w:rsidR="00265361" w:rsidRPr="001F3790">
        <w:rPr>
          <w:rFonts w:ascii="Calibri" w:hAnsi="Calibri" w:cs="Calibri"/>
        </w:rPr>
        <w:t xml:space="preserve"> receptors on IAM particles. (</w:t>
      </w:r>
      <w:r w:rsidR="00265361" w:rsidRPr="00E41966">
        <w:rPr>
          <w:rFonts w:ascii="Calibri" w:hAnsi="Calibri" w:cs="Calibri"/>
          <w:b/>
          <w:bCs/>
        </w:rPr>
        <w:t>A</w:t>
      </w:r>
      <w:r w:rsidR="00265361" w:rsidRPr="001F3790">
        <w:rPr>
          <w:rFonts w:ascii="Calibri" w:hAnsi="Calibri" w:cs="Calibri"/>
        </w:rPr>
        <w:t xml:space="preserve">) Cell membrane fragments from SH-SY5Y </w:t>
      </w:r>
      <w:proofErr w:type="spellStart"/>
      <w:r w:rsidR="00265361" w:rsidRPr="001F3790">
        <w:rPr>
          <w:rFonts w:ascii="Calibri" w:hAnsi="Calibri" w:cs="Calibri"/>
        </w:rPr>
        <w:t>TrkB</w:t>
      </w:r>
      <w:proofErr w:type="spellEnd"/>
      <w:r w:rsidR="00265361" w:rsidRPr="001F3790">
        <w:rPr>
          <w:rFonts w:ascii="Calibri" w:hAnsi="Calibri" w:cs="Calibri"/>
        </w:rPr>
        <w:t>-NULL cell line immobilized on IAM particles after incubation with BDNF, primary antibody</w:t>
      </w:r>
      <w:r w:rsidR="000E0295" w:rsidRPr="001F3790">
        <w:rPr>
          <w:rFonts w:ascii="Calibri" w:hAnsi="Calibri" w:cs="Calibri"/>
        </w:rPr>
        <w:t>,</w:t>
      </w:r>
      <w:r w:rsidR="00265361" w:rsidRPr="001F3790">
        <w:rPr>
          <w:rFonts w:ascii="Calibri" w:hAnsi="Calibri" w:cs="Calibri"/>
        </w:rPr>
        <w:t xml:space="preserve"> and </w:t>
      </w:r>
      <w:r w:rsidR="003656C1" w:rsidRPr="001F3790">
        <w:rPr>
          <w:rFonts w:ascii="Calibri" w:hAnsi="Calibri" w:cs="Calibri"/>
        </w:rPr>
        <w:t xml:space="preserve">fluorophore-labeled </w:t>
      </w:r>
      <w:r w:rsidR="00265361" w:rsidRPr="001F3790">
        <w:rPr>
          <w:rFonts w:ascii="Calibri" w:hAnsi="Calibri" w:cs="Calibri"/>
        </w:rPr>
        <w:t>secondary antibody</w:t>
      </w:r>
      <w:r w:rsidR="000E0295" w:rsidRPr="001F3790">
        <w:rPr>
          <w:rFonts w:ascii="Calibri" w:hAnsi="Calibri" w:cs="Calibri"/>
        </w:rPr>
        <w:t>.</w:t>
      </w:r>
      <w:r w:rsidR="00265361" w:rsidRPr="001F3790">
        <w:rPr>
          <w:rFonts w:ascii="Calibri" w:hAnsi="Calibri" w:cs="Calibri"/>
        </w:rPr>
        <w:t xml:space="preserve"> (</w:t>
      </w:r>
      <w:r w:rsidR="00265361" w:rsidRPr="00E41966">
        <w:rPr>
          <w:rFonts w:ascii="Calibri" w:hAnsi="Calibri" w:cs="Calibri"/>
          <w:b/>
          <w:bCs/>
        </w:rPr>
        <w:t>B</w:t>
      </w:r>
      <w:r w:rsidR="00265361" w:rsidRPr="001F3790">
        <w:rPr>
          <w:rFonts w:ascii="Calibri" w:hAnsi="Calibri" w:cs="Calibri"/>
        </w:rPr>
        <w:t xml:space="preserve">) Cell membrane fragments from SH-SY5Y Neuroblastoma cell lines expressing </w:t>
      </w:r>
      <w:proofErr w:type="spellStart"/>
      <w:r w:rsidR="00265361" w:rsidRPr="001F3790">
        <w:rPr>
          <w:rFonts w:ascii="Calibri" w:hAnsi="Calibri" w:cs="Calibri"/>
        </w:rPr>
        <w:t>TrkB</w:t>
      </w:r>
      <w:proofErr w:type="spellEnd"/>
      <w:r w:rsidR="00265361" w:rsidRPr="001F3790">
        <w:rPr>
          <w:rFonts w:ascii="Calibri" w:hAnsi="Calibri" w:cs="Calibri"/>
        </w:rPr>
        <w:t xml:space="preserve"> immobilized on IAM particles after incubation </w:t>
      </w:r>
      <w:r w:rsidR="00F14834" w:rsidRPr="001F3790">
        <w:rPr>
          <w:rFonts w:ascii="Calibri" w:hAnsi="Calibri" w:cs="Calibri"/>
        </w:rPr>
        <w:t xml:space="preserve">with </w:t>
      </w:r>
      <w:r w:rsidR="00265361" w:rsidRPr="001F3790">
        <w:rPr>
          <w:rFonts w:ascii="Calibri" w:hAnsi="Calibri" w:cs="Calibri"/>
        </w:rPr>
        <w:t>primary antibody and GFP-tagged secondary antibody without BDNF</w:t>
      </w:r>
      <w:r w:rsidR="004C56F3">
        <w:rPr>
          <w:rFonts w:ascii="Calibri" w:hAnsi="Calibri" w:cs="Calibri"/>
        </w:rPr>
        <w:t>.</w:t>
      </w:r>
      <w:r w:rsidR="00BB4101" w:rsidRPr="001F3790">
        <w:rPr>
          <w:rFonts w:ascii="Calibri" w:hAnsi="Calibri" w:cs="Calibri"/>
        </w:rPr>
        <w:t xml:space="preserve"> </w:t>
      </w:r>
      <w:r w:rsidR="00265361" w:rsidRPr="001F3790">
        <w:rPr>
          <w:rFonts w:ascii="Calibri" w:hAnsi="Calibri" w:cs="Calibri"/>
        </w:rPr>
        <w:t>(</w:t>
      </w:r>
      <w:r w:rsidR="00265361" w:rsidRPr="00E41966">
        <w:rPr>
          <w:rFonts w:ascii="Calibri" w:hAnsi="Calibri" w:cs="Calibri"/>
          <w:b/>
          <w:bCs/>
        </w:rPr>
        <w:t>C</w:t>
      </w:r>
      <w:r w:rsidR="00265361" w:rsidRPr="001F3790">
        <w:rPr>
          <w:rFonts w:ascii="Calibri" w:hAnsi="Calibri" w:cs="Calibri"/>
        </w:rPr>
        <w:t>) Cell m</w:t>
      </w:r>
      <w:r w:rsidR="00F14834" w:rsidRPr="001F3790">
        <w:rPr>
          <w:rFonts w:ascii="Calibri" w:hAnsi="Calibri" w:cs="Calibri"/>
        </w:rPr>
        <w:t>embrane fragments from SH-SY5Y n</w:t>
      </w:r>
      <w:r w:rsidR="00265361" w:rsidRPr="001F3790">
        <w:rPr>
          <w:rFonts w:ascii="Calibri" w:hAnsi="Calibri" w:cs="Calibri"/>
        </w:rPr>
        <w:t xml:space="preserve">euroblastoma cell lines expressing </w:t>
      </w:r>
      <w:proofErr w:type="spellStart"/>
      <w:r w:rsidR="00265361" w:rsidRPr="001F3790">
        <w:rPr>
          <w:rFonts w:ascii="Calibri" w:hAnsi="Calibri" w:cs="Calibri"/>
        </w:rPr>
        <w:t>TrkB</w:t>
      </w:r>
      <w:proofErr w:type="spellEnd"/>
      <w:r w:rsidR="00265361" w:rsidRPr="001F3790">
        <w:rPr>
          <w:rFonts w:ascii="Calibri" w:hAnsi="Calibri" w:cs="Calibri"/>
        </w:rPr>
        <w:t xml:space="preserve"> immobilized on IAM particles after incubation with BDNF, primary antibody</w:t>
      </w:r>
      <w:r w:rsidR="000E0295" w:rsidRPr="001F3790">
        <w:rPr>
          <w:rFonts w:ascii="Calibri" w:hAnsi="Calibri" w:cs="Calibri"/>
        </w:rPr>
        <w:t>,</w:t>
      </w:r>
      <w:r w:rsidR="00265361" w:rsidRPr="001F3790">
        <w:rPr>
          <w:rFonts w:ascii="Calibri" w:hAnsi="Calibri" w:cs="Calibri"/>
        </w:rPr>
        <w:t xml:space="preserve"> and GFP-tagged secondary antibody. </w:t>
      </w:r>
    </w:p>
    <w:p w14:paraId="3B42E668" w14:textId="77777777" w:rsidR="009D216E" w:rsidRPr="001F3790" w:rsidRDefault="009D216E" w:rsidP="00BB4101">
      <w:pPr>
        <w:widowControl w:val="0"/>
        <w:autoSpaceDE w:val="0"/>
        <w:autoSpaceDN w:val="0"/>
        <w:adjustRightInd w:val="0"/>
        <w:jc w:val="both"/>
        <w:rPr>
          <w:rFonts w:ascii="Calibri" w:hAnsi="Calibri" w:cs="Calibri"/>
        </w:rPr>
      </w:pPr>
    </w:p>
    <w:p w14:paraId="6D7D103C" w14:textId="535A02FD" w:rsidR="009D216E" w:rsidRPr="001F3790" w:rsidRDefault="009D216E" w:rsidP="00BB4101">
      <w:pPr>
        <w:jc w:val="both"/>
        <w:rPr>
          <w:rFonts w:ascii="Calibri" w:hAnsi="Calibri" w:cs="Calibri"/>
        </w:rPr>
      </w:pPr>
      <w:r w:rsidRPr="001F3790">
        <w:rPr>
          <w:rFonts w:ascii="Calibri" w:hAnsi="Calibri" w:cs="Calibri"/>
          <w:b/>
          <w:bCs/>
        </w:rPr>
        <w:t>Figure 4.</w:t>
      </w:r>
      <w:r w:rsidRPr="001F3790">
        <w:rPr>
          <w:rFonts w:ascii="Calibri" w:hAnsi="Calibri" w:cs="Calibri"/>
        </w:rPr>
        <w:t xml:space="preserve"> </w:t>
      </w:r>
      <w:r w:rsidR="00E630C5" w:rsidRPr="00E41966">
        <w:rPr>
          <w:rFonts w:ascii="Calibri" w:hAnsi="Calibri" w:cs="Calibri"/>
          <w:b/>
        </w:rPr>
        <w:t xml:space="preserve">Frontal affinity chromatograms </w:t>
      </w:r>
      <w:r w:rsidR="00AA0ED3" w:rsidRPr="00E41966">
        <w:rPr>
          <w:rFonts w:ascii="Calibri" w:hAnsi="Calibri" w:cs="Calibri"/>
          <w:b/>
        </w:rPr>
        <w:t xml:space="preserve">of 7,8-DHF on the </w:t>
      </w:r>
      <w:proofErr w:type="spellStart"/>
      <w:r w:rsidR="00AA0ED3" w:rsidRPr="00E41966">
        <w:rPr>
          <w:rFonts w:ascii="Calibri" w:hAnsi="Calibri" w:cs="Calibri"/>
          <w:b/>
        </w:rPr>
        <w:t>TrkB</w:t>
      </w:r>
      <w:proofErr w:type="spellEnd"/>
      <w:r w:rsidR="00AA0ED3" w:rsidRPr="00E41966">
        <w:rPr>
          <w:rFonts w:ascii="Calibri" w:hAnsi="Calibri" w:cs="Calibri"/>
          <w:b/>
        </w:rPr>
        <w:t xml:space="preserve"> CMAC column.</w:t>
      </w:r>
      <w:r w:rsidR="00AA0ED3" w:rsidRPr="001F3790">
        <w:rPr>
          <w:rFonts w:ascii="Calibri" w:hAnsi="Calibri" w:cs="Calibri"/>
        </w:rPr>
        <w:t xml:space="preserve"> </w:t>
      </w:r>
      <w:r w:rsidRPr="001F3790">
        <w:rPr>
          <w:rFonts w:ascii="Calibri" w:hAnsi="Calibri" w:cs="Calibri"/>
        </w:rPr>
        <w:t xml:space="preserve">Frontal chromatogram of increasing concentrations of </w:t>
      </w:r>
      <w:r w:rsidR="00371DCF" w:rsidRPr="001F3790">
        <w:rPr>
          <w:rFonts w:ascii="Calibri" w:hAnsi="Calibri" w:cs="Calibri"/>
        </w:rPr>
        <w:t>7,8-</w:t>
      </w:r>
      <w:r w:rsidR="002F2F33" w:rsidRPr="001F3790">
        <w:rPr>
          <w:rFonts w:ascii="Calibri" w:hAnsi="Calibri" w:cs="Calibri"/>
        </w:rPr>
        <w:t xml:space="preserve">DHF </w:t>
      </w:r>
      <w:r w:rsidRPr="001F3790">
        <w:rPr>
          <w:rFonts w:ascii="Calibri" w:hAnsi="Calibri" w:cs="Calibri"/>
        </w:rPr>
        <w:t xml:space="preserve">on the </w:t>
      </w:r>
      <w:proofErr w:type="spellStart"/>
      <w:r w:rsidR="00371DCF" w:rsidRPr="001F3790">
        <w:rPr>
          <w:rFonts w:ascii="Calibri" w:hAnsi="Calibri" w:cs="Calibri"/>
        </w:rPr>
        <w:t>TrkB</w:t>
      </w:r>
      <w:proofErr w:type="spellEnd"/>
      <w:r w:rsidRPr="001F3790">
        <w:rPr>
          <w:rFonts w:ascii="Calibri" w:hAnsi="Calibri" w:cs="Calibri"/>
        </w:rPr>
        <w:t xml:space="preserve"> </w:t>
      </w:r>
      <w:r w:rsidR="00371DCF" w:rsidRPr="001F3790">
        <w:rPr>
          <w:rFonts w:ascii="Calibri" w:hAnsi="Calibri" w:cs="Calibri"/>
        </w:rPr>
        <w:t xml:space="preserve">CMAC column, where A </w:t>
      </w:r>
      <w:r w:rsidR="003238E4">
        <w:rPr>
          <w:rFonts w:ascii="Calibri" w:hAnsi="Calibri" w:cs="Calibri"/>
        </w:rPr>
        <w:t>-</w:t>
      </w:r>
      <w:r w:rsidR="00371DCF" w:rsidRPr="001F3790">
        <w:rPr>
          <w:rFonts w:ascii="Calibri" w:hAnsi="Calibri" w:cs="Calibri"/>
        </w:rPr>
        <w:t xml:space="preserve"> 1</w:t>
      </w:r>
      <w:r w:rsidR="000E0295" w:rsidRPr="001F3790">
        <w:rPr>
          <w:rFonts w:ascii="Calibri" w:hAnsi="Calibri" w:cs="Calibri"/>
        </w:rPr>
        <w:t xml:space="preserve"> m</w:t>
      </w:r>
      <w:r w:rsidR="00371DCF" w:rsidRPr="001F3790">
        <w:rPr>
          <w:rFonts w:ascii="Calibri" w:hAnsi="Calibri" w:cs="Calibri"/>
        </w:rPr>
        <w:t>M, B - 7</w:t>
      </w:r>
      <w:r w:rsidRPr="001F3790">
        <w:rPr>
          <w:rFonts w:ascii="Calibri" w:hAnsi="Calibri" w:cs="Calibri"/>
        </w:rPr>
        <w:t xml:space="preserve">50 </w:t>
      </w:r>
      <w:proofErr w:type="spellStart"/>
      <w:r w:rsidR="00371DCF" w:rsidRPr="001F3790">
        <w:rPr>
          <w:rFonts w:ascii="Calibri" w:hAnsi="Calibri" w:cs="Calibri"/>
        </w:rPr>
        <w:t>n</w:t>
      </w:r>
      <w:r w:rsidRPr="001F3790">
        <w:rPr>
          <w:rFonts w:ascii="Calibri" w:hAnsi="Calibri" w:cs="Calibri"/>
        </w:rPr>
        <w:t>M</w:t>
      </w:r>
      <w:proofErr w:type="spellEnd"/>
      <w:r w:rsidRPr="001F3790">
        <w:rPr>
          <w:rFonts w:ascii="Calibri" w:hAnsi="Calibri" w:cs="Calibri"/>
        </w:rPr>
        <w:t xml:space="preserve">, C </w:t>
      </w:r>
      <w:r w:rsidR="00371DCF" w:rsidRPr="001F3790">
        <w:rPr>
          <w:rFonts w:ascii="Calibri" w:hAnsi="Calibri" w:cs="Calibri"/>
        </w:rPr>
        <w:t xml:space="preserve">- 500 </w:t>
      </w:r>
      <w:proofErr w:type="spellStart"/>
      <w:r w:rsidR="00371DCF" w:rsidRPr="001F3790">
        <w:rPr>
          <w:rFonts w:ascii="Calibri" w:hAnsi="Calibri" w:cs="Calibri"/>
        </w:rPr>
        <w:t>nM</w:t>
      </w:r>
      <w:proofErr w:type="spellEnd"/>
      <w:r w:rsidR="00D22CAD" w:rsidRPr="001F3790">
        <w:rPr>
          <w:rFonts w:ascii="Calibri" w:hAnsi="Calibri" w:cs="Calibri"/>
        </w:rPr>
        <w:t>,</w:t>
      </w:r>
      <w:r w:rsidR="00371DCF" w:rsidRPr="001F3790">
        <w:rPr>
          <w:rFonts w:ascii="Calibri" w:hAnsi="Calibri" w:cs="Calibri"/>
        </w:rPr>
        <w:t xml:space="preserve"> and</w:t>
      </w:r>
      <w:r w:rsidRPr="001F3790">
        <w:rPr>
          <w:rFonts w:ascii="Calibri" w:hAnsi="Calibri" w:cs="Calibri"/>
        </w:rPr>
        <w:t xml:space="preserve"> </w:t>
      </w:r>
      <w:r w:rsidR="00371DCF" w:rsidRPr="001F3790">
        <w:rPr>
          <w:rFonts w:ascii="Calibri" w:hAnsi="Calibri" w:cs="Calibri"/>
        </w:rPr>
        <w:t xml:space="preserve">D - 300 </w:t>
      </w:r>
      <w:proofErr w:type="spellStart"/>
      <w:r w:rsidR="00371DCF" w:rsidRPr="001F3790">
        <w:rPr>
          <w:rFonts w:ascii="Calibri" w:hAnsi="Calibri" w:cs="Calibri"/>
        </w:rPr>
        <w:t>nM.</w:t>
      </w:r>
      <w:proofErr w:type="spellEnd"/>
      <w:r w:rsidR="00371DCF" w:rsidRPr="001F3790">
        <w:rPr>
          <w:rFonts w:ascii="Calibri" w:hAnsi="Calibri" w:cs="Calibri"/>
        </w:rPr>
        <w:t xml:space="preserve"> </w:t>
      </w:r>
      <w:r w:rsidR="006C7DEB" w:rsidRPr="001F3790">
        <w:rPr>
          <w:rFonts w:ascii="Calibri" w:hAnsi="Calibri" w:cs="Calibri"/>
        </w:rPr>
        <w:t>Ammonium acetate buffer (10 mM, pH 7.4)</w:t>
      </w:r>
      <w:r w:rsidRPr="001F3790">
        <w:rPr>
          <w:rFonts w:ascii="Calibri" w:hAnsi="Calibri" w:cs="Calibri"/>
        </w:rPr>
        <w:t xml:space="preserve"> </w:t>
      </w:r>
      <w:r w:rsidR="00371DCF" w:rsidRPr="001F3790">
        <w:rPr>
          <w:rFonts w:ascii="Calibri" w:hAnsi="Calibri" w:cs="Calibri"/>
        </w:rPr>
        <w:t xml:space="preserve">with 5% methanol </w:t>
      </w:r>
      <w:r w:rsidRPr="001F3790">
        <w:rPr>
          <w:rFonts w:ascii="Calibri" w:hAnsi="Calibri" w:cs="Calibri"/>
        </w:rPr>
        <w:t xml:space="preserve">was used as eluent at a flow rate of </w:t>
      </w:r>
      <w:r w:rsidR="00371DCF" w:rsidRPr="001F3790">
        <w:rPr>
          <w:rFonts w:ascii="Calibri" w:hAnsi="Calibri" w:cs="Calibri"/>
        </w:rPr>
        <w:t xml:space="preserve">0.4 </w:t>
      </w:r>
      <w:r w:rsidRPr="001F3790">
        <w:rPr>
          <w:rFonts w:ascii="Calibri" w:hAnsi="Calibri" w:cs="Calibri"/>
        </w:rPr>
        <w:t>mL/min</w:t>
      </w:r>
      <w:r w:rsidR="00371DCF" w:rsidRPr="001F3790">
        <w:rPr>
          <w:rFonts w:ascii="Calibri" w:hAnsi="Calibri" w:cs="Calibri"/>
        </w:rPr>
        <w:t xml:space="preserve">. </w:t>
      </w:r>
    </w:p>
    <w:p w14:paraId="799F09FE" w14:textId="77777777" w:rsidR="006C7DEB" w:rsidRPr="001F3790" w:rsidRDefault="006C7DEB" w:rsidP="00BB4101">
      <w:pPr>
        <w:jc w:val="both"/>
        <w:rPr>
          <w:rFonts w:ascii="Calibri" w:hAnsi="Calibri" w:cs="Calibri"/>
        </w:rPr>
      </w:pPr>
    </w:p>
    <w:p w14:paraId="2CC5CFD4" w14:textId="58FE2F8E" w:rsidR="006C7DEB" w:rsidRPr="001F3790" w:rsidRDefault="006C7DEB" w:rsidP="00BB4101">
      <w:pPr>
        <w:jc w:val="both"/>
        <w:rPr>
          <w:rFonts w:ascii="Calibri" w:hAnsi="Calibri" w:cs="Calibri"/>
        </w:rPr>
      </w:pPr>
      <w:r w:rsidRPr="001F3790">
        <w:rPr>
          <w:rFonts w:ascii="Calibri" w:hAnsi="Calibri" w:cs="Calibri"/>
          <w:b/>
          <w:bCs/>
        </w:rPr>
        <w:t>Figure 5.</w:t>
      </w:r>
      <w:r w:rsidRPr="001F3790">
        <w:rPr>
          <w:rFonts w:ascii="Calibri" w:hAnsi="Calibri" w:cs="Calibri"/>
        </w:rPr>
        <w:t xml:space="preserve"> </w:t>
      </w:r>
      <w:r w:rsidR="00126304" w:rsidRPr="001F3790">
        <w:rPr>
          <w:rFonts w:ascii="Calibri" w:hAnsi="Calibri" w:cs="Calibri"/>
          <w:b/>
        </w:rPr>
        <w:t xml:space="preserve">Frontal affinity chromatograms of 7,8-DHF on nonfunctional </w:t>
      </w:r>
      <w:proofErr w:type="spellStart"/>
      <w:r w:rsidR="00126304" w:rsidRPr="001F3790">
        <w:rPr>
          <w:rFonts w:ascii="Calibri" w:hAnsi="Calibri" w:cs="Calibri"/>
          <w:b/>
        </w:rPr>
        <w:t>TrkB</w:t>
      </w:r>
      <w:proofErr w:type="spellEnd"/>
      <w:r w:rsidR="00126304" w:rsidRPr="001F3790">
        <w:rPr>
          <w:rFonts w:ascii="Calibri" w:hAnsi="Calibri" w:cs="Calibri"/>
          <w:b/>
        </w:rPr>
        <w:t xml:space="preserve"> CMAC column.</w:t>
      </w:r>
      <w:r w:rsidR="00126304" w:rsidRPr="001F3790">
        <w:rPr>
          <w:rFonts w:ascii="Calibri" w:hAnsi="Calibri" w:cs="Calibri"/>
        </w:rPr>
        <w:t xml:space="preserve"> </w:t>
      </w:r>
      <w:r w:rsidRPr="001F3790">
        <w:rPr>
          <w:rFonts w:ascii="Calibri" w:hAnsi="Calibri" w:cs="Calibri"/>
        </w:rPr>
        <w:t>Frontal chromatogram of increasing concentrations of 7,8-</w:t>
      </w:r>
      <w:r w:rsidR="00182FC2" w:rsidRPr="001F3790">
        <w:rPr>
          <w:rFonts w:ascii="Calibri" w:hAnsi="Calibri" w:cs="Calibri"/>
        </w:rPr>
        <w:t xml:space="preserve">DHF </w:t>
      </w:r>
      <w:r w:rsidRPr="001F3790">
        <w:rPr>
          <w:rFonts w:ascii="Calibri" w:hAnsi="Calibri" w:cs="Calibri"/>
        </w:rPr>
        <w:t xml:space="preserve">on the non-functional </w:t>
      </w:r>
      <w:proofErr w:type="spellStart"/>
      <w:r w:rsidRPr="001F3790">
        <w:rPr>
          <w:rFonts w:ascii="Calibri" w:hAnsi="Calibri" w:cs="Calibri"/>
        </w:rPr>
        <w:t>TrkB</w:t>
      </w:r>
      <w:proofErr w:type="spellEnd"/>
      <w:r w:rsidRPr="001F3790">
        <w:rPr>
          <w:rFonts w:ascii="Calibri" w:hAnsi="Calibri" w:cs="Calibri"/>
        </w:rPr>
        <w:t xml:space="preserve"> CMAC column, where</w:t>
      </w:r>
      <w:r w:rsidR="0081763F">
        <w:rPr>
          <w:rFonts w:ascii="Calibri" w:hAnsi="Calibri" w:cs="Calibri"/>
        </w:rPr>
        <w:t xml:space="preserve"> </w:t>
      </w:r>
      <w:r w:rsidRPr="001F3790">
        <w:rPr>
          <w:rFonts w:ascii="Calibri" w:hAnsi="Calibri" w:cs="Calibri"/>
        </w:rPr>
        <w:t xml:space="preserve">A </w:t>
      </w:r>
      <w:r w:rsidR="003238E4">
        <w:rPr>
          <w:rFonts w:ascii="Calibri" w:hAnsi="Calibri" w:cs="Calibri"/>
        </w:rPr>
        <w:t>-</w:t>
      </w:r>
      <w:r w:rsidRPr="001F3790">
        <w:rPr>
          <w:rFonts w:ascii="Calibri" w:hAnsi="Calibri" w:cs="Calibri"/>
        </w:rPr>
        <w:t>1</w:t>
      </w:r>
      <w:r w:rsidR="00D22CAD" w:rsidRPr="001F3790">
        <w:rPr>
          <w:rFonts w:ascii="Calibri" w:hAnsi="Calibri" w:cs="Calibri"/>
        </w:rPr>
        <w:t xml:space="preserve"> m</w:t>
      </w:r>
      <w:r w:rsidRPr="001F3790">
        <w:rPr>
          <w:rFonts w:ascii="Calibri" w:hAnsi="Calibri" w:cs="Calibri"/>
        </w:rPr>
        <w:t xml:space="preserve">M, B </w:t>
      </w:r>
      <w:r w:rsidR="003238E4">
        <w:rPr>
          <w:rFonts w:ascii="Calibri" w:hAnsi="Calibri" w:cs="Calibri"/>
        </w:rPr>
        <w:t xml:space="preserve">- </w:t>
      </w:r>
      <w:r w:rsidRPr="001F3790">
        <w:rPr>
          <w:rFonts w:ascii="Calibri" w:hAnsi="Calibri" w:cs="Calibri"/>
        </w:rPr>
        <w:t>1</w:t>
      </w:r>
      <w:r w:rsidR="00BB4C66" w:rsidRPr="001F3790">
        <w:rPr>
          <w:rFonts w:ascii="Calibri" w:hAnsi="Calibri" w:cs="Calibri"/>
        </w:rPr>
        <w:t xml:space="preserve"> m</w:t>
      </w:r>
      <w:r w:rsidRPr="001F3790">
        <w:rPr>
          <w:rFonts w:ascii="Calibri" w:hAnsi="Calibri" w:cs="Calibri"/>
        </w:rPr>
        <w:t xml:space="preserve">M, C - 750 </w:t>
      </w:r>
      <w:proofErr w:type="spellStart"/>
      <w:r w:rsidRPr="001F3790">
        <w:rPr>
          <w:rFonts w:ascii="Calibri" w:hAnsi="Calibri" w:cs="Calibri"/>
        </w:rPr>
        <w:t>nM</w:t>
      </w:r>
      <w:proofErr w:type="spellEnd"/>
      <w:r w:rsidR="00BB4C66" w:rsidRPr="001F3790">
        <w:rPr>
          <w:rFonts w:ascii="Calibri" w:hAnsi="Calibri" w:cs="Calibri"/>
        </w:rPr>
        <w:t>,</w:t>
      </w:r>
      <w:r w:rsidRPr="001F3790">
        <w:rPr>
          <w:rFonts w:ascii="Calibri" w:hAnsi="Calibri" w:cs="Calibri"/>
        </w:rPr>
        <w:t xml:space="preserve"> and D - 500 </w:t>
      </w:r>
      <w:proofErr w:type="spellStart"/>
      <w:r w:rsidRPr="001F3790">
        <w:rPr>
          <w:rFonts w:ascii="Calibri" w:hAnsi="Calibri" w:cs="Calibri"/>
        </w:rPr>
        <w:t>nM.</w:t>
      </w:r>
      <w:proofErr w:type="spellEnd"/>
      <w:r w:rsidRPr="001F3790">
        <w:rPr>
          <w:rFonts w:ascii="Calibri" w:hAnsi="Calibri" w:cs="Calibri"/>
        </w:rPr>
        <w:t xml:space="preserve"> Ammonium acetate buffer (10 mM, pH 7.4) with 5% methanol was used as eluent at a flow rate of 0.4 mL/min. </w:t>
      </w:r>
    </w:p>
    <w:p w14:paraId="7E1498AD" w14:textId="77777777" w:rsidR="00F72CA2" w:rsidRPr="001F3790" w:rsidRDefault="00F72CA2" w:rsidP="00BB4101">
      <w:pPr>
        <w:jc w:val="both"/>
        <w:rPr>
          <w:rFonts w:ascii="Calibri" w:hAnsi="Calibri" w:cs="Calibri"/>
        </w:rPr>
      </w:pPr>
    </w:p>
    <w:p w14:paraId="5AF04505" w14:textId="71A89B94" w:rsidR="00F72CA2" w:rsidRPr="001F3790" w:rsidRDefault="00F72CA2" w:rsidP="00BB4101">
      <w:pPr>
        <w:jc w:val="both"/>
        <w:rPr>
          <w:rFonts w:ascii="Calibri" w:hAnsi="Calibri" w:cs="Calibri"/>
        </w:rPr>
      </w:pPr>
      <w:r w:rsidRPr="001F3790">
        <w:rPr>
          <w:rFonts w:ascii="Calibri" w:hAnsi="Calibri" w:cs="Calibri"/>
          <w:b/>
          <w:bCs/>
        </w:rPr>
        <w:t>Figure 6.</w:t>
      </w:r>
      <w:r w:rsidRPr="001F3790">
        <w:rPr>
          <w:rFonts w:ascii="Calibri" w:hAnsi="Calibri" w:cs="Calibri"/>
        </w:rPr>
        <w:t xml:space="preserve"> </w:t>
      </w:r>
      <w:r w:rsidR="002B7410" w:rsidRPr="001F3790">
        <w:rPr>
          <w:rFonts w:ascii="Calibri" w:hAnsi="Calibri" w:cs="Calibri"/>
          <w:b/>
        </w:rPr>
        <w:t xml:space="preserve">Frontal affinity chromatograms of 7,8-DHF on </w:t>
      </w:r>
      <w:r w:rsidR="002B7410" w:rsidRPr="00E41966">
        <w:rPr>
          <w:rFonts w:ascii="Calibri" w:hAnsi="Calibri" w:cs="Calibri"/>
          <w:b/>
        </w:rPr>
        <w:t xml:space="preserve">the </w:t>
      </w:r>
      <w:proofErr w:type="spellStart"/>
      <w:r w:rsidR="002B7410" w:rsidRPr="00E41966">
        <w:rPr>
          <w:rFonts w:ascii="Calibri" w:hAnsi="Calibri" w:cs="Calibri"/>
          <w:b/>
        </w:rPr>
        <w:t>TrkB</w:t>
      </w:r>
      <w:proofErr w:type="spellEnd"/>
      <w:r w:rsidR="002B7410" w:rsidRPr="00E41966">
        <w:rPr>
          <w:rFonts w:ascii="Calibri" w:hAnsi="Calibri" w:cs="Calibri"/>
          <w:b/>
        </w:rPr>
        <w:t xml:space="preserve">-NULL CMAC </w:t>
      </w:r>
      <w:r w:rsidR="002B7410" w:rsidRPr="001F3790">
        <w:rPr>
          <w:rFonts w:ascii="Calibri" w:hAnsi="Calibri" w:cs="Calibri"/>
          <w:b/>
        </w:rPr>
        <w:t>column.</w:t>
      </w:r>
      <w:r w:rsidR="002B7410" w:rsidRPr="001F3790">
        <w:rPr>
          <w:rFonts w:ascii="Calibri" w:hAnsi="Calibri" w:cs="Calibri"/>
        </w:rPr>
        <w:t xml:space="preserve"> </w:t>
      </w:r>
      <w:r w:rsidRPr="001F3790">
        <w:rPr>
          <w:rFonts w:ascii="Calibri" w:hAnsi="Calibri" w:cs="Calibri"/>
        </w:rPr>
        <w:t>Frontal chromatogram of increasing concentrations of 7,8-</w:t>
      </w:r>
      <w:r w:rsidR="002F2F33" w:rsidRPr="001F3790">
        <w:rPr>
          <w:rFonts w:ascii="Calibri" w:hAnsi="Calibri" w:cs="Calibri"/>
        </w:rPr>
        <w:t>DHF</w:t>
      </w:r>
      <w:r w:rsidRPr="001F3790">
        <w:rPr>
          <w:rFonts w:ascii="Calibri" w:hAnsi="Calibri" w:cs="Calibri"/>
        </w:rPr>
        <w:t xml:space="preserve"> on the </w:t>
      </w:r>
      <w:proofErr w:type="spellStart"/>
      <w:r w:rsidRPr="001F3790">
        <w:rPr>
          <w:rFonts w:ascii="Calibri" w:hAnsi="Calibri" w:cs="Calibri"/>
        </w:rPr>
        <w:t>TrkB</w:t>
      </w:r>
      <w:proofErr w:type="spellEnd"/>
      <w:r w:rsidRPr="001F3790">
        <w:rPr>
          <w:rFonts w:ascii="Calibri" w:hAnsi="Calibri" w:cs="Calibri"/>
        </w:rPr>
        <w:t xml:space="preserve">-NULL CMAC column, where A </w:t>
      </w:r>
      <w:r w:rsidR="00D7636F">
        <w:rPr>
          <w:rFonts w:ascii="Calibri" w:hAnsi="Calibri" w:cs="Calibri"/>
        </w:rPr>
        <w:t>-</w:t>
      </w:r>
      <w:r w:rsidRPr="001F3790">
        <w:rPr>
          <w:rFonts w:ascii="Calibri" w:hAnsi="Calibri" w:cs="Calibri"/>
        </w:rPr>
        <w:t xml:space="preserve"> 1</w:t>
      </w:r>
      <w:r w:rsidR="00BB4C66" w:rsidRPr="001F3790">
        <w:rPr>
          <w:rFonts w:ascii="Calibri" w:hAnsi="Calibri" w:cs="Calibri"/>
        </w:rPr>
        <w:t xml:space="preserve"> m</w:t>
      </w:r>
      <w:r w:rsidRPr="001F3790">
        <w:rPr>
          <w:rFonts w:ascii="Calibri" w:hAnsi="Calibri" w:cs="Calibri"/>
        </w:rPr>
        <w:t xml:space="preserve">M, B - 750 </w:t>
      </w:r>
      <w:proofErr w:type="spellStart"/>
      <w:r w:rsidRPr="001F3790">
        <w:rPr>
          <w:rFonts w:ascii="Calibri" w:hAnsi="Calibri" w:cs="Calibri"/>
        </w:rPr>
        <w:t>nM</w:t>
      </w:r>
      <w:proofErr w:type="spellEnd"/>
      <w:r w:rsidRPr="001F3790">
        <w:rPr>
          <w:rFonts w:ascii="Calibri" w:hAnsi="Calibri" w:cs="Calibri"/>
        </w:rPr>
        <w:t xml:space="preserve">, C - 500 </w:t>
      </w:r>
      <w:proofErr w:type="spellStart"/>
      <w:r w:rsidRPr="001F3790">
        <w:rPr>
          <w:rFonts w:ascii="Calibri" w:hAnsi="Calibri" w:cs="Calibri"/>
        </w:rPr>
        <w:t>nM</w:t>
      </w:r>
      <w:proofErr w:type="spellEnd"/>
      <w:r w:rsidR="00BB4C66" w:rsidRPr="001F3790">
        <w:rPr>
          <w:rFonts w:ascii="Calibri" w:hAnsi="Calibri" w:cs="Calibri"/>
        </w:rPr>
        <w:t>,</w:t>
      </w:r>
      <w:r w:rsidRPr="001F3790">
        <w:rPr>
          <w:rFonts w:ascii="Calibri" w:hAnsi="Calibri" w:cs="Calibri"/>
        </w:rPr>
        <w:t xml:space="preserve"> and D - 300 </w:t>
      </w:r>
      <w:proofErr w:type="spellStart"/>
      <w:r w:rsidRPr="001F3790">
        <w:rPr>
          <w:rFonts w:ascii="Calibri" w:hAnsi="Calibri" w:cs="Calibri"/>
        </w:rPr>
        <w:t>nM.</w:t>
      </w:r>
      <w:proofErr w:type="spellEnd"/>
      <w:r w:rsidRPr="001F3790">
        <w:rPr>
          <w:rFonts w:ascii="Calibri" w:hAnsi="Calibri" w:cs="Calibri"/>
        </w:rPr>
        <w:t xml:space="preserve"> Ammonium acetate buffer (10 mM, pH 7.4) with 5 % methanol was used as eluent at a flow rate of 0.4 mL/min. </w:t>
      </w:r>
    </w:p>
    <w:p w14:paraId="4334D824" w14:textId="77777777" w:rsidR="00B06E8F" w:rsidRPr="001F3790" w:rsidRDefault="00B06E8F" w:rsidP="00BB4101">
      <w:pPr>
        <w:jc w:val="both"/>
        <w:rPr>
          <w:rFonts w:ascii="Calibri" w:hAnsi="Calibri" w:cs="Calibri"/>
        </w:rPr>
      </w:pPr>
    </w:p>
    <w:p w14:paraId="5D54C71A" w14:textId="4AA9CF47" w:rsidR="00B06E8F" w:rsidRPr="001F3790" w:rsidRDefault="00B06E8F" w:rsidP="00BB4101">
      <w:pPr>
        <w:jc w:val="both"/>
        <w:rPr>
          <w:rFonts w:ascii="Calibri" w:hAnsi="Calibri" w:cs="Calibri"/>
        </w:rPr>
      </w:pPr>
      <w:r w:rsidRPr="001F3790">
        <w:rPr>
          <w:rFonts w:ascii="Calibri" w:hAnsi="Calibri" w:cs="Calibri"/>
          <w:b/>
          <w:bCs/>
        </w:rPr>
        <w:t>Figure 7.</w:t>
      </w:r>
      <w:r w:rsidRPr="001F3790">
        <w:rPr>
          <w:rFonts w:ascii="Calibri" w:hAnsi="Calibri" w:cs="Calibri"/>
        </w:rPr>
        <w:t xml:space="preserve"> </w:t>
      </w:r>
      <w:r w:rsidR="00581227" w:rsidRPr="001F3790">
        <w:rPr>
          <w:rFonts w:ascii="Calibri" w:hAnsi="Calibri" w:cs="Calibri"/>
          <w:b/>
        </w:rPr>
        <w:t xml:space="preserve">Frontal affinity chromatograms of 7,8-DHF with </w:t>
      </w:r>
      <w:r w:rsidR="00581227" w:rsidRPr="00E41966">
        <w:rPr>
          <w:rFonts w:ascii="Calibri" w:hAnsi="Calibri" w:cs="Calibri"/>
          <w:b/>
        </w:rPr>
        <w:t xml:space="preserve">0.2% </w:t>
      </w:r>
      <w:proofErr w:type="spellStart"/>
      <w:r w:rsidR="00581227" w:rsidRPr="00E41966">
        <w:rPr>
          <w:rFonts w:ascii="Calibri" w:hAnsi="Calibri" w:cs="Calibri"/>
          <w:b/>
        </w:rPr>
        <w:t>gotu</w:t>
      </w:r>
      <w:proofErr w:type="spellEnd"/>
      <w:r w:rsidR="00581227" w:rsidRPr="00E41966">
        <w:rPr>
          <w:rFonts w:ascii="Calibri" w:hAnsi="Calibri" w:cs="Calibri"/>
          <w:b/>
        </w:rPr>
        <w:t xml:space="preserve"> kola extract </w:t>
      </w:r>
      <w:r w:rsidR="00581227" w:rsidRPr="001F3790">
        <w:rPr>
          <w:rFonts w:ascii="Calibri" w:hAnsi="Calibri" w:cs="Calibri"/>
          <w:b/>
        </w:rPr>
        <w:t xml:space="preserve">on the </w:t>
      </w:r>
      <w:proofErr w:type="spellStart"/>
      <w:r w:rsidR="00581227" w:rsidRPr="001F3790">
        <w:rPr>
          <w:rFonts w:ascii="Calibri" w:hAnsi="Calibri" w:cs="Calibri"/>
          <w:b/>
        </w:rPr>
        <w:t>TrkB</w:t>
      </w:r>
      <w:proofErr w:type="spellEnd"/>
      <w:r w:rsidR="00581227" w:rsidRPr="001F3790">
        <w:rPr>
          <w:rFonts w:ascii="Calibri" w:hAnsi="Calibri" w:cs="Calibri"/>
          <w:b/>
        </w:rPr>
        <w:t xml:space="preserve"> CMAC column.</w:t>
      </w:r>
      <w:r w:rsidR="00581227" w:rsidRPr="001F3790">
        <w:rPr>
          <w:rFonts w:ascii="Calibri" w:hAnsi="Calibri" w:cs="Calibri"/>
        </w:rPr>
        <w:t xml:space="preserve"> </w:t>
      </w:r>
      <w:r w:rsidRPr="001F3790">
        <w:rPr>
          <w:rFonts w:ascii="Calibri" w:hAnsi="Calibri" w:cs="Calibri"/>
        </w:rPr>
        <w:t>Representative frontal elution profile of (</w:t>
      </w:r>
      <w:r w:rsidRPr="00E41966">
        <w:rPr>
          <w:rFonts w:ascii="Calibri" w:hAnsi="Calibri" w:cs="Calibri"/>
          <w:b/>
          <w:bCs/>
        </w:rPr>
        <w:t>A</w:t>
      </w:r>
      <w:r w:rsidRPr="001F3790">
        <w:rPr>
          <w:rFonts w:ascii="Calibri" w:hAnsi="Calibri" w:cs="Calibri"/>
        </w:rPr>
        <w:t xml:space="preserve">) 500 </w:t>
      </w:r>
      <w:proofErr w:type="spellStart"/>
      <w:r w:rsidRPr="001F3790">
        <w:rPr>
          <w:rFonts w:ascii="Calibri" w:hAnsi="Calibri" w:cs="Calibri"/>
        </w:rPr>
        <w:t>nM</w:t>
      </w:r>
      <w:proofErr w:type="spellEnd"/>
      <w:r w:rsidRPr="001F3790">
        <w:rPr>
          <w:rFonts w:ascii="Calibri" w:hAnsi="Calibri" w:cs="Calibri"/>
        </w:rPr>
        <w:t xml:space="preserve"> 7,8-</w:t>
      </w:r>
      <w:r w:rsidR="002F2F33" w:rsidRPr="001F3790">
        <w:rPr>
          <w:rFonts w:ascii="Calibri" w:hAnsi="Calibri" w:cs="Calibri"/>
        </w:rPr>
        <w:t xml:space="preserve">DHF </w:t>
      </w:r>
      <w:r w:rsidRPr="001F3790">
        <w:rPr>
          <w:rFonts w:ascii="Calibri" w:hAnsi="Calibri" w:cs="Calibri"/>
        </w:rPr>
        <w:t xml:space="preserve">+ 0.2% </w:t>
      </w:r>
      <w:proofErr w:type="spellStart"/>
      <w:r w:rsidRPr="001F3790">
        <w:rPr>
          <w:rFonts w:ascii="Calibri" w:hAnsi="Calibri" w:cs="Calibri"/>
        </w:rPr>
        <w:t>gotu</w:t>
      </w:r>
      <w:proofErr w:type="spellEnd"/>
      <w:r w:rsidRPr="001F3790">
        <w:rPr>
          <w:rFonts w:ascii="Calibri" w:hAnsi="Calibri" w:cs="Calibri"/>
        </w:rPr>
        <w:t xml:space="preserve"> kola extract (10 mg/ml) and (</w:t>
      </w:r>
      <w:r w:rsidRPr="00E41966">
        <w:rPr>
          <w:rFonts w:ascii="Calibri" w:hAnsi="Calibri" w:cs="Calibri"/>
          <w:b/>
          <w:bCs/>
        </w:rPr>
        <w:t>B</w:t>
      </w:r>
      <w:r w:rsidRPr="001F3790">
        <w:rPr>
          <w:rFonts w:ascii="Calibri" w:hAnsi="Calibri" w:cs="Calibri"/>
        </w:rPr>
        <w:t xml:space="preserve">) 500 </w:t>
      </w:r>
      <w:proofErr w:type="spellStart"/>
      <w:r w:rsidRPr="001F3790">
        <w:rPr>
          <w:rFonts w:ascii="Calibri" w:hAnsi="Calibri" w:cs="Calibri"/>
        </w:rPr>
        <w:t>nM</w:t>
      </w:r>
      <w:proofErr w:type="spellEnd"/>
      <w:r w:rsidRPr="001F3790">
        <w:rPr>
          <w:rFonts w:ascii="Calibri" w:hAnsi="Calibri" w:cs="Calibri"/>
        </w:rPr>
        <w:t xml:space="preserve"> 7,8-</w:t>
      </w:r>
      <w:r w:rsidR="002F2F33" w:rsidRPr="001F3790">
        <w:rPr>
          <w:rFonts w:ascii="Calibri" w:hAnsi="Calibri" w:cs="Calibri"/>
        </w:rPr>
        <w:t xml:space="preserve">DHF </w:t>
      </w:r>
      <w:r w:rsidRPr="001F3790">
        <w:rPr>
          <w:rFonts w:ascii="Calibri" w:hAnsi="Calibri" w:cs="Calibri"/>
        </w:rPr>
        <w:t xml:space="preserve">on the CMAC </w:t>
      </w:r>
      <w:proofErr w:type="spellStart"/>
      <w:r w:rsidRPr="001F3790">
        <w:rPr>
          <w:rFonts w:ascii="Calibri" w:hAnsi="Calibri" w:cs="Calibri"/>
        </w:rPr>
        <w:t>TrkB</w:t>
      </w:r>
      <w:proofErr w:type="spellEnd"/>
      <w:r w:rsidRPr="001F3790">
        <w:rPr>
          <w:rFonts w:ascii="Calibri" w:hAnsi="Calibri" w:cs="Calibri"/>
        </w:rPr>
        <w:t xml:space="preserve"> column. Ammonium acetate buffer (10 mM, pH 7.4) with 5% methanol was used as eluent at a flow rate of 0.4 mL/min.</w:t>
      </w:r>
    </w:p>
    <w:p w14:paraId="7C4BA301" w14:textId="77777777" w:rsidR="00B06E8F" w:rsidRPr="001F3790" w:rsidRDefault="00B06E8F" w:rsidP="00BB4101">
      <w:pPr>
        <w:jc w:val="both"/>
        <w:rPr>
          <w:rFonts w:ascii="Calibri" w:hAnsi="Calibri" w:cs="Calibri"/>
        </w:rPr>
      </w:pPr>
    </w:p>
    <w:p w14:paraId="5B357160" w14:textId="493AADD4" w:rsidR="00B06E8F" w:rsidRPr="001F3790" w:rsidRDefault="00B06E8F" w:rsidP="00BB4101">
      <w:pPr>
        <w:jc w:val="both"/>
        <w:rPr>
          <w:rFonts w:ascii="Calibri" w:hAnsi="Calibri" w:cs="Calibri"/>
        </w:rPr>
      </w:pPr>
      <w:r w:rsidRPr="001F3790">
        <w:rPr>
          <w:rFonts w:ascii="Calibri" w:hAnsi="Calibri" w:cs="Calibri"/>
          <w:b/>
          <w:bCs/>
        </w:rPr>
        <w:t>Figure 8.</w:t>
      </w:r>
      <w:r w:rsidRPr="001F3790">
        <w:rPr>
          <w:rFonts w:ascii="Calibri" w:hAnsi="Calibri" w:cs="Calibri"/>
        </w:rPr>
        <w:t xml:space="preserve"> </w:t>
      </w:r>
      <w:r w:rsidR="00581227" w:rsidRPr="001F3790">
        <w:rPr>
          <w:rFonts w:ascii="Calibri" w:hAnsi="Calibri" w:cs="Calibri"/>
          <w:b/>
        </w:rPr>
        <w:t xml:space="preserve">Frontal affinity chromatograms of 7,8-DHF with 0.2% </w:t>
      </w:r>
      <w:proofErr w:type="spellStart"/>
      <w:r w:rsidR="00581227" w:rsidRPr="001F3790">
        <w:rPr>
          <w:rFonts w:ascii="Calibri" w:hAnsi="Calibri" w:cs="Calibri"/>
          <w:b/>
        </w:rPr>
        <w:t>gotu</w:t>
      </w:r>
      <w:proofErr w:type="spellEnd"/>
      <w:r w:rsidR="00581227" w:rsidRPr="001F3790">
        <w:rPr>
          <w:rFonts w:ascii="Calibri" w:hAnsi="Calibri" w:cs="Calibri"/>
          <w:b/>
        </w:rPr>
        <w:t xml:space="preserve"> kola extract on the </w:t>
      </w:r>
      <w:proofErr w:type="spellStart"/>
      <w:r w:rsidR="00581227" w:rsidRPr="00E41966">
        <w:rPr>
          <w:rFonts w:ascii="Calibri" w:hAnsi="Calibri" w:cs="Calibri"/>
          <w:b/>
        </w:rPr>
        <w:t>TrkB</w:t>
      </w:r>
      <w:proofErr w:type="spellEnd"/>
      <w:r w:rsidR="00581227" w:rsidRPr="00E41966">
        <w:rPr>
          <w:rFonts w:ascii="Calibri" w:hAnsi="Calibri" w:cs="Calibri"/>
          <w:b/>
        </w:rPr>
        <w:t>-NULL CMAC</w:t>
      </w:r>
      <w:r w:rsidR="00581227" w:rsidRPr="001F3790">
        <w:rPr>
          <w:rFonts w:ascii="Calibri" w:hAnsi="Calibri" w:cs="Calibri"/>
          <w:b/>
        </w:rPr>
        <w:t xml:space="preserve"> column.</w:t>
      </w:r>
      <w:r w:rsidR="00581227" w:rsidRPr="001F3790">
        <w:rPr>
          <w:rFonts w:ascii="Calibri" w:hAnsi="Calibri" w:cs="Calibri"/>
        </w:rPr>
        <w:t xml:space="preserve"> </w:t>
      </w:r>
      <w:r w:rsidRPr="001F3790">
        <w:rPr>
          <w:rFonts w:ascii="Calibri" w:hAnsi="Calibri" w:cs="Calibri"/>
        </w:rPr>
        <w:t>Representative frontal elution profile of (</w:t>
      </w:r>
      <w:r w:rsidRPr="00E41966">
        <w:rPr>
          <w:rFonts w:ascii="Calibri" w:hAnsi="Calibri" w:cs="Calibri"/>
          <w:b/>
          <w:bCs/>
        </w:rPr>
        <w:t>A</w:t>
      </w:r>
      <w:r w:rsidRPr="001F3790">
        <w:rPr>
          <w:rFonts w:ascii="Calibri" w:hAnsi="Calibri" w:cs="Calibri"/>
        </w:rPr>
        <w:t xml:space="preserve">) 500 </w:t>
      </w:r>
      <w:proofErr w:type="spellStart"/>
      <w:r w:rsidRPr="001F3790">
        <w:rPr>
          <w:rFonts w:ascii="Calibri" w:hAnsi="Calibri" w:cs="Calibri"/>
        </w:rPr>
        <w:t>nM</w:t>
      </w:r>
      <w:proofErr w:type="spellEnd"/>
      <w:r w:rsidRPr="001F3790">
        <w:rPr>
          <w:rFonts w:ascii="Calibri" w:hAnsi="Calibri" w:cs="Calibri"/>
        </w:rPr>
        <w:t xml:space="preserve"> 7,8-</w:t>
      </w:r>
      <w:r w:rsidR="002F2F33" w:rsidRPr="001F3790">
        <w:rPr>
          <w:rFonts w:ascii="Calibri" w:hAnsi="Calibri" w:cs="Calibri"/>
        </w:rPr>
        <w:t xml:space="preserve">DHF </w:t>
      </w:r>
      <w:r w:rsidRPr="001F3790">
        <w:rPr>
          <w:rFonts w:ascii="Calibri" w:hAnsi="Calibri" w:cs="Calibri"/>
        </w:rPr>
        <w:t>and (</w:t>
      </w:r>
      <w:r w:rsidRPr="00E41966">
        <w:rPr>
          <w:rFonts w:ascii="Calibri" w:hAnsi="Calibri" w:cs="Calibri"/>
          <w:b/>
          <w:bCs/>
        </w:rPr>
        <w:t>B</w:t>
      </w:r>
      <w:r w:rsidRPr="001F3790">
        <w:rPr>
          <w:rFonts w:ascii="Calibri" w:hAnsi="Calibri" w:cs="Calibri"/>
        </w:rPr>
        <w:t xml:space="preserve">) 500 </w:t>
      </w:r>
      <w:proofErr w:type="spellStart"/>
      <w:r w:rsidRPr="001F3790">
        <w:rPr>
          <w:rFonts w:ascii="Calibri" w:hAnsi="Calibri" w:cs="Calibri"/>
        </w:rPr>
        <w:t>nM</w:t>
      </w:r>
      <w:proofErr w:type="spellEnd"/>
      <w:r w:rsidRPr="001F3790">
        <w:rPr>
          <w:rFonts w:ascii="Calibri" w:hAnsi="Calibri" w:cs="Calibri"/>
        </w:rPr>
        <w:t xml:space="preserve"> 7,8-</w:t>
      </w:r>
      <w:r w:rsidR="002F2F33" w:rsidRPr="001F3790">
        <w:rPr>
          <w:rFonts w:ascii="Calibri" w:hAnsi="Calibri" w:cs="Calibri"/>
        </w:rPr>
        <w:t xml:space="preserve">DHF </w:t>
      </w:r>
      <w:r w:rsidRPr="001F3790">
        <w:rPr>
          <w:rFonts w:ascii="Calibri" w:hAnsi="Calibri" w:cs="Calibri"/>
        </w:rPr>
        <w:t xml:space="preserve">+ 0.2% </w:t>
      </w:r>
      <w:proofErr w:type="spellStart"/>
      <w:r w:rsidRPr="001F3790">
        <w:rPr>
          <w:rFonts w:ascii="Calibri" w:hAnsi="Calibri" w:cs="Calibri"/>
        </w:rPr>
        <w:t>gotu</w:t>
      </w:r>
      <w:proofErr w:type="spellEnd"/>
      <w:r w:rsidRPr="001F3790">
        <w:rPr>
          <w:rFonts w:ascii="Calibri" w:hAnsi="Calibri" w:cs="Calibri"/>
        </w:rPr>
        <w:t xml:space="preserve"> kola extract (10 mg/m</w:t>
      </w:r>
      <w:r w:rsidR="00931665" w:rsidRPr="001F3790">
        <w:rPr>
          <w:rFonts w:ascii="Calibri" w:hAnsi="Calibri" w:cs="Calibri"/>
        </w:rPr>
        <w:t>L</w:t>
      </w:r>
      <w:r w:rsidRPr="001F3790">
        <w:rPr>
          <w:rFonts w:ascii="Calibri" w:hAnsi="Calibri" w:cs="Calibri"/>
        </w:rPr>
        <w:t xml:space="preserve">) </w:t>
      </w:r>
      <w:r w:rsidR="00716B2E" w:rsidRPr="001F3790">
        <w:rPr>
          <w:rFonts w:ascii="Calibri" w:hAnsi="Calibri" w:cs="Calibri"/>
        </w:rPr>
        <w:t xml:space="preserve">on the </w:t>
      </w:r>
      <w:proofErr w:type="spellStart"/>
      <w:r w:rsidR="00716B2E" w:rsidRPr="001F3790">
        <w:rPr>
          <w:rFonts w:ascii="Calibri" w:hAnsi="Calibri" w:cs="Calibri"/>
        </w:rPr>
        <w:t>TrkB</w:t>
      </w:r>
      <w:proofErr w:type="spellEnd"/>
      <w:r w:rsidR="00716B2E" w:rsidRPr="001F3790">
        <w:rPr>
          <w:rFonts w:ascii="Calibri" w:hAnsi="Calibri" w:cs="Calibri"/>
        </w:rPr>
        <w:t>-NULL CMAC</w:t>
      </w:r>
      <w:r w:rsidRPr="001F3790">
        <w:rPr>
          <w:rFonts w:ascii="Calibri" w:hAnsi="Calibri" w:cs="Calibri"/>
        </w:rPr>
        <w:t xml:space="preserve"> column. Ammonium acetate buffer (10 mM, pH 7.4) with 5% methanol was used as eluent at a flow rate of 0.4 mL/min.</w:t>
      </w:r>
    </w:p>
    <w:p w14:paraId="5638036D" w14:textId="77777777" w:rsidR="0026568D" w:rsidRPr="001F3790" w:rsidRDefault="0026568D" w:rsidP="00BB4101">
      <w:pPr>
        <w:jc w:val="both"/>
        <w:rPr>
          <w:rFonts w:ascii="Calibri" w:hAnsi="Calibri" w:cs="Calibri"/>
        </w:rPr>
      </w:pPr>
    </w:p>
    <w:p w14:paraId="1D172B4C" w14:textId="4C178CFD" w:rsidR="0026568D" w:rsidRDefault="0026568D" w:rsidP="00BB4101">
      <w:pPr>
        <w:jc w:val="both"/>
        <w:rPr>
          <w:rFonts w:ascii="Calibri" w:hAnsi="Calibri" w:cs="Calibri"/>
        </w:rPr>
      </w:pPr>
      <w:r w:rsidRPr="001F3790">
        <w:rPr>
          <w:rFonts w:ascii="Calibri" w:hAnsi="Calibri" w:cs="Calibri"/>
          <w:b/>
          <w:bCs/>
        </w:rPr>
        <w:lastRenderedPageBreak/>
        <w:t>Figure 9.</w:t>
      </w:r>
      <w:r w:rsidRPr="001F3790">
        <w:rPr>
          <w:rFonts w:ascii="Calibri" w:hAnsi="Calibri" w:cs="Calibri"/>
        </w:rPr>
        <w:t xml:space="preserve"> </w:t>
      </w:r>
      <w:r w:rsidR="00AC3506" w:rsidRPr="00E41966">
        <w:rPr>
          <w:rFonts w:ascii="Calibri" w:hAnsi="Calibri" w:cs="Calibri"/>
          <w:b/>
        </w:rPr>
        <w:t xml:space="preserve">UPLC-MS chromatograms of </w:t>
      </w:r>
      <w:proofErr w:type="spellStart"/>
      <w:r w:rsidR="00AC3506" w:rsidRPr="00E41966">
        <w:rPr>
          <w:rFonts w:ascii="Calibri" w:hAnsi="Calibri" w:cs="Calibri"/>
          <w:b/>
        </w:rPr>
        <w:t>gotu</w:t>
      </w:r>
      <w:proofErr w:type="spellEnd"/>
      <w:r w:rsidR="00AC3506" w:rsidRPr="00E41966">
        <w:rPr>
          <w:rFonts w:ascii="Calibri" w:hAnsi="Calibri" w:cs="Calibri"/>
          <w:b/>
        </w:rPr>
        <w:t xml:space="preserve"> kola extract fractions.</w:t>
      </w:r>
      <w:r w:rsidR="00AC3506" w:rsidRPr="001F3790">
        <w:rPr>
          <w:rFonts w:ascii="Calibri" w:hAnsi="Calibri" w:cs="Calibri"/>
        </w:rPr>
        <w:t xml:space="preserve"> </w:t>
      </w:r>
      <w:r w:rsidR="000B6C92" w:rsidRPr="001F3790">
        <w:rPr>
          <w:rFonts w:ascii="Calibri" w:hAnsi="Calibri" w:cs="Calibri"/>
        </w:rPr>
        <w:t>UPLC-MS c</w:t>
      </w:r>
      <w:r w:rsidRPr="001F3790">
        <w:rPr>
          <w:rFonts w:ascii="Calibri" w:hAnsi="Calibri" w:cs="Calibri"/>
        </w:rPr>
        <w:t xml:space="preserve">hromatograms of </w:t>
      </w:r>
      <w:proofErr w:type="spellStart"/>
      <w:r w:rsidRPr="001F3790">
        <w:rPr>
          <w:rFonts w:ascii="Calibri" w:hAnsi="Calibri" w:cs="Calibri"/>
        </w:rPr>
        <w:t>gotu</w:t>
      </w:r>
      <w:proofErr w:type="spellEnd"/>
      <w:r w:rsidRPr="001F3790">
        <w:rPr>
          <w:rFonts w:ascii="Calibri" w:hAnsi="Calibri" w:cs="Calibri"/>
        </w:rPr>
        <w:t xml:space="preserve"> kola extract fractions (</w:t>
      </w:r>
      <w:r w:rsidRPr="00E41966">
        <w:rPr>
          <w:rFonts w:ascii="Calibri" w:hAnsi="Calibri" w:cs="Calibri"/>
          <w:b/>
          <w:bCs/>
        </w:rPr>
        <w:t>A</w:t>
      </w:r>
      <w:r w:rsidRPr="001F3790">
        <w:rPr>
          <w:rFonts w:ascii="Calibri" w:hAnsi="Calibri" w:cs="Calibri"/>
        </w:rPr>
        <w:t>) eluted between 0</w:t>
      </w:r>
      <w:r w:rsidR="00A1612B">
        <w:rPr>
          <w:rFonts w:ascii="Calibri" w:hAnsi="Calibri" w:cs="Calibri"/>
        </w:rPr>
        <w:t>–</w:t>
      </w:r>
      <w:r w:rsidRPr="001F3790">
        <w:rPr>
          <w:rFonts w:ascii="Calibri" w:hAnsi="Calibri" w:cs="Calibri"/>
        </w:rPr>
        <w:t xml:space="preserve">5 min from </w:t>
      </w:r>
      <w:proofErr w:type="spellStart"/>
      <w:r w:rsidRPr="001F3790">
        <w:rPr>
          <w:rFonts w:ascii="Calibri" w:hAnsi="Calibri" w:cs="Calibri"/>
        </w:rPr>
        <w:t>TrkB</w:t>
      </w:r>
      <w:proofErr w:type="spellEnd"/>
      <w:r w:rsidRPr="001F3790">
        <w:rPr>
          <w:rFonts w:ascii="Calibri" w:hAnsi="Calibri" w:cs="Calibri"/>
        </w:rPr>
        <w:t>-NULL CMAC column and (</w:t>
      </w:r>
      <w:r w:rsidRPr="00E41966">
        <w:rPr>
          <w:rFonts w:ascii="Calibri" w:hAnsi="Calibri" w:cs="Calibri"/>
          <w:b/>
          <w:bCs/>
        </w:rPr>
        <w:t>C</w:t>
      </w:r>
      <w:r w:rsidRPr="001F3790">
        <w:rPr>
          <w:rFonts w:ascii="Calibri" w:hAnsi="Calibri" w:cs="Calibri"/>
        </w:rPr>
        <w:t>) eluted between 50</w:t>
      </w:r>
      <w:r w:rsidR="00A1612B">
        <w:rPr>
          <w:rFonts w:ascii="Calibri" w:hAnsi="Calibri" w:cs="Calibri"/>
        </w:rPr>
        <w:t>–</w:t>
      </w:r>
      <w:r w:rsidRPr="001F3790">
        <w:rPr>
          <w:rFonts w:ascii="Calibri" w:hAnsi="Calibri" w:cs="Calibri"/>
        </w:rPr>
        <w:t xml:space="preserve">55 min from CMAC </w:t>
      </w:r>
      <w:proofErr w:type="spellStart"/>
      <w:r w:rsidRPr="001F3790">
        <w:rPr>
          <w:rFonts w:ascii="Calibri" w:hAnsi="Calibri" w:cs="Calibri"/>
        </w:rPr>
        <w:t>TrkB</w:t>
      </w:r>
      <w:proofErr w:type="spellEnd"/>
      <w:r w:rsidRPr="001F3790">
        <w:rPr>
          <w:rFonts w:ascii="Calibri" w:hAnsi="Calibri" w:cs="Calibri"/>
        </w:rPr>
        <w:t xml:space="preserve"> column.</w:t>
      </w:r>
      <w:r w:rsidR="000B6C92" w:rsidRPr="001F3790">
        <w:rPr>
          <w:rFonts w:ascii="Calibri" w:hAnsi="Calibri" w:cs="Calibri"/>
        </w:rPr>
        <w:t xml:space="preserve"> A compound with </w:t>
      </w:r>
      <w:r w:rsidR="002365D1" w:rsidRPr="001F3790">
        <w:rPr>
          <w:rFonts w:ascii="Calibri" w:hAnsi="Calibri" w:cs="Calibri"/>
        </w:rPr>
        <w:t xml:space="preserve">a </w:t>
      </w:r>
      <w:r w:rsidR="000B6C92" w:rsidRPr="001F3790">
        <w:rPr>
          <w:rFonts w:ascii="Calibri" w:hAnsi="Calibri" w:cs="Calibri"/>
        </w:rPr>
        <w:t xml:space="preserve">retention time </w:t>
      </w:r>
      <w:r w:rsidR="002365D1" w:rsidRPr="001F3790">
        <w:rPr>
          <w:rFonts w:ascii="Calibri" w:hAnsi="Calibri" w:cs="Calibri"/>
        </w:rPr>
        <w:t xml:space="preserve">of </w:t>
      </w:r>
      <w:r w:rsidR="000B6C92" w:rsidRPr="001F3790">
        <w:rPr>
          <w:rFonts w:ascii="Calibri" w:hAnsi="Calibri" w:cs="Calibri"/>
        </w:rPr>
        <w:t>17.48 min present in both fractions, as confirmed by matching mass spectra (</w:t>
      </w:r>
      <w:r w:rsidR="000B6C92" w:rsidRPr="00E41966">
        <w:rPr>
          <w:rFonts w:ascii="Calibri" w:hAnsi="Calibri" w:cs="Calibri"/>
          <w:b/>
          <w:bCs/>
        </w:rPr>
        <w:t>B</w:t>
      </w:r>
      <w:r w:rsidR="000B6C92" w:rsidRPr="001F3790">
        <w:rPr>
          <w:rFonts w:ascii="Calibri" w:hAnsi="Calibri" w:cs="Calibri"/>
        </w:rPr>
        <w:t xml:space="preserve"> and </w:t>
      </w:r>
      <w:r w:rsidR="000B6C92" w:rsidRPr="00E41966">
        <w:rPr>
          <w:rFonts w:ascii="Calibri" w:hAnsi="Calibri" w:cs="Calibri"/>
          <w:b/>
          <w:bCs/>
        </w:rPr>
        <w:t>D</w:t>
      </w:r>
      <w:r w:rsidR="000B6C92" w:rsidRPr="001F3790">
        <w:rPr>
          <w:rFonts w:ascii="Calibri" w:hAnsi="Calibri" w:cs="Calibri"/>
        </w:rPr>
        <w:t xml:space="preserve">) was identified as </w:t>
      </w:r>
      <w:r w:rsidR="002365D1" w:rsidRPr="001F3790">
        <w:rPr>
          <w:rFonts w:ascii="Calibri" w:hAnsi="Calibri" w:cs="Calibri"/>
        </w:rPr>
        <w:t xml:space="preserve">a </w:t>
      </w:r>
      <w:r w:rsidR="000B6C92" w:rsidRPr="001F3790">
        <w:rPr>
          <w:rFonts w:ascii="Calibri" w:hAnsi="Calibri" w:cs="Calibri"/>
        </w:rPr>
        <w:t xml:space="preserve">potential </w:t>
      </w:r>
      <w:proofErr w:type="spellStart"/>
      <w:r w:rsidR="000B6C92" w:rsidRPr="001F3790">
        <w:rPr>
          <w:rFonts w:ascii="Calibri" w:hAnsi="Calibri" w:cs="Calibri"/>
        </w:rPr>
        <w:t>TrkB</w:t>
      </w:r>
      <w:proofErr w:type="spellEnd"/>
      <w:r w:rsidR="000B6C92" w:rsidRPr="001F3790">
        <w:rPr>
          <w:rFonts w:ascii="Calibri" w:hAnsi="Calibri" w:cs="Calibri"/>
        </w:rPr>
        <w:t xml:space="preserve"> binder</w:t>
      </w:r>
      <w:r w:rsidR="008E6C97" w:rsidRPr="001F3790">
        <w:rPr>
          <w:rFonts w:ascii="Calibri" w:hAnsi="Calibri" w:cs="Calibri"/>
        </w:rPr>
        <w:t>.</w:t>
      </w:r>
    </w:p>
    <w:p w14:paraId="70687E97" w14:textId="77777777" w:rsidR="008C0AE3" w:rsidRDefault="008C0AE3" w:rsidP="00BB4101">
      <w:pPr>
        <w:jc w:val="both"/>
        <w:rPr>
          <w:rFonts w:ascii="Calibri" w:hAnsi="Calibri" w:cs="Calibri"/>
        </w:rPr>
      </w:pPr>
    </w:p>
    <w:p w14:paraId="02C65A68" w14:textId="76E9C01F" w:rsidR="008C0AE3" w:rsidRPr="008C0AE3" w:rsidRDefault="008C0AE3" w:rsidP="008C0AE3">
      <w:pPr>
        <w:jc w:val="both"/>
        <w:rPr>
          <w:rFonts w:ascii="Calibri" w:hAnsi="Calibri" w:cs="Calibri"/>
          <w:b/>
          <w:bCs/>
          <w:lang w:val="tr-TR"/>
        </w:rPr>
      </w:pPr>
      <w:proofErr w:type="spellStart"/>
      <w:r w:rsidRPr="008C0AE3">
        <w:rPr>
          <w:rFonts w:ascii="Calibri" w:hAnsi="Calibri" w:cs="Calibri"/>
          <w:b/>
          <w:bCs/>
          <w:lang w:val="tr-TR"/>
        </w:rPr>
        <w:t>Table</w:t>
      </w:r>
      <w:proofErr w:type="spellEnd"/>
      <w:r w:rsidRPr="008C0AE3">
        <w:rPr>
          <w:rFonts w:ascii="Calibri" w:hAnsi="Calibri" w:cs="Calibri"/>
          <w:b/>
          <w:bCs/>
          <w:lang w:val="tr-TR"/>
        </w:rPr>
        <w:t xml:space="preserve"> 1. </w:t>
      </w:r>
      <w:proofErr w:type="spellStart"/>
      <w:r w:rsidRPr="008C0AE3">
        <w:rPr>
          <w:rFonts w:ascii="Calibri" w:hAnsi="Calibri" w:cs="Calibri"/>
          <w:b/>
          <w:bCs/>
          <w:lang w:val="tr-TR"/>
        </w:rPr>
        <w:t>Homogenization</w:t>
      </w:r>
      <w:proofErr w:type="spellEnd"/>
      <w:r w:rsidRPr="008C0AE3">
        <w:rPr>
          <w:rFonts w:ascii="Calibri" w:hAnsi="Calibri" w:cs="Calibri"/>
          <w:b/>
          <w:bCs/>
          <w:lang w:val="tr-TR"/>
        </w:rPr>
        <w:t xml:space="preserve"> </w:t>
      </w:r>
      <w:proofErr w:type="spellStart"/>
      <w:r>
        <w:rPr>
          <w:rFonts w:ascii="Calibri" w:hAnsi="Calibri" w:cs="Calibri"/>
          <w:b/>
          <w:bCs/>
          <w:lang w:val="tr-TR"/>
        </w:rPr>
        <w:t>b</w:t>
      </w:r>
      <w:r w:rsidRPr="008C0AE3">
        <w:rPr>
          <w:rFonts w:ascii="Calibri" w:hAnsi="Calibri" w:cs="Calibri"/>
          <w:b/>
          <w:bCs/>
          <w:lang w:val="tr-TR"/>
        </w:rPr>
        <w:t>uffer</w:t>
      </w:r>
      <w:proofErr w:type="spellEnd"/>
      <w:r>
        <w:rPr>
          <w:rFonts w:ascii="Calibri" w:hAnsi="Calibri" w:cs="Calibri"/>
          <w:b/>
          <w:bCs/>
          <w:lang w:val="tr-TR"/>
        </w:rPr>
        <w:t xml:space="preserve"> </w:t>
      </w:r>
      <w:proofErr w:type="spellStart"/>
      <w:r>
        <w:rPr>
          <w:rFonts w:ascii="Calibri" w:hAnsi="Calibri" w:cs="Calibri"/>
          <w:b/>
          <w:bCs/>
          <w:lang w:val="tr-TR"/>
        </w:rPr>
        <w:t>composition</w:t>
      </w:r>
      <w:proofErr w:type="spellEnd"/>
      <w:r w:rsidR="002755B0">
        <w:rPr>
          <w:rFonts w:ascii="Calibri" w:hAnsi="Calibri" w:cs="Calibri"/>
          <w:b/>
          <w:bCs/>
          <w:lang w:val="tr-TR"/>
        </w:rPr>
        <w:t>.</w:t>
      </w:r>
    </w:p>
    <w:p w14:paraId="7F006631" w14:textId="77777777" w:rsidR="00016F4A" w:rsidRPr="008C0AE3" w:rsidRDefault="00016F4A" w:rsidP="008C0AE3">
      <w:pPr>
        <w:jc w:val="both"/>
        <w:rPr>
          <w:rFonts w:ascii="Calibri" w:hAnsi="Calibri" w:cs="Calibri"/>
          <w:b/>
          <w:bCs/>
        </w:rPr>
      </w:pPr>
    </w:p>
    <w:p w14:paraId="7150831A" w14:textId="4719E535" w:rsidR="00016F4A" w:rsidRPr="008C0AE3" w:rsidRDefault="00016F4A" w:rsidP="008C0AE3">
      <w:pPr>
        <w:jc w:val="both"/>
        <w:rPr>
          <w:rFonts w:ascii="Calibri" w:hAnsi="Calibri" w:cs="Calibri"/>
          <w:b/>
          <w:bCs/>
          <w:lang w:val="tr-TR"/>
        </w:rPr>
      </w:pPr>
      <w:proofErr w:type="spellStart"/>
      <w:r w:rsidRPr="008C0AE3">
        <w:rPr>
          <w:rFonts w:ascii="Calibri" w:hAnsi="Calibri" w:cs="Calibri"/>
          <w:b/>
          <w:bCs/>
          <w:lang w:val="tr-TR"/>
        </w:rPr>
        <w:t>Table</w:t>
      </w:r>
      <w:proofErr w:type="spellEnd"/>
      <w:r w:rsidRPr="008C0AE3">
        <w:rPr>
          <w:rFonts w:ascii="Calibri" w:hAnsi="Calibri" w:cs="Calibri"/>
          <w:b/>
          <w:bCs/>
          <w:lang w:val="tr-TR"/>
        </w:rPr>
        <w:t xml:space="preserve"> 2. </w:t>
      </w:r>
      <w:proofErr w:type="spellStart"/>
      <w:r w:rsidRPr="008C0AE3">
        <w:rPr>
          <w:rFonts w:ascii="Calibri" w:hAnsi="Calibri" w:cs="Calibri"/>
          <w:b/>
          <w:bCs/>
          <w:lang w:val="tr-TR"/>
        </w:rPr>
        <w:t>Solubilization</w:t>
      </w:r>
      <w:proofErr w:type="spellEnd"/>
      <w:r w:rsidRPr="008C0AE3">
        <w:rPr>
          <w:rFonts w:ascii="Calibri" w:hAnsi="Calibri" w:cs="Calibri"/>
          <w:b/>
          <w:bCs/>
          <w:lang w:val="tr-TR"/>
        </w:rPr>
        <w:t xml:space="preserve"> </w:t>
      </w:r>
      <w:proofErr w:type="spellStart"/>
      <w:r w:rsidR="008C0AE3">
        <w:rPr>
          <w:rFonts w:ascii="Calibri" w:hAnsi="Calibri" w:cs="Calibri"/>
          <w:b/>
          <w:bCs/>
          <w:lang w:val="tr-TR"/>
        </w:rPr>
        <w:t>b</w:t>
      </w:r>
      <w:r w:rsidRPr="008C0AE3">
        <w:rPr>
          <w:rFonts w:ascii="Calibri" w:hAnsi="Calibri" w:cs="Calibri"/>
          <w:b/>
          <w:bCs/>
          <w:lang w:val="tr-TR"/>
        </w:rPr>
        <w:t>uffer</w:t>
      </w:r>
      <w:proofErr w:type="spellEnd"/>
      <w:r w:rsidR="008C0AE3">
        <w:rPr>
          <w:rFonts w:ascii="Calibri" w:hAnsi="Calibri" w:cs="Calibri"/>
          <w:b/>
          <w:bCs/>
          <w:lang w:val="tr-TR"/>
        </w:rPr>
        <w:t xml:space="preserve"> </w:t>
      </w:r>
      <w:proofErr w:type="spellStart"/>
      <w:r w:rsidR="008C0AE3">
        <w:rPr>
          <w:rFonts w:ascii="Calibri" w:hAnsi="Calibri" w:cs="Calibri"/>
          <w:b/>
          <w:bCs/>
          <w:lang w:val="tr-TR"/>
        </w:rPr>
        <w:t>composition</w:t>
      </w:r>
      <w:proofErr w:type="spellEnd"/>
      <w:r w:rsidR="008C0AE3">
        <w:rPr>
          <w:rFonts w:ascii="Calibri" w:hAnsi="Calibri" w:cs="Calibri"/>
          <w:b/>
          <w:bCs/>
          <w:lang w:val="tr-TR"/>
        </w:rPr>
        <w:t>.</w:t>
      </w:r>
    </w:p>
    <w:p w14:paraId="32EAFD7D" w14:textId="77777777" w:rsidR="006E4797" w:rsidRPr="008C0AE3" w:rsidRDefault="006E4797" w:rsidP="008C0AE3">
      <w:pPr>
        <w:jc w:val="both"/>
        <w:rPr>
          <w:rFonts w:ascii="Calibri" w:hAnsi="Calibri" w:cs="Calibri"/>
          <w:b/>
          <w:bCs/>
        </w:rPr>
      </w:pPr>
    </w:p>
    <w:p w14:paraId="1F33FA04" w14:textId="78844BD7" w:rsidR="006F31F9" w:rsidRPr="008C0AE3" w:rsidRDefault="006F31F9" w:rsidP="008C0AE3">
      <w:pPr>
        <w:jc w:val="both"/>
        <w:rPr>
          <w:rFonts w:ascii="Calibri" w:hAnsi="Calibri" w:cs="Calibri"/>
          <w:b/>
          <w:bCs/>
          <w:lang w:val="tr-TR"/>
        </w:rPr>
      </w:pPr>
      <w:proofErr w:type="spellStart"/>
      <w:r w:rsidRPr="008C0AE3">
        <w:rPr>
          <w:rFonts w:ascii="Calibri" w:hAnsi="Calibri" w:cs="Calibri"/>
          <w:b/>
          <w:bCs/>
          <w:lang w:val="tr-TR"/>
        </w:rPr>
        <w:t>Table</w:t>
      </w:r>
      <w:proofErr w:type="spellEnd"/>
      <w:r w:rsidRPr="008C0AE3">
        <w:rPr>
          <w:rFonts w:ascii="Calibri" w:hAnsi="Calibri" w:cs="Calibri"/>
          <w:b/>
          <w:bCs/>
          <w:lang w:val="tr-TR"/>
        </w:rPr>
        <w:t xml:space="preserve"> 3. </w:t>
      </w:r>
      <w:proofErr w:type="spellStart"/>
      <w:r w:rsidRPr="008C0AE3">
        <w:rPr>
          <w:rFonts w:ascii="Calibri" w:hAnsi="Calibri" w:cs="Calibri"/>
          <w:b/>
          <w:bCs/>
          <w:lang w:val="tr-TR"/>
        </w:rPr>
        <w:t>Dialysis</w:t>
      </w:r>
      <w:proofErr w:type="spellEnd"/>
      <w:r w:rsidRPr="008C0AE3">
        <w:rPr>
          <w:rFonts w:ascii="Calibri" w:hAnsi="Calibri" w:cs="Calibri"/>
          <w:b/>
          <w:bCs/>
          <w:lang w:val="tr-TR"/>
        </w:rPr>
        <w:t xml:space="preserve"> </w:t>
      </w:r>
      <w:proofErr w:type="spellStart"/>
      <w:r w:rsidRPr="008C0AE3">
        <w:rPr>
          <w:rFonts w:ascii="Calibri" w:hAnsi="Calibri" w:cs="Calibri"/>
          <w:b/>
          <w:bCs/>
          <w:lang w:val="tr-TR"/>
        </w:rPr>
        <w:t>buffer</w:t>
      </w:r>
      <w:proofErr w:type="spellEnd"/>
      <w:r w:rsidRPr="008C0AE3">
        <w:rPr>
          <w:rFonts w:ascii="Calibri" w:hAnsi="Calibri" w:cs="Calibri"/>
          <w:b/>
          <w:bCs/>
          <w:lang w:val="tr-TR"/>
        </w:rPr>
        <w:t xml:space="preserve"> </w:t>
      </w:r>
      <w:proofErr w:type="spellStart"/>
      <w:r w:rsidRPr="008C0AE3">
        <w:rPr>
          <w:rFonts w:ascii="Calibri" w:hAnsi="Calibri" w:cs="Calibri"/>
          <w:b/>
          <w:bCs/>
          <w:lang w:val="tr-TR"/>
        </w:rPr>
        <w:t>composition</w:t>
      </w:r>
      <w:proofErr w:type="spellEnd"/>
      <w:r w:rsidR="002755B0">
        <w:rPr>
          <w:rFonts w:ascii="Calibri" w:hAnsi="Calibri" w:cs="Calibri"/>
          <w:b/>
          <w:bCs/>
          <w:lang w:val="tr-TR"/>
        </w:rPr>
        <w:t>.</w:t>
      </w:r>
    </w:p>
    <w:p w14:paraId="1922AF79" w14:textId="77777777" w:rsidR="006F31F9" w:rsidRPr="001F3790" w:rsidRDefault="006F31F9" w:rsidP="00E41966">
      <w:pPr>
        <w:jc w:val="both"/>
        <w:rPr>
          <w:rFonts w:ascii="Calibri" w:hAnsi="Calibri" w:cs="Calibri"/>
        </w:rPr>
      </w:pPr>
    </w:p>
    <w:p w14:paraId="5B63438C" w14:textId="18AA1D88" w:rsidR="00DC345F" w:rsidRPr="001F3790" w:rsidRDefault="00551D82" w:rsidP="00E41966">
      <w:pPr>
        <w:jc w:val="both"/>
        <w:rPr>
          <w:rFonts w:ascii="Calibri" w:hAnsi="Calibri" w:cs="Calibri"/>
          <w:b/>
        </w:rPr>
      </w:pPr>
      <w:r w:rsidRPr="001F3790">
        <w:rPr>
          <w:rFonts w:ascii="Calibri" w:hAnsi="Calibri" w:cs="Calibri"/>
          <w:b/>
        </w:rPr>
        <w:t xml:space="preserve">DISCUSSION: </w:t>
      </w:r>
    </w:p>
    <w:p w14:paraId="64410021" w14:textId="3E88A91E" w:rsidR="00304587" w:rsidRPr="001F3790" w:rsidRDefault="00231381" w:rsidP="00BB4101">
      <w:pPr>
        <w:jc w:val="both"/>
        <w:rPr>
          <w:rFonts w:ascii="Calibri" w:hAnsi="Calibri" w:cs="Calibri"/>
        </w:rPr>
      </w:pPr>
      <w:r w:rsidRPr="001F3790">
        <w:rPr>
          <w:rFonts w:ascii="Calibri" w:hAnsi="Calibri" w:cs="Calibri"/>
        </w:rPr>
        <w:t>I</w:t>
      </w:r>
      <w:r w:rsidR="00304587" w:rsidRPr="001F3790">
        <w:rPr>
          <w:rFonts w:ascii="Calibri" w:hAnsi="Calibri" w:cs="Calibri"/>
        </w:rPr>
        <w:t>dentification of active compounds present in complex mixtures of specialized metabolites is a very challenging task</w:t>
      </w:r>
      <w:r w:rsidR="00304587" w:rsidRPr="001F3790">
        <w:rPr>
          <w:rFonts w:ascii="Calibri" w:hAnsi="Calibri" w:cs="Calibri"/>
        </w:rPr>
        <w:fldChar w:fldCharType="begin"/>
      </w:r>
      <w:r w:rsidR="00240B3A" w:rsidRPr="001F3790">
        <w:rPr>
          <w:rFonts w:ascii="Calibri" w:hAnsi="Calibri" w:cs="Calibri"/>
        </w:rPr>
        <w:instrText xml:space="preserve"> ADDIN EN.CITE &lt;EndNote&gt;&lt;Cite&gt;&lt;Author&gt;Ciesla&lt;/Author&gt;&lt;Year&gt;2016&lt;/Year&gt;&lt;RecNum&gt;2&lt;/RecNum&gt;&lt;DisplayText&gt;&lt;style face="superscript"&gt;23&lt;/style&gt;&lt;/DisplayText&gt;&lt;record&gt;&lt;rec-number&gt;2&lt;/rec-number&gt;&lt;foreign-keys&gt;&lt;key app="EN" db-id="wa5fdd0e7vxezyetx9kpzr5e0x2t5svvrz9v" timestamp="1587928991"&gt;2&lt;/key&gt;&lt;/foreign-keys&gt;&lt;ref-type name="Journal Article"&gt;17&lt;/ref-type&gt;&lt;contributors&gt;&lt;authors&gt;&lt;author&gt;Ciesla, L.&lt;/author&gt;&lt;author&gt;Moaddel, R.&lt;/author&gt;&lt;/authors&gt;&lt;/contributors&gt;&lt;auth-address&gt;Laboratory of Clinical Investigation, Biomedical Research Center, 8C232, National Institute on Aging, National Institutes of Health, 251 Bayview Boulevard, Baltimore, Maryland 21224, USA. moaddelru@mail.nih.gov.&lt;/auth-address&gt;&lt;titles&gt;&lt;title&gt;Comparison of analytical techniques for the identification of bioactive compounds from natural products&lt;/title&gt;&lt;secondary-title&gt;Nat Prod Rep&lt;/secondary-title&gt;&lt;/titles&gt;&lt;periodical&gt;&lt;full-title&gt;Nat Prod Rep&lt;/full-title&gt;&lt;/periodical&gt;&lt;pages&gt;1131-45&lt;/pages&gt;&lt;volume&gt;33&lt;/volume&gt;&lt;number&gt;10&lt;/number&gt;&lt;keywords&gt;&lt;keyword&gt;Biological Products/*chemistry&lt;/keyword&gt;&lt;keyword&gt;*Drug Discovery&lt;/keyword&gt;&lt;keyword&gt;Molecular Structure&lt;/keyword&gt;&lt;keyword&gt;Plant Extracts/chemistry&lt;/keyword&gt;&lt;/keywords&gt;&lt;dates&gt;&lt;year&gt;2016&lt;/year&gt;&lt;pub-dates&gt;&lt;date&gt;Oct 28&lt;/date&gt;&lt;/pub-dates&gt;&lt;/dates&gt;&lt;isbn&gt;1460-4752 (Electronic)&amp;#xD;0265-0568 (Linking)&lt;/isbn&gt;&lt;accession-num&gt;27367973&lt;/accession-num&gt;&lt;urls&gt;&lt;related-urls&gt;&lt;url&gt;https://www.ncbi.nlm.nih.gov/pubmed/27367973&lt;/url&gt;&lt;/related-urls&gt;&lt;/urls&gt;&lt;custom2&gt;PMC5042860&lt;/custom2&gt;&lt;electronic-resource-num&gt;10.1039/c6np00016a&lt;/electronic-resource-num&gt;&lt;/record&gt;&lt;/Cite&gt;&lt;/EndNote&gt;</w:instrText>
      </w:r>
      <w:r w:rsidR="00304587" w:rsidRPr="001F3790">
        <w:rPr>
          <w:rFonts w:ascii="Calibri" w:hAnsi="Calibri" w:cs="Calibri"/>
        </w:rPr>
        <w:fldChar w:fldCharType="separate"/>
      </w:r>
      <w:r w:rsidR="00240B3A" w:rsidRPr="00E41966">
        <w:rPr>
          <w:rFonts w:ascii="Calibri" w:hAnsi="Calibri" w:cs="Calibri"/>
          <w:vertAlign w:val="superscript"/>
        </w:rPr>
        <w:t>23</w:t>
      </w:r>
      <w:r w:rsidR="00304587" w:rsidRPr="001F3790">
        <w:rPr>
          <w:rFonts w:ascii="Calibri" w:hAnsi="Calibri" w:cs="Calibri"/>
        </w:rPr>
        <w:fldChar w:fldCharType="end"/>
      </w:r>
      <w:r w:rsidR="002F2F33" w:rsidRPr="001F3790">
        <w:rPr>
          <w:rFonts w:ascii="Calibri" w:hAnsi="Calibri" w:cs="Calibri"/>
        </w:rPr>
        <w:t>.</w:t>
      </w:r>
      <w:r w:rsidR="00304587" w:rsidRPr="001F3790">
        <w:rPr>
          <w:rFonts w:ascii="Calibri" w:hAnsi="Calibri" w:cs="Calibri"/>
        </w:rPr>
        <w:t xml:space="preserve"> Traditionally, individual compounds are isolated, and their activity </w:t>
      </w:r>
      <w:r w:rsidR="00294E5A" w:rsidRPr="001F3790">
        <w:rPr>
          <w:rFonts w:ascii="Calibri" w:hAnsi="Calibri" w:cs="Calibri"/>
        </w:rPr>
        <w:t xml:space="preserve">is </w:t>
      </w:r>
      <w:r w:rsidR="00304587" w:rsidRPr="001F3790">
        <w:rPr>
          <w:rFonts w:ascii="Calibri" w:hAnsi="Calibri" w:cs="Calibri"/>
        </w:rPr>
        <w:t xml:space="preserve">tested in </w:t>
      </w:r>
      <w:r w:rsidRPr="001F3790">
        <w:rPr>
          <w:rFonts w:ascii="Calibri" w:hAnsi="Calibri" w:cs="Calibri"/>
        </w:rPr>
        <w:t>different</w:t>
      </w:r>
      <w:r w:rsidR="00304587" w:rsidRPr="001F3790">
        <w:rPr>
          <w:rFonts w:ascii="Calibri" w:hAnsi="Calibri" w:cs="Calibri"/>
        </w:rPr>
        <w:t xml:space="preserve"> assays. This approach is </w:t>
      </w:r>
      <w:r w:rsidR="00294E5A" w:rsidRPr="001F3790">
        <w:rPr>
          <w:rFonts w:ascii="Calibri" w:hAnsi="Calibri" w:cs="Calibri"/>
        </w:rPr>
        <w:t>time-</w:t>
      </w:r>
      <w:r w:rsidR="00304587" w:rsidRPr="001F3790">
        <w:rPr>
          <w:rFonts w:ascii="Calibri" w:hAnsi="Calibri" w:cs="Calibri"/>
        </w:rPr>
        <w:t>consuming and costly and often leads to isolation and identification of the most abundant and well-characterized compounds</w:t>
      </w:r>
      <w:r w:rsidR="00304587" w:rsidRPr="001F3790">
        <w:rPr>
          <w:rFonts w:ascii="Calibri" w:hAnsi="Calibri" w:cs="Calibri"/>
          <w:vertAlign w:val="superscript"/>
        </w:rPr>
        <w:fldChar w:fldCharType="begin"/>
      </w:r>
      <w:r w:rsidR="00240B3A" w:rsidRPr="001F3790">
        <w:rPr>
          <w:rFonts w:ascii="Calibri" w:hAnsi="Calibri" w:cs="Calibri"/>
          <w:vertAlign w:val="superscript"/>
        </w:rPr>
        <w:instrText xml:space="preserve"> ADDIN EN.CITE &lt;EndNote&gt;&lt;Cite&gt;&lt;Author&gt;Ciesla&lt;/Author&gt;&lt;Year&gt;2016&lt;/Year&gt;&lt;RecNum&gt;2&lt;/RecNum&gt;&lt;DisplayText&gt;&lt;style face="superscript"&gt;23&lt;/style&gt;&lt;/DisplayText&gt;&lt;record&gt;&lt;rec-number&gt;2&lt;/rec-number&gt;&lt;foreign-keys&gt;&lt;key app="EN" db-id="wa5fdd0e7vxezyetx9kpzr5e0x2t5svvrz9v" timestamp="1587928991"&gt;2&lt;/key&gt;&lt;/foreign-keys&gt;&lt;ref-type name="Journal Article"&gt;17&lt;/ref-type&gt;&lt;contributors&gt;&lt;authors&gt;&lt;author&gt;Ciesla, L.&lt;/author&gt;&lt;author&gt;Moaddel, R.&lt;/author&gt;&lt;/authors&gt;&lt;/contributors&gt;&lt;auth-address&gt;Laboratory of Clinical Investigation, Biomedical Research Center, 8C232, National Institute on Aging, National Institutes of Health, 251 Bayview Boulevard, Baltimore, Maryland 21224, USA. moaddelru@mail.nih.gov.&lt;/auth-address&gt;&lt;titles&gt;&lt;title&gt;Comparison of analytical techniques for the identification of bioactive compounds from natural products&lt;/title&gt;&lt;secondary-title&gt;Nat Prod Rep&lt;/secondary-title&gt;&lt;/titles&gt;&lt;periodical&gt;&lt;full-title&gt;Nat Prod Rep&lt;/full-title&gt;&lt;/periodical&gt;&lt;pages&gt;1131-45&lt;/pages&gt;&lt;volume&gt;33&lt;/volume&gt;&lt;number&gt;10&lt;/number&gt;&lt;keywords&gt;&lt;keyword&gt;Biological Products/*chemistry&lt;/keyword&gt;&lt;keyword&gt;*Drug Discovery&lt;/keyword&gt;&lt;keyword&gt;Molecular Structure&lt;/keyword&gt;&lt;keyword&gt;Plant Extracts/chemistry&lt;/keyword&gt;&lt;/keywords&gt;&lt;dates&gt;&lt;year&gt;2016&lt;/year&gt;&lt;pub-dates&gt;&lt;date&gt;Oct 28&lt;/date&gt;&lt;/pub-dates&gt;&lt;/dates&gt;&lt;isbn&gt;1460-4752 (Electronic)&amp;#xD;0265-0568 (Linking)&lt;/isbn&gt;&lt;accession-num&gt;27367973&lt;/accession-num&gt;&lt;urls&gt;&lt;related-urls&gt;&lt;url&gt;https://www.ncbi.nlm.nih.gov/pubmed/27367973&lt;/url&gt;&lt;/related-urls&gt;&lt;/urls&gt;&lt;custom2&gt;PMC5042860&lt;/custom2&gt;&lt;electronic-resource-num&gt;10.1039/c6np00016a&lt;/electronic-resource-num&gt;&lt;/record&gt;&lt;/Cite&gt;&lt;/EndNote&gt;</w:instrText>
      </w:r>
      <w:r w:rsidR="00304587" w:rsidRPr="001F3790">
        <w:rPr>
          <w:rFonts w:ascii="Calibri" w:hAnsi="Calibri" w:cs="Calibri"/>
          <w:vertAlign w:val="superscript"/>
        </w:rPr>
        <w:fldChar w:fldCharType="separate"/>
      </w:r>
      <w:r w:rsidR="00240B3A" w:rsidRPr="00E41966">
        <w:rPr>
          <w:rFonts w:ascii="Calibri" w:hAnsi="Calibri" w:cs="Calibri"/>
          <w:vertAlign w:val="superscript"/>
        </w:rPr>
        <w:t>23</w:t>
      </w:r>
      <w:r w:rsidR="00304587" w:rsidRPr="001F3790">
        <w:rPr>
          <w:rFonts w:ascii="Calibri" w:hAnsi="Calibri" w:cs="Calibri"/>
          <w:vertAlign w:val="superscript"/>
        </w:rPr>
        <w:fldChar w:fldCharType="end"/>
      </w:r>
      <w:r w:rsidR="002F2F33" w:rsidRPr="001F3790">
        <w:rPr>
          <w:rFonts w:ascii="Calibri" w:hAnsi="Calibri" w:cs="Calibri"/>
        </w:rPr>
        <w:t>.</w:t>
      </w:r>
      <w:r w:rsidRPr="001F3790">
        <w:rPr>
          <w:rFonts w:ascii="Calibri" w:hAnsi="Calibri" w:cs="Calibri"/>
          <w:vertAlign w:val="superscript"/>
        </w:rPr>
        <w:t xml:space="preserve"> </w:t>
      </w:r>
      <w:r w:rsidR="00304587" w:rsidRPr="001F3790">
        <w:rPr>
          <w:rFonts w:ascii="Calibri" w:hAnsi="Calibri" w:cs="Calibri"/>
        </w:rPr>
        <w:t xml:space="preserve">Currently used high-throughput screening assays rely heavily on screening combinatorial chemistry libraries with already known targets and are not designed to identify </w:t>
      </w:r>
      <w:r w:rsidRPr="001F3790">
        <w:rPr>
          <w:rFonts w:ascii="Calibri" w:hAnsi="Calibri" w:cs="Calibri"/>
        </w:rPr>
        <w:t xml:space="preserve">and isolate </w:t>
      </w:r>
      <w:r w:rsidR="00304587" w:rsidRPr="001F3790">
        <w:rPr>
          <w:rFonts w:ascii="Calibri" w:hAnsi="Calibri" w:cs="Calibri"/>
        </w:rPr>
        <w:t>biologically active compounds present in complex mixtures</w:t>
      </w:r>
      <w:r w:rsidR="00BF7A5D" w:rsidRPr="00E41966">
        <w:rPr>
          <w:rFonts w:ascii="Calibri" w:hAnsi="Calibri" w:cs="Calibri"/>
          <w:vertAlign w:val="superscript"/>
        </w:rPr>
        <w:t>53</w:t>
      </w:r>
      <w:r w:rsidR="002F2F33" w:rsidRPr="001F3790">
        <w:rPr>
          <w:rFonts w:ascii="Calibri" w:hAnsi="Calibri" w:cs="Calibri"/>
        </w:rPr>
        <w:t>.</w:t>
      </w:r>
    </w:p>
    <w:p w14:paraId="58C54632" w14:textId="77777777" w:rsidR="00294E5A" w:rsidRPr="001F3790" w:rsidRDefault="00294E5A" w:rsidP="00BB4101">
      <w:pPr>
        <w:jc w:val="both"/>
        <w:rPr>
          <w:rFonts w:ascii="Calibri" w:hAnsi="Calibri" w:cs="Calibri"/>
        </w:rPr>
      </w:pPr>
    </w:p>
    <w:p w14:paraId="4B8BB622" w14:textId="3AAE2393" w:rsidR="00304587" w:rsidRPr="001F3790" w:rsidRDefault="00304587" w:rsidP="00BB4101">
      <w:pPr>
        <w:jc w:val="both"/>
        <w:rPr>
          <w:rFonts w:ascii="Calibri" w:hAnsi="Calibri" w:cs="Calibri"/>
        </w:rPr>
      </w:pPr>
      <w:r w:rsidRPr="001F3790">
        <w:rPr>
          <w:rFonts w:ascii="Calibri" w:hAnsi="Calibri" w:cs="Calibri"/>
        </w:rPr>
        <w:t>CMAC allows for the identification of compounds targeting</w:t>
      </w:r>
      <w:r w:rsidR="00C25C54" w:rsidRPr="001F3790">
        <w:rPr>
          <w:rFonts w:ascii="Calibri" w:hAnsi="Calibri" w:cs="Calibri"/>
        </w:rPr>
        <w:t xml:space="preserve"> </w:t>
      </w:r>
      <w:r w:rsidR="002F2F33" w:rsidRPr="001F3790">
        <w:rPr>
          <w:rFonts w:ascii="Calibri" w:hAnsi="Calibri" w:cs="Calibri"/>
        </w:rPr>
        <w:t>TMPs</w:t>
      </w:r>
      <w:r w:rsidRPr="001F3790">
        <w:rPr>
          <w:rFonts w:ascii="Calibri" w:hAnsi="Calibri" w:cs="Calibri"/>
          <w:vertAlign w:val="superscript"/>
        </w:rPr>
        <w:fldChar w:fldCharType="begin">
          <w:fldData xml:space="preserve">PEVuZE5vdGU+PENpdGU+PEF1dGhvcj5DaWVzbGE8L0F1dGhvcj48WWVhcj4yMDE2PC9ZZWFyPjxS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=
</w:fldData>
        </w:fldChar>
      </w:r>
      <w:r w:rsidR="00240B3A" w:rsidRPr="001F3790">
        <w:rPr>
          <w:rFonts w:ascii="Calibri" w:hAnsi="Calibri" w:cs="Calibri"/>
          <w:vertAlign w:val="superscript"/>
        </w:rPr>
        <w:instrText xml:space="preserve"> ADDIN EN.CITE </w:instrText>
      </w:r>
      <w:r w:rsidR="00240B3A" w:rsidRPr="001F3790">
        <w:rPr>
          <w:rFonts w:ascii="Calibri" w:hAnsi="Calibri" w:cs="Calibri"/>
          <w:vertAlign w:val="superscript"/>
        </w:rPr>
        <w:fldChar w:fldCharType="begin">
          <w:fldData xml:space="preserve">PEVuZE5vdGU+PENpdGU+PEF1dGhvcj5DaWVzbGE8L0F1dGhvcj48WWVhcj4yMDE2PC9ZZWFyPjxS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=
</w:fldData>
        </w:fldChar>
      </w:r>
      <w:r w:rsidR="00240B3A" w:rsidRPr="001F3790">
        <w:rPr>
          <w:rFonts w:ascii="Calibri" w:hAnsi="Calibri" w:cs="Calibri"/>
          <w:vertAlign w:val="superscript"/>
        </w:rPr>
        <w:instrText xml:space="preserve"> ADDIN EN.CITE.DATA </w:instrText>
      </w:r>
      <w:r w:rsidR="00240B3A" w:rsidRPr="001F3790">
        <w:rPr>
          <w:rFonts w:ascii="Calibri" w:hAnsi="Calibri" w:cs="Calibri"/>
          <w:vertAlign w:val="superscript"/>
        </w:rPr>
      </w:r>
      <w:r w:rsidR="00240B3A" w:rsidRPr="001F3790">
        <w:rPr>
          <w:rFonts w:ascii="Calibri" w:hAnsi="Calibri" w:cs="Calibri"/>
          <w:vertAlign w:val="superscript"/>
        </w:rPr>
        <w:fldChar w:fldCharType="end"/>
      </w:r>
      <w:r w:rsidRPr="001F3790">
        <w:rPr>
          <w:rFonts w:ascii="Calibri" w:hAnsi="Calibri" w:cs="Calibri"/>
          <w:vertAlign w:val="superscript"/>
        </w:rPr>
      </w:r>
      <w:r w:rsidRPr="001F3790">
        <w:rPr>
          <w:rFonts w:ascii="Calibri" w:hAnsi="Calibri" w:cs="Calibri"/>
          <w:vertAlign w:val="superscript"/>
        </w:rPr>
        <w:fldChar w:fldCharType="separate"/>
      </w:r>
      <w:r w:rsidR="00240B3A" w:rsidRPr="00E41966">
        <w:rPr>
          <w:rFonts w:ascii="Calibri" w:hAnsi="Calibri" w:cs="Calibri"/>
          <w:vertAlign w:val="superscript"/>
        </w:rPr>
        <w:t>23,24,5</w:t>
      </w:r>
      <w:r w:rsidRPr="001F3790">
        <w:rPr>
          <w:rFonts w:ascii="Calibri" w:hAnsi="Calibri" w:cs="Calibri"/>
          <w:vertAlign w:val="superscript"/>
        </w:rPr>
        <w:fldChar w:fldCharType="end"/>
      </w:r>
      <w:r w:rsidR="00C766D2">
        <w:rPr>
          <w:rFonts w:ascii="Calibri" w:hAnsi="Calibri" w:cs="Calibri"/>
          <w:vertAlign w:val="superscript"/>
        </w:rPr>
        <w:t>4</w:t>
      </w:r>
      <w:r w:rsidR="002F2F33" w:rsidRPr="001F3790">
        <w:rPr>
          <w:rFonts w:ascii="Calibri" w:hAnsi="Calibri" w:cs="Calibri"/>
        </w:rPr>
        <w:t>.</w:t>
      </w:r>
      <w:r w:rsidRPr="001F3790">
        <w:rPr>
          <w:rFonts w:ascii="Calibri" w:hAnsi="Calibri" w:cs="Calibri"/>
        </w:rPr>
        <w:t xml:space="preserve"> In this </w:t>
      </w:r>
      <w:r w:rsidR="00D42D05" w:rsidRPr="001F3790">
        <w:rPr>
          <w:rFonts w:ascii="Calibri" w:hAnsi="Calibri" w:cs="Calibri"/>
        </w:rPr>
        <w:t xml:space="preserve">technique </w:t>
      </w:r>
      <w:r w:rsidRPr="001F3790">
        <w:rPr>
          <w:rFonts w:ascii="Calibri" w:hAnsi="Calibri" w:cs="Calibri"/>
        </w:rPr>
        <w:t xml:space="preserve">cell membrane fragments with </w:t>
      </w:r>
      <w:r w:rsidR="002F2F33" w:rsidRPr="001F3790">
        <w:rPr>
          <w:rFonts w:ascii="Calibri" w:hAnsi="Calibri" w:cs="Calibri"/>
        </w:rPr>
        <w:t>TMPs</w:t>
      </w:r>
      <w:r w:rsidRPr="001F3790">
        <w:rPr>
          <w:rFonts w:ascii="Calibri" w:hAnsi="Calibri" w:cs="Calibri"/>
        </w:rPr>
        <w:t xml:space="preserve"> are immobilized on the surface of IAM stationary phase particles</w:t>
      </w:r>
      <w:r w:rsidRPr="001F3790">
        <w:rPr>
          <w:rFonts w:ascii="Calibri" w:hAnsi="Calibri" w:cs="Calibri"/>
          <w:vertAlign w:val="superscript"/>
        </w:rPr>
        <w:fldChar w:fldCharType="begin">
          <w:fldData xml:space="preserve">PEVuZE5vdGU+PENpdGU+PEF1dGhvcj5DaWVzbGE8L0F1dGhvcj48WWVhcj4yMDE2PC9ZZWFyPjxS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</w:fldData>
        </w:fldChar>
      </w:r>
      <w:r w:rsidR="00240B3A" w:rsidRPr="001F3790">
        <w:rPr>
          <w:rFonts w:ascii="Calibri" w:hAnsi="Calibri" w:cs="Calibri"/>
          <w:vertAlign w:val="superscript"/>
        </w:rPr>
        <w:instrText xml:space="preserve"> ADDIN EN.CITE </w:instrText>
      </w:r>
      <w:r w:rsidR="00240B3A" w:rsidRPr="001F3790">
        <w:rPr>
          <w:rFonts w:ascii="Calibri" w:hAnsi="Calibri" w:cs="Calibri"/>
          <w:vertAlign w:val="superscript"/>
        </w:rPr>
        <w:fldChar w:fldCharType="begin">
          <w:fldData xml:space="preserve">PEVuZE5vdGU+PENpdGU+PEF1dGhvcj5DaWVzbGE8L0F1dGhvcj48WWVhcj4yMDE2PC9ZZWFyPjxS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</w:fldData>
        </w:fldChar>
      </w:r>
      <w:r w:rsidR="00240B3A" w:rsidRPr="001F3790">
        <w:rPr>
          <w:rFonts w:ascii="Calibri" w:hAnsi="Calibri" w:cs="Calibri"/>
          <w:vertAlign w:val="superscript"/>
        </w:rPr>
        <w:instrText xml:space="preserve"> ADDIN EN.CITE.DATA </w:instrText>
      </w:r>
      <w:r w:rsidR="00240B3A" w:rsidRPr="001F3790">
        <w:rPr>
          <w:rFonts w:ascii="Calibri" w:hAnsi="Calibri" w:cs="Calibri"/>
          <w:vertAlign w:val="superscript"/>
        </w:rPr>
      </w:r>
      <w:r w:rsidR="00240B3A" w:rsidRPr="001F3790">
        <w:rPr>
          <w:rFonts w:ascii="Calibri" w:hAnsi="Calibri" w:cs="Calibri"/>
          <w:vertAlign w:val="superscript"/>
        </w:rPr>
        <w:fldChar w:fldCharType="end"/>
      </w:r>
      <w:r w:rsidRPr="001F3790">
        <w:rPr>
          <w:rFonts w:ascii="Calibri" w:hAnsi="Calibri" w:cs="Calibri"/>
          <w:vertAlign w:val="superscript"/>
        </w:rPr>
      </w:r>
      <w:r w:rsidRPr="001F3790">
        <w:rPr>
          <w:rFonts w:ascii="Calibri" w:hAnsi="Calibri" w:cs="Calibri"/>
          <w:vertAlign w:val="superscript"/>
        </w:rPr>
        <w:fldChar w:fldCharType="separate"/>
      </w:r>
      <w:r w:rsidR="00240B3A" w:rsidRPr="00E41966">
        <w:rPr>
          <w:rFonts w:ascii="Calibri" w:hAnsi="Calibri" w:cs="Calibri"/>
          <w:vertAlign w:val="superscript"/>
        </w:rPr>
        <w:t>23,24</w:t>
      </w:r>
      <w:r w:rsidRPr="001F3790">
        <w:rPr>
          <w:rFonts w:ascii="Calibri" w:hAnsi="Calibri" w:cs="Calibri"/>
          <w:vertAlign w:val="superscript"/>
        </w:rPr>
        <w:fldChar w:fldCharType="end"/>
      </w:r>
      <w:r w:rsidR="002F2F33" w:rsidRPr="001F3790">
        <w:rPr>
          <w:rFonts w:ascii="Calibri" w:hAnsi="Calibri" w:cs="Calibri"/>
        </w:rPr>
        <w:t>.</w:t>
      </w:r>
      <w:r w:rsidRPr="001F3790">
        <w:rPr>
          <w:rFonts w:ascii="Calibri" w:hAnsi="Calibri" w:cs="Calibri"/>
        </w:rPr>
        <w:t xml:space="preserve"> CMAC is a unique approach that allows for the immobilization of cell membrane fragments with targeted proteins on the solid support imitating cell membrane phospholipid bilayer</w:t>
      </w:r>
      <w:r w:rsidR="00DA5C63" w:rsidRPr="001F3790">
        <w:rPr>
          <w:rFonts w:ascii="Calibri" w:hAnsi="Calibri" w:cs="Calibri"/>
        </w:rPr>
        <w:fldChar w:fldCharType="begin"/>
      </w:r>
      <w:r w:rsidR="00DA5C63"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DA5C63" w:rsidRPr="001F3790">
        <w:rPr>
          <w:rFonts w:ascii="Calibri" w:hAnsi="Calibri" w:cs="Calibri"/>
        </w:rPr>
        <w:fldChar w:fldCharType="separate"/>
      </w:r>
      <w:r w:rsidR="00DA5C63" w:rsidRPr="00E41966">
        <w:rPr>
          <w:rFonts w:ascii="Calibri" w:hAnsi="Calibri" w:cs="Calibri"/>
          <w:vertAlign w:val="superscript"/>
        </w:rPr>
        <w:t>24</w:t>
      </w:r>
      <w:r w:rsidR="00DA5C63" w:rsidRPr="001F3790">
        <w:rPr>
          <w:rFonts w:ascii="Calibri" w:hAnsi="Calibri" w:cs="Calibri"/>
        </w:rPr>
        <w:fldChar w:fldCharType="end"/>
      </w:r>
      <w:r w:rsidRPr="001F3790">
        <w:rPr>
          <w:rFonts w:ascii="Calibri" w:hAnsi="Calibri" w:cs="Calibri"/>
        </w:rPr>
        <w:t xml:space="preserve">. This allows preserving the functionality of immobilized protein targets and provides close to physiological conditions while using CMAC to identify small molecules interacting with TMPs. CMAC offers the advantage of opportunities for </w:t>
      </w:r>
      <w:r w:rsidR="007165AC" w:rsidRPr="001F3790">
        <w:rPr>
          <w:rFonts w:ascii="Calibri" w:hAnsi="Calibri" w:cs="Calibri"/>
        </w:rPr>
        <w:t xml:space="preserve">the </w:t>
      </w:r>
      <w:r w:rsidRPr="001F3790">
        <w:rPr>
          <w:rFonts w:ascii="Calibri" w:hAnsi="Calibri" w:cs="Calibri"/>
        </w:rPr>
        <w:t>discovery of novel chemical scaffolds from unique natural products libraries, that cannot be tested using any other of the currently used assays</w:t>
      </w:r>
      <w:r w:rsidR="00DA5778" w:rsidRPr="00E41966">
        <w:rPr>
          <w:rFonts w:ascii="Calibri" w:hAnsi="Calibri" w:cs="Calibri"/>
          <w:vertAlign w:val="superscript"/>
        </w:rPr>
        <w:t>23</w:t>
      </w:r>
      <w:r w:rsidRPr="001F3790">
        <w:rPr>
          <w:rFonts w:ascii="Calibri" w:hAnsi="Calibri" w:cs="Calibri"/>
        </w:rPr>
        <w:t xml:space="preserve">. The proposed approach allows for </w:t>
      </w:r>
      <w:r w:rsidR="00214257" w:rsidRPr="001F3790">
        <w:rPr>
          <w:rFonts w:ascii="Calibri" w:hAnsi="Calibri" w:cs="Calibri"/>
        </w:rPr>
        <w:t xml:space="preserve">the </w:t>
      </w:r>
      <w:r w:rsidRPr="001F3790">
        <w:rPr>
          <w:rFonts w:ascii="Calibri" w:hAnsi="Calibri" w:cs="Calibri"/>
        </w:rPr>
        <w:t xml:space="preserve">identification of compounds interacting with </w:t>
      </w:r>
      <w:r w:rsidR="00C25C54" w:rsidRPr="001F3790">
        <w:rPr>
          <w:rFonts w:ascii="Calibri" w:hAnsi="Calibri" w:cs="Calibri"/>
        </w:rPr>
        <w:t>TMP</w:t>
      </w:r>
      <w:r w:rsidRPr="001F3790">
        <w:rPr>
          <w:rFonts w:ascii="Calibri" w:hAnsi="Calibri" w:cs="Calibri"/>
        </w:rPr>
        <w:t xml:space="preserve">s without unraveling the nature of this interaction. The mode of interaction (allosteric or </w:t>
      </w:r>
      <w:proofErr w:type="spellStart"/>
      <w:r w:rsidRPr="001F3790">
        <w:rPr>
          <w:rFonts w:ascii="Calibri" w:hAnsi="Calibri" w:cs="Calibri"/>
        </w:rPr>
        <w:t>orthosteric</w:t>
      </w:r>
      <w:proofErr w:type="spellEnd"/>
      <w:r w:rsidRPr="001F3790">
        <w:rPr>
          <w:rFonts w:ascii="Calibri" w:hAnsi="Calibri" w:cs="Calibri"/>
        </w:rPr>
        <w:t xml:space="preserve"> interaction; inhibition or activation) needs to be verified using functional cell</w:t>
      </w:r>
      <w:r w:rsidR="00E13177" w:rsidRPr="001F3790">
        <w:rPr>
          <w:rFonts w:ascii="Calibri" w:hAnsi="Calibri" w:cs="Calibri"/>
        </w:rPr>
        <w:t>-</w:t>
      </w:r>
      <w:r w:rsidRPr="001F3790">
        <w:rPr>
          <w:rFonts w:ascii="Calibri" w:hAnsi="Calibri" w:cs="Calibri"/>
        </w:rPr>
        <w:t xml:space="preserve">based assays. </w:t>
      </w:r>
      <w:r w:rsidR="00B14B57" w:rsidRPr="001F3790">
        <w:rPr>
          <w:rFonts w:ascii="Calibri" w:hAnsi="Calibri" w:cs="Calibri"/>
        </w:rPr>
        <w:t xml:space="preserve">CMAC with the immobilized protein targets can also be used in the characterization of pharmacodynamics (e.g. dissociation constant, </w:t>
      </w:r>
      <w:proofErr w:type="spellStart"/>
      <w:r w:rsidR="00B14B57" w:rsidRPr="001F3790">
        <w:rPr>
          <w:rFonts w:ascii="Calibri" w:hAnsi="Calibri" w:cs="Calibri"/>
        </w:rPr>
        <w:t>Kd</w:t>
      </w:r>
      <w:proofErr w:type="spellEnd"/>
      <w:r w:rsidR="00B14B57" w:rsidRPr="001F3790">
        <w:rPr>
          <w:rFonts w:ascii="Calibri" w:hAnsi="Calibri" w:cs="Calibri"/>
        </w:rPr>
        <w:t>) or determining binding kinetics (</w:t>
      </w:r>
      <w:proofErr w:type="spellStart"/>
      <w:r w:rsidR="00B14B57" w:rsidRPr="001F3790">
        <w:rPr>
          <w:rFonts w:ascii="Calibri" w:hAnsi="Calibri" w:cs="Calibri"/>
        </w:rPr>
        <w:t>k</w:t>
      </w:r>
      <w:r w:rsidR="00B14B57" w:rsidRPr="001F3790">
        <w:rPr>
          <w:rFonts w:ascii="Calibri" w:hAnsi="Calibri" w:cs="Calibri"/>
          <w:vertAlign w:val="subscript"/>
        </w:rPr>
        <w:t>on</w:t>
      </w:r>
      <w:proofErr w:type="spellEnd"/>
      <w:r w:rsidR="00B14B57" w:rsidRPr="001F3790">
        <w:rPr>
          <w:rFonts w:ascii="Calibri" w:hAnsi="Calibri" w:cs="Calibri"/>
        </w:rPr>
        <w:t xml:space="preserve"> and </w:t>
      </w:r>
      <w:proofErr w:type="spellStart"/>
      <w:r w:rsidR="00B14B57" w:rsidRPr="001F3790">
        <w:rPr>
          <w:rFonts w:ascii="Calibri" w:hAnsi="Calibri" w:cs="Calibri"/>
        </w:rPr>
        <w:t>k</w:t>
      </w:r>
      <w:r w:rsidR="00B14B57" w:rsidRPr="001F3790">
        <w:rPr>
          <w:rFonts w:ascii="Calibri" w:hAnsi="Calibri" w:cs="Calibri"/>
          <w:vertAlign w:val="subscript"/>
        </w:rPr>
        <w:t>off</w:t>
      </w:r>
      <w:proofErr w:type="spellEnd"/>
      <w:r w:rsidR="00B14B57" w:rsidRPr="001F3790">
        <w:rPr>
          <w:rFonts w:ascii="Calibri" w:hAnsi="Calibri" w:cs="Calibri"/>
        </w:rPr>
        <w:t xml:space="preserve">) of small molecule ligands interacting with the target as well as in the process of characterization of the </w:t>
      </w:r>
      <w:r w:rsidR="00EF1085" w:rsidRPr="001F3790">
        <w:rPr>
          <w:rFonts w:ascii="Calibri" w:hAnsi="Calibri" w:cs="Calibri"/>
        </w:rPr>
        <w:t xml:space="preserve">binding sites </w:t>
      </w:r>
      <w:r w:rsidR="008A0C10" w:rsidRPr="001F3790">
        <w:rPr>
          <w:rFonts w:ascii="Calibri" w:hAnsi="Calibri" w:cs="Calibri"/>
        </w:rPr>
        <w:t xml:space="preserve">on the </w:t>
      </w:r>
      <w:r w:rsidR="00B14B57" w:rsidRPr="001F3790">
        <w:rPr>
          <w:rFonts w:ascii="Calibri" w:hAnsi="Calibri" w:cs="Calibri"/>
        </w:rPr>
        <w:t>immobilized protein</w:t>
      </w:r>
      <w:r w:rsidR="00383728" w:rsidRPr="001F3790">
        <w:rPr>
          <w:rFonts w:ascii="Calibri" w:hAnsi="Calibri" w:cs="Calibri"/>
        </w:rPr>
        <w:fldChar w:fldCharType="begin"/>
      </w:r>
      <w:r w:rsidR="00383728"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383728" w:rsidRPr="001F3790">
        <w:rPr>
          <w:rFonts w:ascii="Calibri" w:hAnsi="Calibri" w:cs="Calibri"/>
        </w:rPr>
        <w:fldChar w:fldCharType="separate"/>
      </w:r>
      <w:r w:rsidR="00383728" w:rsidRPr="00E41966">
        <w:rPr>
          <w:rFonts w:ascii="Calibri" w:hAnsi="Calibri" w:cs="Calibri"/>
          <w:vertAlign w:val="superscript"/>
        </w:rPr>
        <w:t>24</w:t>
      </w:r>
      <w:r w:rsidR="00383728" w:rsidRPr="001F3790">
        <w:rPr>
          <w:rFonts w:ascii="Calibri" w:hAnsi="Calibri" w:cs="Calibri"/>
        </w:rPr>
        <w:fldChar w:fldCharType="end"/>
      </w:r>
      <w:r w:rsidR="00A334D4" w:rsidRPr="001F3790">
        <w:rPr>
          <w:rFonts w:ascii="Calibri" w:hAnsi="Calibri" w:cs="Calibri"/>
        </w:rPr>
        <w:t>.</w:t>
      </w:r>
      <w:r w:rsidR="00B14B57" w:rsidRPr="001F3790">
        <w:rPr>
          <w:rFonts w:ascii="Calibri" w:hAnsi="Calibri" w:cs="Calibri"/>
        </w:rPr>
        <w:t xml:space="preserve"> Although CMAC only allows </w:t>
      </w:r>
      <w:r w:rsidR="0002716E" w:rsidRPr="001F3790">
        <w:rPr>
          <w:rFonts w:ascii="Calibri" w:hAnsi="Calibri" w:cs="Calibri"/>
        </w:rPr>
        <w:t>identification of</w:t>
      </w:r>
      <w:r w:rsidR="00B14B57" w:rsidRPr="001F3790">
        <w:rPr>
          <w:rFonts w:ascii="Calibri" w:hAnsi="Calibri" w:cs="Calibri"/>
        </w:rPr>
        <w:t xml:space="preserve"> compounds binding to </w:t>
      </w:r>
      <w:r w:rsidR="00C25C54" w:rsidRPr="001F3790">
        <w:rPr>
          <w:rFonts w:ascii="Calibri" w:hAnsi="Calibri" w:cs="Calibri"/>
        </w:rPr>
        <w:t>TMP</w:t>
      </w:r>
      <w:r w:rsidR="00B14B57" w:rsidRPr="001F3790">
        <w:rPr>
          <w:rFonts w:ascii="Calibri" w:hAnsi="Calibri" w:cs="Calibri"/>
        </w:rPr>
        <w:t xml:space="preserve">s, it is an innovative approach that significantly speeds up the first step in the drug discovery pipeline, as it does not require compound purification, </w:t>
      </w:r>
      <w:r w:rsidR="0002716E" w:rsidRPr="001F3790">
        <w:rPr>
          <w:rFonts w:ascii="Calibri" w:hAnsi="Calibri" w:cs="Calibri"/>
        </w:rPr>
        <w:t xml:space="preserve">which </w:t>
      </w:r>
      <w:r w:rsidR="00B14B57" w:rsidRPr="001F3790">
        <w:rPr>
          <w:rFonts w:ascii="Calibri" w:hAnsi="Calibri" w:cs="Calibri"/>
        </w:rPr>
        <w:t xml:space="preserve">has been currently the major bottleneck in </w:t>
      </w:r>
      <w:r w:rsidR="0002716E" w:rsidRPr="001F3790">
        <w:rPr>
          <w:rFonts w:ascii="Calibri" w:hAnsi="Calibri" w:cs="Calibri"/>
        </w:rPr>
        <w:t xml:space="preserve">the </w:t>
      </w:r>
      <w:r w:rsidR="00B14B57" w:rsidRPr="001F3790">
        <w:rPr>
          <w:rFonts w:ascii="Calibri" w:hAnsi="Calibri" w:cs="Calibri"/>
        </w:rPr>
        <w:t>drug discovery process from natural mixtures.</w:t>
      </w:r>
    </w:p>
    <w:p w14:paraId="48B047DA" w14:textId="77777777" w:rsidR="0002716E" w:rsidRPr="001F3790" w:rsidRDefault="0002716E" w:rsidP="00BB4101">
      <w:pPr>
        <w:jc w:val="both"/>
        <w:rPr>
          <w:rFonts w:ascii="Calibri" w:hAnsi="Calibri" w:cs="Calibri"/>
        </w:rPr>
      </w:pPr>
    </w:p>
    <w:p w14:paraId="16D993BB" w14:textId="6DF74354" w:rsidR="002C455B" w:rsidRPr="001F3790" w:rsidRDefault="00B533AB" w:rsidP="00BB4101">
      <w:pPr>
        <w:jc w:val="both"/>
        <w:rPr>
          <w:rFonts w:ascii="Calibri" w:hAnsi="Calibri" w:cs="Calibri"/>
        </w:rPr>
      </w:pPr>
      <w:r w:rsidRPr="001F3790">
        <w:rPr>
          <w:rFonts w:ascii="Calibri" w:hAnsi="Calibri" w:cs="Calibri"/>
        </w:rPr>
        <w:tab/>
        <w:t xml:space="preserve">Although the presented protocol focuses on the immobilization of one </w:t>
      </w:r>
      <w:r w:rsidR="00BD6A40" w:rsidRPr="001F3790">
        <w:rPr>
          <w:rFonts w:ascii="Calibri" w:hAnsi="Calibri" w:cs="Calibri"/>
        </w:rPr>
        <w:t>transmembrane receptor</w:t>
      </w:r>
      <w:r w:rsidR="00EE503F" w:rsidRPr="001F3790">
        <w:rPr>
          <w:rFonts w:ascii="Calibri" w:hAnsi="Calibri" w:cs="Calibri"/>
        </w:rPr>
        <w:t xml:space="preserve"> (</w:t>
      </w:r>
      <w:proofErr w:type="spellStart"/>
      <w:r w:rsidR="00EE503F" w:rsidRPr="001F3790">
        <w:rPr>
          <w:rFonts w:ascii="Calibri" w:hAnsi="Calibri" w:cs="Calibri"/>
        </w:rPr>
        <w:t>TrkB</w:t>
      </w:r>
      <w:proofErr w:type="spellEnd"/>
      <w:r w:rsidR="00EE503F" w:rsidRPr="001F3790">
        <w:rPr>
          <w:rFonts w:ascii="Calibri" w:hAnsi="Calibri" w:cs="Calibri"/>
        </w:rPr>
        <w:t>)</w:t>
      </w:r>
      <w:r w:rsidR="00BD6A40" w:rsidRPr="001F3790">
        <w:rPr>
          <w:rFonts w:ascii="Calibri" w:hAnsi="Calibri" w:cs="Calibri"/>
        </w:rPr>
        <w:t xml:space="preserve">, CMAC technology can be utilized in the preparation of </w:t>
      </w:r>
      <w:r w:rsidR="007E7D51" w:rsidRPr="001F3790">
        <w:rPr>
          <w:rFonts w:ascii="Calibri" w:hAnsi="Calibri" w:cs="Calibri"/>
        </w:rPr>
        <w:t xml:space="preserve">columns with other targets. </w:t>
      </w:r>
      <w:r w:rsidR="00EE503F" w:rsidRPr="001F3790">
        <w:rPr>
          <w:rFonts w:ascii="Calibri" w:hAnsi="Calibri" w:cs="Calibri"/>
        </w:rPr>
        <w:t xml:space="preserve">One of the crucial aspects of CMAC preparation is the choice of cell line or tissue that is used to isolate cell </w:t>
      </w:r>
      <w:r w:rsidR="005409AA" w:rsidRPr="001F3790">
        <w:rPr>
          <w:rFonts w:ascii="Calibri" w:hAnsi="Calibri" w:cs="Calibri"/>
        </w:rPr>
        <w:t xml:space="preserve">membrane fragments. If </w:t>
      </w:r>
      <w:r w:rsidR="00EE503F" w:rsidRPr="001F3790">
        <w:rPr>
          <w:rFonts w:ascii="Calibri" w:hAnsi="Calibri" w:cs="Calibri"/>
        </w:rPr>
        <w:t xml:space="preserve">columns </w:t>
      </w:r>
      <w:r w:rsidR="00D64EC7" w:rsidRPr="001F3790">
        <w:rPr>
          <w:rFonts w:ascii="Calibri" w:hAnsi="Calibri" w:cs="Calibri"/>
        </w:rPr>
        <w:t>are</w:t>
      </w:r>
      <w:r w:rsidR="00EE503F" w:rsidRPr="001F3790">
        <w:rPr>
          <w:rFonts w:ascii="Calibri" w:hAnsi="Calibri" w:cs="Calibri"/>
        </w:rPr>
        <w:t xml:space="preserve"> used in the screening of complex mixture</w:t>
      </w:r>
      <w:r w:rsidR="00D64EC7" w:rsidRPr="001F3790">
        <w:rPr>
          <w:rFonts w:ascii="Calibri" w:hAnsi="Calibri" w:cs="Calibri"/>
        </w:rPr>
        <w:t>s</w:t>
      </w:r>
      <w:r w:rsidR="00EE503F" w:rsidRPr="001F3790">
        <w:rPr>
          <w:rFonts w:ascii="Calibri" w:hAnsi="Calibri" w:cs="Calibri"/>
        </w:rPr>
        <w:t xml:space="preserve"> for </w:t>
      </w:r>
      <w:r w:rsidR="00EE503F" w:rsidRPr="001F3790">
        <w:rPr>
          <w:rFonts w:ascii="Calibri" w:hAnsi="Calibri" w:cs="Calibri"/>
        </w:rPr>
        <w:lastRenderedPageBreak/>
        <w:t xml:space="preserve">compounds interacting with the immobilized receptors, it is advised to use cell lines overexpressing the targeted protein. </w:t>
      </w:r>
      <w:r w:rsidR="00960F31" w:rsidRPr="001F3790">
        <w:rPr>
          <w:rFonts w:ascii="Calibri" w:hAnsi="Calibri" w:cs="Calibri"/>
        </w:rPr>
        <w:t xml:space="preserve">Using such </w:t>
      </w:r>
      <w:r w:rsidR="00CC1805" w:rsidRPr="001F3790">
        <w:rPr>
          <w:rFonts w:ascii="Calibri" w:hAnsi="Calibri" w:cs="Calibri"/>
        </w:rPr>
        <w:t xml:space="preserve">a </w:t>
      </w:r>
      <w:r w:rsidR="00960F31" w:rsidRPr="001F3790">
        <w:rPr>
          <w:rFonts w:ascii="Calibri" w:hAnsi="Calibri" w:cs="Calibri"/>
        </w:rPr>
        <w:t xml:space="preserve">cell line will result </w:t>
      </w:r>
      <w:r w:rsidR="00CC1805" w:rsidRPr="001F3790">
        <w:rPr>
          <w:rFonts w:ascii="Calibri" w:hAnsi="Calibri" w:cs="Calibri"/>
        </w:rPr>
        <w:t xml:space="preserve">in a </w:t>
      </w:r>
      <w:r w:rsidR="00960F31" w:rsidRPr="001F3790">
        <w:rPr>
          <w:rFonts w:ascii="Calibri" w:hAnsi="Calibri" w:cs="Calibri"/>
        </w:rPr>
        <w:t xml:space="preserve">higher number of immobilized targets and increase the chance of identification of compounds with </w:t>
      </w:r>
      <w:r w:rsidR="00CC1805" w:rsidRPr="001F3790">
        <w:rPr>
          <w:rFonts w:ascii="Calibri" w:hAnsi="Calibri" w:cs="Calibri"/>
        </w:rPr>
        <w:t xml:space="preserve">a </w:t>
      </w:r>
      <w:r w:rsidR="00960F31" w:rsidRPr="001F3790">
        <w:rPr>
          <w:rFonts w:ascii="Calibri" w:hAnsi="Calibri" w:cs="Calibri"/>
        </w:rPr>
        <w:t xml:space="preserve">lower affinity towards the target or less abundant molecules. </w:t>
      </w:r>
      <w:r w:rsidR="005409AA" w:rsidRPr="001F3790">
        <w:rPr>
          <w:rFonts w:ascii="Calibri" w:hAnsi="Calibri" w:cs="Calibri"/>
        </w:rPr>
        <w:t xml:space="preserve">If one focuses on the characterization of the immobilized protein, the use of </w:t>
      </w:r>
      <w:r w:rsidR="00CC1805" w:rsidRPr="001F3790">
        <w:rPr>
          <w:rFonts w:ascii="Calibri" w:hAnsi="Calibri" w:cs="Calibri"/>
        </w:rPr>
        <w:t xml:space="preserve">a </w:t>
      </w:r>
      <w:r w:rsidR="005409AA" w:rsidRPr="001F3790">
        <w:rPr>
          <w:rFonts w:ascii="Calibri" w:hAnsi="Calibri" w:cs="Calibri"/>
        </w:rPr>
        <w:t xml:space="preserve">native cell line is recommended, as post-translational modifications the protein undergoes as well as the phospholipid environment may significantly differ in the transfected cell line. </w:t>
      </w:r>
    </w:p>
    <w:p w14:paraId="5689BFB0" w14:textId="77777777" w:rsidR="00330BFB" w:rsidRPr="001F3790" w:rsidRDefault="00330BFB" w:rsidP="00BB4101">
      <w:pPr>
        <w:jc w:val="both"/>
        <w:rPr>
          <w:rFonts w:ascii="Calibri" w:hAnsi="Calibri" w:cs="Calibri"/>
        </w:rPr>
      </w:pPr>
    </w:p>
    <w:p w14:paraId="34053BE9" w14:textId="37DD70E7" w:rsidR="002C455B" w:rsidRPr="001F3790" w:rsidRDefault="00B7204E" w:rsidP="00BB4101">
      <w:pPr>
        <w:jc w:val="both"/>
        <w:rPr>
          <w:rFonts w:ascii="Calibri" w:hAnsi="Calibri" w:cs="Calibri"/>
        </w:rPr>
      </w:pPr>
      <w:r w:rsidRPr="001F3790">
        <w:rPr>
          <w:rFonts w:ascii="Calibri" w:hAnsi="Calibri" w:cs="Calibri"/>
        </w:rPr>
        <w:tab/>
      </w:r>
      <w:r w:rsidR="00FE6C58" w:rsidRPr="001F3790">
        <w:rPr>
          <w:rFonts w:ascii="Calibri" w:hAnsi="Calibri" w:cs="Calibri"/>
        </w:rPr>
        <w:t xml:space="preserve">Some aspects of cell membrane isolation and immobilization on IAM particles </w:t>
      </w:r>
      <w:r w:rsidR="00A608E2" w:rsidRPr="001F3790">
        <w:rPr>
          <w:rFonts w:ascii="Calibri" w:hAnsi="Calibri" w:cs="Calibri"/>
        </w:rPr>
        <w:t xml:space="preserve">are critical and </w:t>
      </w:r>
      <w:r w:rsidR="00FE6C58" w:rsidRPr="001F3790">
        <w:rPr>
          <w:rFonts w:ascii="Calibri" w:hAnsi="Calibri" w:cs="Calibri"/>
        </w:rPr>
        <w:t>may require modifications depending on the receptor type or the source of the protein.</w:t>
      </w:r>
      <w:r w:rsidR="00BB4101" w:rsidRPr="001F3790">
        <w:rPr>
          <w:rFonts w:ascii="Calibri" w:hAnsi="Calibri" w:cs="Calibri"/>
        </w:rPr>
        <w:t xml:space="preserve"> </w:t>
      </w:r>
      <w:r w:rsidR="005537EF" w:rsidRPr="001F3790">
        <w:rPr>
          <w:rFonts w:ascii="Calibri" w:hAnsi="Calibri" w:cs="Calibri"/>
        </w:rPr>
        <w:t>To prevent proteolytic cleavage of the immobilized proteins, it is essential to use proper protease inhibitors in the homogenization and solubilization buffers.</w:t>
      </w:r>
      <w:r w:rsidR="00BB4101" w:rsidRPr="001F3790">
        <w:rPr>
          <w:rFonts w:ascii="Calibri" w:hAnsi="Calibri" w:cs="Calibri"/>
        </w:rPr>
        <w:t xml:space="preserve"> </w:t>
      </w:r>
      <w:r w:rsidR="008412C8" w:rsidRPr="001F3790">
        <w:rPr>
          <w:rFonts w:ascii="Calibri" w:hAnsi="Calibri" w:cs="Calibri"/>
        </w:rPr>
        <w:t xml:space="preserve">A literature </w:t>
      </w:r>
      <w:r w:rsidR="005537EF" w:rsidRPr="001F3790">
        <w:rPr>
          <w:rFonts w:ascii="Calibri" w:hAnsi="Calibri" w:cs="Calibri"/>
        </w:rPr>
        <w:t xml:space="preserve">search is </w:t>
      </w:r>
      <w:r w:rsidR="0072359C" w:rsidRPr="001F3790">
        <w:rPr>
          <w:rFonts w:ascii="Calibri" w:hAnsi="Calibri" w:cs="Calibri"/>
        </w:rPr>
        <w:t>recommended</w:t>
      </w:r>
      <w:r w:rsidR="005537EF" w:rsidRPr="001F3790">
        <w:rPr>
          <w:rFonts w:ascii="Calibri" w:hAnsi="Calibri" w:cs="Calibri"/>
        </w:rPr>
        <w:t xml:space="preserve"> to identify </w:t>
      </w:r>
      <w:r w:rsidR="0072359C" w:rsidRPr="001F3790">
        <w:rPr>
          <w:rFonts w:ascii="Calibri" w:hAnsi="Calibri" w:cs="Calibri"/>
        </w:rPr>
        <w:t>required protease inhibitors. In the process of protocol optimization, we determined that the addition of ATP and glycerol increases the number of binding sites (</w:t>
      </w:r>
      <w:proofErr w:type="spellStart"/>
      <w:r w:rsidR="0072359C" w:rsidRPr="001F3790">
        <w:rPr>
          <w:rFonts w:ascii="Calibri" w:hAnsi="Calibri" w:cs="Calibri"/>
        </w:rPr>
        <w:t>B</w:t>
      </w:r>
      <w:r w:rsidR="0072359C" w:rsidRPr="001F3790">
        <w:rPr>
          <w:rFonts w:ascii="Calibri" w:hAnsi="Calibri" w:cs="Calibri"/>
          <w:vertAlign w:val="subscript"/>
        </w:rPr>
        <w:t>max</w:t>
      </w:r>
      <w:proofErr w:type="spellEnd"/>
      <w:r w:rsidR="0072359C" w:rsidRPr="001F3790">
        <w:rPr>
          <w:rFonts w:ascii="Calibri" w:hAnsi="Calibri" w:cs="Calibri"/>
        </w:rPr>
        <w:t xml:space="preserve">) on CMAC columns when immobilizing </w:t>
      </w:r>
      <w:proofErr w:type="spellStart"/>
      <w:r w:rsidR="0072359C" w:rsidRPr="001F3790">
        <w:rPr>
          <w:rFonts w:ascii="Calibri" w:hAnsi="Calibri" w:cs="Calibri"/>
        </w:rPr>
        <w:t>TrkB</w:t>
      </w:r>
      <w:proofErr w:type="spellEnd"/>
      <w:r w:rsidR="0072359C" w:rsidRPr="001F3790">
        <w:rPr>
          <w:rFonts w:ascii="Calibri" w:hAnsi="Calibri" w:cs="Calibri"/>
        </w:rPr>
        <w:t>. Other cofactors may be necessary when optimizing the immobilization of other types of transmembrane targets</w:t>
      </w:r>
      <w:r w:rsidR="0072359C" w:rsidRPr="001F3790">
        <w:rPr>
          <w:rFonts w:ascii="Calibri" w:hAnsi="Calibri" w:cs="Calibri"/>
        </w:rPr>
        <w:fldChar w:fldCharType="begin"/>
      </w:r>
      <w:r w:rsidR="00240B3A"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72359C" w:rsidRPr="001F3790">
        <w:rPr>
          <w:rFonts w:ascii="Calibri" w:hAnsi="Calibri" w:cs="Calibri"/>
        </w:rPr>
        <w:fldChar w:fldCharType="separate"/>
      </w:r>
      <w:r w:rsidR="00240B3A" w:rsidRPr="00E41966">
        <w:rPr>
          <w:rFonts w:ascii="Calibri" w:hAnsi="Calibri" w:cs="Calibri"/>
          <w:vertAlign w:val="superscript"/>
        </w:rPr>
        <w:t>24</w:t>
      </w:r>
      <w:r w:rsidR="0072359C" w:rsidRPr="001F3790">
        <w:rPr>
          <w:rFonts w:ascii="Calibri" w:hAnsi="Calibri" w:cs="Calibri"/>
        </w:rPr>
        <w:fldChar w:fldCharType="end"/>
      </w:r>
      <w:r w:rsidR="00A334D4" w:rsidRPr="001F3790">
        <w:rPr>
          <w:rFonts w:ascii="Calibri" w:hAnsi="Calibri" w:cs="Calibri"/>
        </w:rPr>
        <w:t>.</w:t>
      </w:r>
      <w:r w:rsidR="0072359C" w:rsidRPr="001F3790">
        <w:rPr>
          <w:rFonts w:ascii="Calibri" w:hAnsi="Calibri" w:cs="Calibri"/>
        </w:rPr>
        <w:t xml:space="preserve"> </w:t>
      </w:r>
      <w:r w:rsidR="00B37745" w:rsidRPr="001F3790">
        <w:rPr>
          <w:rFonts w:ascii="Calibri" w:hAnsi="Calibri" w:cs="Calibri"/>
        </w:rPr>
        <w:t>Currently</w:t>
      </w:r>
      <w:r w:rsidR="008412C8" w:rsidRPr="001F3790">
        <w:rPr>
          <w:rFonts w:ascii="Calibri" w:hAnsi="Calibri" w:cs="Calibri"/>
        </w:rPr>
        <w:t>,</w:t>
      </w:r>
      <w:r w:rsidR="00B37745" w:rsidRPr="001F3790">
        <w:rPr>
          <w:rFonts w:ascii="Calibri" w:hAnsi="Calibri" w:cs="Calibri"/>
        </w:rPr>
        <w:t xml:space="preserve"> we are investigating the addition of cholesterol in the process of </w:t>
      </w:r>
      <w:proofErr w:type="spellStart"/>
      <w:r w:rsidR="00B37745" w:rsidRPr="001F3790">
        <w:rPr>
          <w:rFonts w:ascii="Calibri" w:hAnsi="Calibri" w:cs="Calibri"/>
        </w:rPr>
        <w:t>TrkB</w:t>
      </w:r>
      <w:proofErr w:type="spellEnd"/>
      <w:r w:rsidR="00B37745" w:rsidRPr="001F3790">
        <w:rPr>
          <w:rFonts w:ascii="Calibri" w:hAnsi="Calibri" w:cs="Calibri"/>
        </w:rPr>
        <w:t xml:space="preserve"> immobilization, as recently cholesterol was found to modify the effects of </w:t>
      </w:r>
      <w:proofErr w:type="spellStart"/>
      <w:r w:rsidR="00B37745" w:rsidRPr="001F3790">
        <w:rPr>
          <w:rFonts w:ascii="Calibri" w:hAnsi="Calibri" w:cs="Calibri"/>
        </w:rPr>
        <w:t>TrkB</w:t>
      </w:r>
      <w:proofErr w:type="spellEnd"/>
      <w:r w:rsidR="00B37745" w:rsidRPr="001F3790">
        <w:rPr>
          <w:rFonts w:ascii="Calibri" w:hAnsi="Calibri" w:cs="Calibri"/>
        </w:rPr>
        <w:t xml:space="preserve"> ligands</w:t>
      </w:r>
      <w:r w:rsidR="00B37745" w:rsidRPr="001F3790">
        <w:rPr>
          <w:rFonts w:ascii="Calibri" w:hAnsi="Calibri" w:cs="Calibri"/>
        </w:rPr>
        <w:fldChar w:fldCharType="begin">
          <w:fldData xml:space="preserve">PEVuZE5vdGU+PENpdGU+PEF1dGhvcj5DYXNhcm90dG88L0F1dGhvcj48WWVhcj4yMDIxPC9ZZWFy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</w:fldData>
        </w:fldChar>
      </w:r>
      <w:r w:rsidR="00240B3A" w:rsidRPr="001F3790">
        <w:rPr>
          <w:rFonts w:ascii="Calibri" w:hAnsi="Calibri" w:cs="Calibri"/>
        </w:rPr>
        <w:instrText xml:space="preserve"> ADDIN EN.CITE </w:instrText>
      </w:r>
      <w:r w:rsidR="00240B3A" w:rsidRPr="001F3790">
        <w:rPr>
          <w:rFonts w:ascii="Calibri" w:hAnsi="Calibri" w:cs="Calibri"/>
        </w:rPr>
        <w:fldChar w:fldCharType="begin">
          <w:fldData xml:space="preserve">PEVuZE5vdGU+PENpdGU+PEF1dGhvcj5DYXNhcm90dG88L0F1dGhvcj48WWVhcj4yMDIxPC9ZZWFy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</w:fldData>
        </w:fldChar>
      </w:r>
      <w:r w:rsidR="00240B3A" w:rsidRPr="001F3790">
        <w:rPr>
          <w:rFonts w:ascii="Calibri" w:hAnsi="Calibri" w:cs="Calibri"/>
        </w:rPr>
        <w:instrText xml:space="preserve"> ADDIN EN.CITE.DATA </w:instrText>
      </w:r>
      <w:r w:rsidR="00240B3A" w:rsidRPr="001F3790">
        <w:rPr>
          <w:rFonts w:ascii="Calibri" w:hAnsi="Calibri" w:cs="Calibri"/>
        </w:rPr>
      </w:r>
      <w:r w:rsidR="00240B3A" w:rsidRPr="001F3790">
        <w:rPr>
          <w:rFonts w:ascii="Calibri" w:hAnsi="Calibri" w:cs="Calibri"/>
        </w:rPr>
        <w:fldChar w:fldCharType="end"/>
      </w:r>
      <w:r w:rsidR="00B37745" w:rsidRPr="001F3790">
        <w:rPr>
          <w:rFonts w:ascii="Calibri" w:hAnsi="Calibri" w:cs="Calibri"/>
        </w:rPr>
      </w:r>
      <w:r w:rsidR="00B37745" w:rsidRPr="001F3790">
        <w:rPr>
          <w:rFonts w:ascii="Calibri" w:hAnsi="Calibri" w:cs="Calibri"/>
        </w:rPr>
        <w:fldChar w:fldCharType="separate"/>
      </w:r>
      <w:r w:rsidR="00240B3A" w:rsidRPr="00E41966">
        <w:rPr>
          <w:rFonts w:ascii="Calibri" w:hAnsi="Calibri" w:cs="Calibri"/>
          <w:vertAlign w:val="superscript"/>
        </w:rPr>
        <w:t>48</w:t>
      </w:r>
      <w:r w:rsidR="00B37745" w:rsidRPr="001F3790">
        <w:rPr>
          <w:rFonts w:ascii="Calibri" w:hAnsi="Calibri" w:cs="Calibri"/>
        </w:rPr>
        <w:fldChar w:fldCharType="end"/>
      </w:r>
      <w:r w:rsidR="00A334D4" w:rsidRPr="001F3790">
        <w:rPr>
          <w:rFonts w:ascii="Calibri" w:hAnsi="Calibri" w:cs="Calibri"/>
        </w:rPr>
        <w:t>.</w:t>
      </w:r>
      <w:r w:rsidR="00B37745" w:rsidRPr="001F3790">
        <w:rPr>
          <w:rFonts w:ascii="Calibri" w:hAnsi="Calibri" w:cs="Calibri"/>
        </w:rPr>
        <w:t xml:space="preserve"> It was previously reported that the addition of cholesterol and/or other lipids may be required for obtaining functional CMAC columns</w:t>
      </w:r>
      <w:r w:rsidR="00B37745" w:rsidRPr="001F3790">
        <w:rPr>
          <w:rFonts w:ascii="Calibri" w:hAnsi="Calibri" w:cs="Calibri"/>
        </w:rPr>
        <w:fldChar w:fldCharType="begin"/>
      </w:r>
      <w:r w:rsidR="00240B3A"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B37745" w:rsidRPr="001F3790">
        <w:rPr>
          <w:rFonts w:ascii="Calibri" w:hAnsi="Calibri" w:cs="Calibri"/>
        </w:rPr>
        <w:fldChar w:fldCharType="separate"/>
      </w:r>
      <w:r w:rsidR="00240B3A" w:rsidRPr="00E41966">
        <w:rPr>
          <w:rFonts w:ascii="Calibri" w:hAnsi="Calibri" w:cs="Calibri"/>
          <w:vertAlign w:val="superscript"/>
        </w:rPr>
        <w:t>24</w:t>
      </w:r>
      <w:r w:rsidR="00B37745" w:rsidRPr="001F3790">
        <w:rPr>
          <w:rFonts w:ascii="Calibri" w:hAnsi="Calibri" w:cs="Calibri"/>
        </w:rPr>
        <w:fldChar w:fldCharType="end"/>
      </w:r>
      <w:r w:rsidR="00A334D4" w:rsidRPr="001F3790">
        <w:rPr>
          <w:rFonts w:ascii="Calibri" w:hAnsi="Calibri" w:cs="Calibri"/>
        </w:rPr>
        <w:t>.</w:t>
      </w:r>
      <w:r w:rsidR="00BB4101" w:rsidRPr="001F3790">
        <w:rPr>
          <w:rFonts w:ascii="Calibri" w:hAnsi="Calibri" w:cs="Calibri"/>
        </w:rPr>
        <w:t xml:space="preserve"> </w:t>
      </w:r>
      <w:r w:rsidR="00B37745" w:rsidRPr="001F3790">
        <w:rPr>
          <w:rFonts w:ascii="Calibri" w:hAnsi="Calibri" w:cs="Calibri"/>
        </w:rPr>
        <w:t xml:space="preserve"> </w:t>
      </w:r>
    </w:p>
    <w:p w14:paraId="5E453299" w14:textId="77777777" w:rsidR="008412C8" w:rsidRPr="001F3790" w:rsidRDefault="008412C8" w:rsidP="00BB4101">
      <w:pPr>
        <w:jc w:val="both"/>
        <w:rPr>
          <w:rFonts w:ascii="Calibri" w:hAnsi="Calibri" w:cs="Calibri"/>
        </w:rPr>
      </w:pPr>
    </w:p>
    <w:p w14:paraId="6AC3E719" w14:textId="151A9BBC" w:rsidR="0087793D" w:rsidRPr="001F3790" w:rsidRDefault="0087793D" w:rsidP="00BB4101">
      <w:pPr>
        <w:jc w:val="both"/>
        <w:rPr>
          <w:rFonts w:ascii="Calibri" w:hAnsi="Calibri" w:cs="Calibri"/>
        </w:rPr>
      </w:pPr>
      <w:r w:rsidRPr="001F3790">
        <w:rPr>
          <w:rFonts w:ascii="Calibri" w:hAnsi="Calibri" w:cs="Calibri"/>
        </w:rPr>
        <w:tab/>
        <w:t>Different types of detectors may be used to monitor the column eluate including diode array detector for ligands with chromophores, mass spectrometry</w:t>
      </w:r>
      <w:r w:rsidR="008412C8" w:rsidRPr="001F3790">
        <w:rPr>
          <w:rFonts w:ascii="Calibri" w:hAnsi="Calibri" w:cs="Calibri"/>
        </w:rPr>
        <w:t>,</w:t>
      </w:r>
      <w:r w:rsidRPr="001F3790">
        <w:rPr>
          <w:rFonts w:ascii="Calibri" w:hAnsi="Calibri" w:cs="Calibri"/>
        </w:rPr>
        <w:t xml:space="preserve"> or radio</w:t>
      </w:r>
      <w:r w:rsidR="008412C8" w:rsidRPr="001F3790">
        <w:rPr>
          <w:rFonts w:ascii="Calibri" w:hAnsi="Calibri" w:cs="Calibri"/>
        </w:rPr>
        <w:t xml:space="preserve"> </w:t>
      </w:r>
      <w:r w:rsidR="00A76155" w:rsidRPr="001F3790">
        <w:rPr>
          <w:rFonts w:ascii="Calibri" w:hAnsi="Calibri" w:cs="Calibri"/>
        </w:rPr>
        <w:t xml:space="preserve">flow </w:t>
      </w:r>
      <w:r w:rsidRPr="001F3790">
        <w:rPr>
          <w:rFonts w:ascii="Calibri" w:hAnsi="Calibri" w:cs="Calibri"/>
        </w:rPr>
        <w:t>d</w:t>
      </w:r>
      <w:r w:rsidR="00A76155" w:rsidRPr="001F3790">
        <w:rPr>
          <w:rFonts w:ascii="Calibri" w:hAnsi="Calibri" w:cs="Calibri"/>
        </w:rPr>
        <w:t xml:space="preserve">etector for radioactive ligands. </w:t>
      </w:r>
    </w:p>
    <w:p w14:paraId="59254FAD" w14:textId="77777777" w:rsidR="008412C8" w:rsidRPr="001F3790" w:rsidRDefault="008412C8" w:rsidP="00BB4101">
      <w:pPr>
        <w:jc w:val="both"/>
        <w:rPr>
          <w:rFonts w:ascii="Calibri" w:hAnsi="Calibri" w:cs="Calibri"/>
        </w:rPr>
      </w:pPr>
    </w:p>
    <w:p w14:paraId="47D81E5B" w14:textId="2DB48614" w:rsidR="002C455B" w:rsidRPr="001F3790" w:rsidRDefault="00CB5EFD" w:rsidP="00BB4101">
      <w:pPr>
        <w:jc w:val="both"/>
        <w:rPr>
          <w:rFonts w:ascii="Calibri" w:hAnsi="Calibri" w:cs="Calibri"/>
        </w:rPr>
      </w:pPr>
      <w:r w:rsidRPr="001F3790">
        <w:rPr>
          <w:rFonts w:ascii="Calibri" w:hAnsi="Calibri" w:cs="Calibri"/>
        </w:rPr>
        <w:tab/>
      </w:r>
      <w:r w:rsidR="007C517C" w:rsidRPr="001F3790">
        <w:rPr>
          <w:rFonts w:ascii="Calibri" w:hAnsi="Calibri" w:cs="Calibri"/>
        </w:rPr>
        <w:t xml:space="preserve">Monitoring the stability of CMAC columns is of critical importance. </w:t>
      </w:r>
      <w:r w:rsidR="0087793D" w:rsidRPr="001F3790">
        <w:rPr>
          <w:rFonts w:ascii="Calibri" w:hAnsi="Calibri" w:cs="Calibri"/>
        </w:rPr>
        <w:t>CMAC columns may be stable for up to several months, depending on the type of immobilized protein, frequency of use</w:t>
      </w:r>
      <w:r w:rsidR="008412C8" w:rsidRPr="001F3790">
        <w:rPr>
          <w:rFonts w:ascii="Calibri" w:hAnsi="Calibri" w:cs="Calibri"/>
        </w:rPr>
        <w:t>,</w:t>
      </w:r>
      <w:r w:rsidR="0087793D" w:rsidRPr="001F3790">
        <w:rPr>
          <w:rFonts w:ascii="Calibri" w:hAnsi="Calibri" w:cs="Calibri"/>
        </w:rPr>
        <w:t xml:space="preserve"> and storage conditions. It is recommended to store the column in 0.05% sodium </w:t>
      </w:r>
      <w:proofErr w:type="spellStart"/>
      <w:r w:rsidR="0087793D" w:rsidRPr="001F3790">
        <w:rPr>
          <w:rFonts w:ascii="Calibri" w:hAnsi="Calibri" w:cs="Calibri"/>
        </w:rPr>
        <w:t>azide</w:t>
      </w:r>
      <w:proofErr w:type="spellEnd"/>
      <w:r w:rsidR="0087793D" w:rsidRPr="001F3790">
        <w:rPr>
          <w:rFonts w:ascii="Calibri" w:hAnsi="Calibri" w:cs="Calibri"/>
        </w:rPr>
        <w:t xml:space="preserve"> solution in ammonium acetate buffer at 4 °C if the column remains unused for more than a week. It is important to thoroughly wash the column with ammonium acetate buffer after longer periods before attempting to use it. It is advised to monitor the functionality of the column by injecting a selected concentration of a marker ligand weekly. </w:t>
      </w:r>
    </w:p>
    <w:p w14:paraId="66E7E45E" w14:textId="77777777" w:rsidR="00D7603F" w:rsidRPr="001F3790" w:rsidRDefault="00D7603F" w:rsidP="00BB4101">
      <w:pPr>
        <w:jc w:val="both"/>
        <w:rPr>
          <w:rFonts w:ascii="Calibri" w:hAnsi="Calibri" w:cs="Calibri"/>
        </w:rPr>
      </w:pPr>
    </w:p>
    <w:p w14:paraId="2C91A8D4" w14:textId="45412CDA" w:rsidR="00BF6703" w:rsidRPr="001F3790" w:rsidRDefault="00BF6703" w:rsidP="00BB4101">
      <w:pPr>
        <w:jc w:val="both"/>
        <w:rPr>
          <w:rFonts w:ascii="Calibri" w:hAnsi="Calibri" w:cs="Calibri"/>
        </w:rPr>
      </w:pPr>
      <w:r w:rsidRPr="001F3790">
        <w:rPr>
          <w:rFonts w:ascii="Calibri" w:hAnsi="Calibri" w:cs="Calibri"/>
        </w:rPr>
        <w:tab/>
      </w:r>
      <w:r w:rsidRPr="001F3790">
        <w:rPr>
          <w:rFonts w:ascii="Calibri" w:hAnsi="Calibri" w:cs="Calibri"/>
        </w:rPr>
        <w:tab/>
        <w:t>Despite numerous advantages</w:t>
      </w:r>
      <w:r w:rsidR="00D7603F" w:rsidRPr="001F3790">
        <w:rPr>
          <w:rFonts w:ascii="Calibri" w:hAnsi="Calibri" w:cs="Calibri"/>
        </w:rPr>
        <w:t>,</w:t>
      </w:r>
      <w:r w:rsidRPr="001F3790">
        <w:rPr>
          <w:rFonts w:ascii="Calibri" w:hAnsi="Calibri" w:cs="Calibri"/>
        </w:rPr>
        <w:t xml:space="preserve"> CMAC technology has several limitations that need to be taken into consideration when using the columns in drug discovery endeavors. Firstly, the number of immobilized transmembrane targets decreases with time</w:t>
      </w:r>
      <w:r w:rsidR="00D7603F" w:rsidRPr="001F3790">
        <w:rPr>
          <w:rFonts w:ascii="Calibri" w:hAnsi="Calibri" w:cs="Calibri"/>
        </w:rPr>
        <w:t>,</w:t>
      </w:r>
      <w:r w:rsidRPr="001F3790">
        <w:rPr>
          <w:rFonts w:ascii="Calibri" w:hAnsi="Calibri" w:cs="Calibri"/>
        </w:rPr>
        <w:t xml:space="preserve"> and therefore it is recommended that the total number of binding sites is monitored weekly</w:t>
      </w:r>
      <w:r w:rsidR="005943BC" w:rsidRPr="001F3790">
        <w:rPr>
          <w:rFonts w:ascii="Calibri" w:hAnsi="Calibri" w:cs="Calibri"/>
        </w:rPr>
        <w:fldChar w:fldCharType="begin"/>
      </w:r>
      <w:r w:rsidR="005943BC" w:rsidRPr="001F3790">
        <w:rPr>
          <w:rFonts w:ascii="Calibri" w:hAnsi="Calibri" w:cs="Calibr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sidR="005943BC" w:rsidRPr="001F3790">
        <w:rPr>
          <w:rFonts w:ascii="Calibri" w:hAnsi="Calibri" w:cs="Calibri"/>
        </w:rPr>
        <w:fldChar w:fldCharType="separate"/>
      </w:r>
      <w:r w:rsidR="005943BC" w:rsidRPr="00E41966">
        <w:rPr>
          <w:rFonts w:ascii="Calibri" w:hAnsi="Calibri" w:cs="Calibri"/>
          <w:vertAlign w:val="superscript"/>
        </w:rPr>
        <w:t>24</w:t>
      </w:r>
      <w:r w:rsidR="005943BC" w:rsidRPr="001F3790">
        <w:rPr>
          <w:rFonts w:ascii="Calibri" w:hAnsi="Calibri" w:cs="Calibri"/>
        </w:rPr>
        <w:fldChar w:fldCharType="end"/>
      </w:r>
      <w:r w:rsidRPr="001F3790">
        <w:rPr>
          <w:rFonts w:ascii="Calibri" w:hAnsi="Calibri" w:cs="Calibri"/>
        </w:rPr>
        <w:t>.</w:t>
      </w:r>
      <w:r w:rsidR="00BB4101" w:rsidRPr="001F3790">
        <w:rPr>
          <w:rFonts w:ascii="Calibri" w:hAnsi="Calibri" w:cs="Calibri"/>
        </w:rPr>
        <w:t xml:space="preserve"> </w:t>
      </w:r>
      <w:r w:rsidRPr="001F3790">
        <w:rPr>
          <w:rFonts w:ascii="Calibri" w:hAnsi="Calibri" w:cs="Calibri"/>
        </w:rPr>
        <w:t xml:space="preserve">One of the reasons for this decrease is the consequence of the immobilization process that is based on adsorption and does not involve the introduction of covalent bonds. </w:t>
      </w:r>
      <w:r w:rsidR="00290375" w:rsidRPr="001F3790">
        <w:rPr>
          <w:rFonts w:ascii="Calibri" w:hAnsi="Calibri" w:cs="Calibri"/>
        </w:rPr>
        <w:t xml:space="preserve">Lipophilic compounds may be strongly retained on CMAC columns due to significant nonspecific binding to </w:t>
      </w:r>
      <w:r w:rsidR="00A569B1" w:rsidRPr="001F3790">
        <w:rPr>
          <w:rFonts w:ascii="Calibri" w:hAnsi="Calibri" w:cs="Calibri"/>
        </w:rPr>
        <w:t xml:space="preserve">the </w:t>
      </w:r>
      <w:r w:rsidR="00290375" w:rsidRPr="001F3790">
        <w:rPr>
          <w:rFonts w:ascii="Calibri" w:hAnsi="Calibri" w:cs="Calibri"/>
        </w:rPr>
        <w:t xml:space="preserve">IAM surface and phospholipid bilayers. This significantly increases the analysis time decreasing throughput. </w:t>
      </w:r>
      <w:r w:rsidR="00864275" w:rsidRPr="001F3790">
        <w:rPr>
          <w:rFonts w:ascii="Calibri" w:hAnsi="Calibri" w:cs="Calibri"/>
        </w:rPr>
        <w:t xml:space="preserve">The process of CMAC column preparation is cell </w:t>
      </w:r>
      <w:r w:rsidR="00A569B1" w:rsidRPr="001F3790">
        <w:rPr>
          <w:rFonts w:ascii="Calibri" w:hAnsi="Calibri" w:cs="Calibri"/>
        </w:rPr>
        <w:t>line-</w:t>
      </w:r>
      <w:r w:rsidR="00864275" w:rsidRPr="001F3790">
        <w:rPr>
          <w:rFonts w:ascii="Calibri" w:hAnsi="Calibri" w:cs="Calibri"/>
        </w:rPr>
        <w:t xml:space="preserve">specific and requires a thorough understanding of the nature of immobilized proteins, making it less suitable for less characterized targets. </w:t>
      </w:r>
    </w:p>
    <w:p w14:paraId="0BEB38EC" w14:textId="3C0B99B5" w:rsidR="006E4797" w:rsidRDefault="00BF6703" w:rsidP="00E41966">
      <w:pPr>
        <w:jc w:val="both"/>
        <w:rPr>
          <w:rFonts w:ascii="Calibri" w:hAnsi="Calibri" w:cs="Calibri"/>
        </w:rPr>
      </w:pPr>
      <w:r w:rsidRPr="001F3790">
        <w:rPr>
          <w:rFonts w:ascii="Calibri" w:hAnsi="Calibri" w:cs="Calibri"/>
        </w:rPr>
        <w:tab/>
      </w:r>
    </w:p>
    <w:p w14:paraId="4E7C0378" w14:textId="77777777" w:rsidR="0005525B" w:rsidRPr="001F3790" w:rsidRDefault="0005525B" w:rsidP="00E41966">
      <w:pPr>
        <w:jc w:val="both"/>
        <w:rPr>
          <w:rFonts w:ascii="Calibri" w:hAnsi="Calibri" w:cs="Calibri"/>
        </w:rPr>
      </w:pPr>
    </w:p>
    <w:p w14:paraId="0FA47C94" w14:textId="6A5EAE58" w:rsidR="00E6087A" w:rsidRPr="001F3790" w:rsidRDefault="00551D82" w:rsidP="00E41966">
      <w:pPr>
        <w:pBdr>
          <w:top w:val="nil"/>
          <w:left w:val="nil"/>
          <w:bottom w:val="nil"/>
          <w:right w:val="nil"/>
          <w:between w:val="nil"/>
        </w:pBdr>
        <w:jc w:val="both"/>
        <w:rPr>
          <w:rFonts w:ascii="Calibri" w:hAnsi="Calibri" w:cs="Calibri"/>
        </w:rPr>
      </w:pPr>
      <w:r w:rsidRPr="001F3790">
        <w:rPr>
          <w:rFonts w:ascii="Calibri" w:hAnsi="Calibri" w:cs="Calibri"/>
          <w:b/>
        </w:rPr>
        <w:lastRenderedPageBreak/>
        <w:t xml:space="preserve">ACKNOWLEDGMENTS: </w:t>
      </w:r>
    </w:p>
    <w:p w14:paraId="572007F0" w14:textId="54ADE040" w:rsidR="00AB72C7" w:rsidRPr="001F3790" w:rsidRDefault="00E6087A" w:rsidP="00BB4101">
      <w:pPr>
        <w:jc w:val="both"/>
        <w:rPr>
          <w:rStyle w:val="markedcontent"/>
          <w:rFonts w:ascii="Calibri" w:hAnsi="Calibri" w:cs="Calibri"/>
        </w:rPr>
      </w:pPr>
      <w:r w:rsidRPr="001F3790">
        <w:rPr>
          <w:rFonts w:ascii="Calibri" w:hAnsi="Calibri" w:cs="Calibri"/>
        </w:rPr>
        <w:t>Z.C.A. was supported by the Scientific and Technological Research Council of Turkey (TUBITAK) 2219- International Postdoctoral Research Fellowship Program.</w:t>
      </w:r>
      <w:r w:rsidR="00AB72C7" w:rsidRPr="001F3790">
        <w:rPr>
          <w:rFonts w:ascii="Calibri" w:hAnsi="Calibri" w:cs="Calibri"/>
        </w:rPr>
        <w:t xml:space="preserve"> </w:t>
      </w:r>
      <w:r w:rsidR="00AB72C7" w:rsidRPr="001F3790">
        <w:rPr>
          <w:rStyle w:val="markedcontent"/>
          <w:rFonts w:ascii="Calibri" w:eastAsia="Times New Roman" w:hAnsi="Calibri" w:cs="Calibri"/>
        </w:rPr>
        <w:t>Research reported in this publication was supported by the National Center for Complimentary and Integrative Medicine of the National Institutes of Health under award number 1R41AT011716-01.</w:t>
      </w:r>
      <w:r w:rsidR="00AB72C7" w:rsidRPr="001F3790">
        <w:rPr>
          <w:rFonts w:ascii="Calibri" w:eastAsia="Times New Roman" w:hAnsi="Calibri" w:cs="Calibri"/>
        </w:rPr>
        <w:t xml:space="preserve"> </w:t>
      </w:r>
      <w:r w:rsidRPr="001F3790">
        <w:rPr>
          <w:rFonts w:ascii="Calibri" w:hAnsi="Calibri" w:cs="Calibri"/>
        </w:rPr>
        <w:t xml:space="preserve">This work was </w:t>
      </w:r>
      <w:r w:rsidR="00AB72C7" w:rsidRPr="001F3790">
        <w:rPr>
          <w:rFonts w:ascii="Calibri" w:hAnsi="Calibri" w:cs="Calibri"/>
        </w:rPr>
        <w:t xml:space="preserve">also partially </w:t>
      </w:r>
      <w:r w:rsidRPr="001F3790">
        <w:rPr>
          <w:rFonts w:ascii="Calibri" w:hAnsi="Calibri" w:cs="Calibri"/>
        </w:rPr>
        <w:t xml:space="preserve">supported by American of Pharmacognosy Research Starter Grant, Regis Technologies grant to L.C. </w:t>
      </w:r>
      <w:r w:rsidR="00AB72C7" w:rsidRPr="001F3790">
        <w:rPr>
          <w:rStyle w:val="markedcontent"/>
          <w:rFonts w:ascii="Calibri" w:eastAsia="Times New Roman" w:hAnsi="Calibri" w:cs="Calibri"/>
        </w:rPr>
        <w:t>The content is solely the responsibility of the authors and does not necessarily represent the official views of the National Institutes of Health.</w:t>
      </w:r>
    </w:p>
    <w:p w14:paraId="25B2FBBD" w14:textId="77777777" w:rsidR="006E4797" w:rsidRPr="001F3790" w:rsidRDefault="006E4797" w:rsidP="00BB4101">
      <w:pPr>
        <w:jc w:val="both"/>
        <w:rPr>
          <w:rFonts w:ascii="Calibri" w:hAnsi="Calibri" w:cs="Calibri"/>
          <w:b/>
        </w:rPr>
      </w:pPr>
    </w:p>
    <w:p w14:paraId="4A7B0E5C" w14:textId="37D67CCE" w:rsidR="006E4797" w:rsidRPr="001F3790" w:rsidRDefault="00551D82" w:rsidP="00E41966">
      <w:pPr>
        <w:pBdr>
          <w:top w:val="nil"/>
          <w:left w:val="nil"/>
          <w:bottom w:val="nil"/>
          <w:right w:val="nil"/>
          <w:between w:val="nil"/>
        </w:pBdr>
        <w:jc w:val="both"/>
        <w:rPr>
          <w:rFonts w:ascii="Calibri" w:hAnsi="Calibri" w:cs="Calibri"/>
        </w:rPr>
      </w:pPr>
      <w:r w:rsidRPr="001F3790">
        <w:rPr>
          <w:rFonts w:ascii="Calibri" w:hAnsi="Calibri" w:cs="Calibri"/>
          <w:b/>
        </w:rPr>
        <w:t xml:space="preserve">DISCLOSURES: </w:t>
      </w:r>
    </w:p>
    <w:p w14:paraId="6C61A187" w14:textId="2B32C982" w:rsidR="00E6087A" w:rsidRPr="001F3790" w:rsidRDefault="00E6087A" w:rsidP="00E41966">
      <w:pPr>
        <w:jc w:val="both"/>
        <w:rPr>
          <w:rFonts w:ascii="Calibri" w:hAnsi="Calibri" w:cs="Calibri"/>
        </w:rPr>
      </w:pPr>
      <w:r w:rsidRPr="001F3790">
        <w:rPr>
          <w:rFonts w:ascii="Calibri" w:hAnsi="Calibri" w:cs="Calibri"/>
        </w:rPr>
        <w:t xml:space="preserve">Lukasz </w:t>
      </w:r>
      <w:proofErr w:type="spellStart"/>
      <w:r w:rsidRPr="001F3790">
        <w:rPr>
          <w:rFonts w:ascii="Calibri" w:hAnsi="Calibri" w:cs="Calibri"/>
        </w:rPr>
        <w:t>Ciesla</w:t>
      </w:r>
      <w:proofErr w:type="spellEnd"/>
      <w:r w:rsidRPr="001F3790">
        <w:rPr>
          <w:rFonts w:ascii="Calibri" w:hAnsi="Calibri" w:cs="Calibri"/>
        </w:rPr>
        <w:t xml:space="preserve"> collaborates with Regis Technologies, the provider of the IAM</w:t>
      </w:r>
      <w:r w:rsidR="000E44E4" w:rsidRPr="001F3790">
        <w:rPr>
          <w:rFonts w:ascii="Calibri" w:hAnsi="Calibri" w:cs="Calibri"/>
        </w:rPr>
        <w:t>.PC.DD2</w:t>
      </w:r>
      <w:r w:rsidRPr="001F3790">
        <w:rPr>
          <w:rFonts w:ascii="Calibri" w:hAnsi="Calibri" w:cs="Calibri"/>
        </w:rPr>
        <w:t xml:space="preserve"> particles. </w:t>
      </w:r>
    </w:p>
    <w:p w14:paraId="3591D80A" w14:textId="77777777" w:rsidR="00DC345F" w:rsidRPr="001F3790" w:rsidRDefault="00DC345F" w:rsidP="00E41966">
      <w:pPr>
        <w:jc w:val="both"/>
        <w:rPr>
          <w:rFonts w:ascii="Calibri" w:hAnsi="Calibri" w:cs="Calibri"/>
          <w:b/>
        </w:rPr>
      </w:pPr>
    </w:p>
    <w:p w14:paraId="6DE2B73C" w14:textId="2B96116C" w:rsidR="006E4797" w:rsidRPr="001F3790" w:rsidRDefault="00551D82" w:rsidP="00E41966">
      <w:pPr>
        <w:jc w:val="both"/>
        <w:rPr>
          <w:rFonts w:ascii="Calibri" w:hAnsi="Calibri" w:cs="Calibri"/>
          <w:b/>
        </w:rPr>
      </w:pPr>
      <w:r w:rsidRPr="001F3790">
        <w:rPr>
          <w:rFonts w:ascii="Calibri" w:hAnsi="Calibri" w:cs="Calibri"/>
          <w:b/>
        </w:rPr>
        <w:t>REFERENCES:</w:t>
      </w:r>
      <w:r w:rsidRPr="001F3790">
        <w:rPr>
          <w:rFonts w:ascii="Calibri" w:hAnsi="Calibri" w:cs="Calibri"/>
        </w:rPr>
        <w:t xml:space="preserve"> </w:t>
      </w:r>
    </w:p>
    <w:p w14:paraId="752E301A" w14:textId="77777777" w:rsidR="002E3BF2" w:rsidRPr="001F3790" w:rsidRDefault="002E3BF2" w:rsidP="00E41966">
      <w:pPr>
        <w:pBdr>
          <w:top w:val="nil"/>
          <w:left w:val="nil"/>
          <w:bottom w:val="nil"/>
          <w:right w:val="nil"/>
          <w:between w:val="nil"/>
        </w:pBdr>
        <w:jc w:val="both"/>
        <w:rPr>
          <w:rFonts w:ascii="Calibri" w:hAnsi="Calibri" w:cs="Calibri"/>
        </w:rPr>
      </w:pPr>
      <w:bookmarkStart w:id="1" w:name="4d34og8" w:colFirst="0" w:colLast="0"/>
      <w:bookmarkStart w:id="2" w:name="3rdcrjn" w:colFirst="0" w:colLast="0"/>
      <w:bookmarkEnd w:id="1"/>
      <w:bookmarkEnd w:id="2"/>
    </w:p>
    <w:p w14:paraId="6B227169" w14:textId="20302BDD" w:rsidR="00383728" w:rsidRPr="00E41966" w:rsidRDefault="002E3BF2" w:rsidP="00BB4101">
      <w:pPr>
        <w:pStyle w:val="EndNoteBibliography"/>
      </w:pPr>
      <w:r w:rsidRPr="001F3790">
        <w:fldChar w:fldCharType="begin"/>
      </w:r>
      <w:r w:rsidRPr="001F3790">
        <w:instrText xml:space="preserve"> ADDIN EN.REFLIST </w:instrText>
      </w:r>
      <w:r w:rsidRPr="001F3790">
        <w:fldChar w:fldCharType="separate"/>
      </w:r>
      <w:r w:rsidR="00383728" w:rsidRPr="00E41966">
        <w:t>1</w:t>
      </w:r>
      <w:r w:rsidR="00383728" w:rsidRPr="00E41966">
        <w:tab/>
      </w:r>
      <w:r w:rsidR="005316CB" w:rsidRPr="00E41966">
        <w:t xml:space="preserve">. </w:t>
      </w:r>
      <w:r w:rsidR="00383728" w:rsidRPr="00E41966">
        <w:t>Thomford, N.E.</w:t>
      </w:r>
      <w:r w:rsidR="00383728" w:rsidRPr="00E41966">
        <w:rPr>
          <w:i/>
        </w:rPr>
        <w:t xml:space="preserve"> </w:t>
      </w:r>
      <w:r w:rsidR="00383728" w:rsidRPr="00E41966">
        <w:rPr>
          <w:iCs/>
        </w:rPr>
        <w:t xml:space="preserve">et al. </w:t>
      </w:r>
      <w:r w:rsidR="00383728" w:rsidRPr="00E41966">
        <w:t xml:space="preserve">Natural Products for Drug Discovery in the 21st Century: Innovations for Novel Drug Discovery. </w:t>
      </w:r>
      <w:r w:rsidR="00383728" w:rsidRPr="00E41966">
        <w:rPr>
          <w:i/>
        </w:rPr>
        <w:t>Int</w:t>
      </w:r>
      <w:r w:rsidR="00E92E78">
        <w:rPr>
          <w:i/>
        </w:rPr>
        <w:t>ernational</w:t>
      </w:r>
      <w:r w:rsidR="00383728" w:rsidRPr="00E41966">
        <w:rPr>
          <w:i/>
        </w:rPr>
        <w:t xml:space="preserve"> J</w:t>
      </w:r>
      <w:r w:rsidR="00E92E78">
        <w:rPr>
          <w:i/>
        </w:rPr>
        <w:t>ournal of</w:t>
      </w:r>
      <w:r w:rsidR="00383728" w:rsidRPr="00E41966">
        <w:rPr>
          <w:i/>
        </w:rPr>
        <w:t xml:space="preserve"> Mol</w:t>
      </w:r>
      <w:r w:rsidR="00E92E78">
        <w:rPr>
          <w:i/>
        </w:rPr>
        <w:t>ecular</w:t>
      </w:r>
      <w:r w:rsidR="00383728" w:rsidRPr="00E41966">
        <w:rPr>
          <w:i/>
        </w:rPr>
        <w:t xml:space="preserve"> Sci</w:t>
      </w:r>
      <w:r w:rsidR="00E92E78">
        <w:rPr>
          <w:i/>
        </w:rPr>
        <w:t>ences</w:t>
      </w:r>
      <w:r w:rsidR="00383728" w:rsidRPr="00E41966">
        <w:rPr>
          <w:i/>
        </w:rPr>
        <w:t>.</w:t>
      </w:r>
      <w:r w:rsidR="00383728" w:rsidRPr="00E41966">
        <w:t xml:space="preserve"> </w:t>
      </w:r>
      <w:r w:rsidR="00383728" w:rsidRPr="00E41966">
        <w:rPr>
          <w:b/>
        </w:rPr>
        <w:t>19</w:t>
      </w:r>
      <w:r w:rsidR="00383728" w:rsidRPr="00E41966">
        <w:t xml:space="preserve"> (6), </w:t>
      </w:r>
      <w:r w:rsidR="00DA7910" w:rsidRPr="00E41966">
        <w:t xml:space="preserve">1578 </w:t>
      </w:r>
      <w:r w:rsidR="00383728" w:rsidRPr="00E41966">
        <w:t>(2018).</w:t>
      </w:r>
    </w:p>
    <w:p w14:paraId="6FF6F9C7" w14:textId="797857C2" w:rsidR="00383728" w:rsidRPr="00E41966" w:rsidRDefault="00383728" w:rsidP="00BB4101">
      <w:pPr>
        <w:pStyle w:val="EndNoteBibliography"/>
      </w:pPr>
      <w:r w:rsidRPr="00E41966">
        <w:t>2</w:t>
      </w:r>
      <w:r w:rsidR="005316CB" w:rsidRPr="00E41966">
        <w:t xml:space="preserve">. </w:t>
      </w:r>
      <w:r w:rsidRPr="00E41966">
        <w:tab/>
        <w:t>Atanasov, A.G., Zotchev, S.B., Dirsch, V.M.</w:t>
      </w:r>
      <w:r w:rsidR="009F1567">
        <w:t>,</w:t>
      </w:r>
      <w:r w:rsidRPr="00E41966">
        <w:t xml:space="preserve"> International Natural Product Sciences T</w:t>
      </w:r>
      <w:r w:rsidR="00DA7910" w:rsidRPr="00E41966">
        <w:t>askforce,</w:t>
      </w:r>
      <w:r w:rsidRPr="00E41966">
        <w:t xml:space="preserve"> Supuran, C.T. Natural </w:t>
      </w:r>
      <w:r w:rsidR="00925A33">
        <w:t>p</w:t>
      </w:r>
      <w:r w:rsidRPr="00E41966">
        <w:t xml:space="preserve">roducts in </w:t>
      </w:r>
      <w:r w:rsidR="00925A33">
        <w:t>d</w:t>
      </w:r>
      <w:r w:rsidRPr="00E41966">
        <w:t xml:space="preserve">rug </w:t>
      </w:r>
      <w:r w:rsidR="00925A33">
        <w:t>d</w:t>
      </w:r>
      <w:r w:rsidRPr="00E41966">
        <w:t xml:space="preserve">iscovery: </w:t>
      </w:r>
      <w:r w:rsidR="00925A33">
        <w:t>a</w:t>
      </w:r>
      <w:r w:rsidRPr="00E41966">
        <w:t xml:space="preserve">dvances and </w:t>
      </w:r>
      <w:r w:rsidR="00925A33">
        <w:t>o</w:t>
      </w:r>
      <w:r w:rsidRPr="00E41966">
        <w:t xml:space="preserve">pportunities. </w:t>
      </w:r>
      <w:r w:rsidRPr="00E41966">
        <w:rPr>
          <w:i/>
        </w:rPr>
        <w:t>Nat</w:t>
      </w:r>
      <w:r w:rsidR="00925A33">
        <w:rPr>
          <w:i/>
        </w:rPr>
        <w:t>ure</w:t>
      </w:r>
      <w:r w:rsidRPr="00E41966">
        <w:rPr>
          <w:i/>
        </w:rPr>
        <w:t xml:space="preserve"> Rev</w:t>
      </w:r>
      <w:r w:rsidR="00925A33">
        <w:rPr>
          <w:i/>
        </w:rPr>
        <w:t>iews</w:t>
      </w:r>
      <w:r w:rsidR="00F97119">
        <w:rPr>
          <w:i/>
        </w:rPr>
        <w:t>.</w:t>
      </w:r>
      <w:r w:rsidRPr="00E41966">
        <w:rPr>
          <w:i/>
        </w:rPr>
        <w:t xml:space="preserve"> Drug Discov</w:t>
      </w:r>
      <w:r w:rsidR="00F97119">
        <w:rPr>
          <w:i/>
        </w:rPr>
        <w:t>ery</w:t>
      </w:r>
      <w:r w:rsidRPr="00E41966">
        <w:rPr>
          <w:i/>
        </w:rPr>
        <w:t>.</w:t>
      </w:r>
      <w:r w:rsidRPr="00E41966">
        <w:t xml:space="preserve"> </w:t>
      </w:r>
      <w:r w:rsidRPr="00E41966">
        <w:rPr>
          <w:b/>
        </w:rPr>
        <w:t>20</w:t>
      </w:r>
      <w:r w:rsidRPr="00E41966">
        <w:t xml:space="preserve"> (3), 200</w:t>
      </w:r>
      <w:r w:rsidR="00F97119">
        <w:t>–</w:t>
      </w:r>
      <w:r w:rsidRPr="00E41966">
        <w:t>216 (2021).</w:t>
      </w:r>
    </w:p>
    <w:p w14:paraId="59B2AF3A" w14:textId="58F81C33" w:rsidR="00383728" w:rsidRPr="00E41966" w:rsidRDefault="00383728" w:rsidP="00BB4101">
      <w:pPr>
        <w:pStyle w:val="EndNoteBibliography"/>
      </w:pPr>
      <w:r w:rsidRPr="00E41966">
        <w:t>3</w:t>
      </w:r>
      <w:r w:rsidRPr="00E41966">
        <w:tab/>
      </w:r>
      <w:r w:rsidR="005316CB" w:rsidRPr="00E41966">
        <w:t xml:space="preserve">. </w:t>
      </w:r>
      <w:r w:rsidRPr="00E41966">
        <w:t xml:space="preserve">Altmann, K. H. Drugs from the Oceans: Marine Natural Products as Leads for Drug Discovery. </w:t>
      </w:r>
      <w:r w:rsidRPr="00E41966">
        <w:rPr>
          <w:i/>
        </w:rPr>
        <w:t>Chimia.</w:t>
      </w:r>
      <w:r w:rsidRPr="00E41966">
        <w:t xml:space="preserve"> </w:t>
      </w:r>
      <w:r w:rsidRPr="00E41966">
        <w:rPr>
          <w:b/>
        </w:rPr>
        <w:t>71</w:t>
      </w:r>
      <w:r w:rsidRPr="00E41966">
        <w:t xml:space="preserve"> (10), 646</w:t>
      </w:r>
      <w:r w:rsidR="0046021D">
        <w:t>–</w:t>
      </w:r>
      <w:r w:rsidRPr="00E41966">
        <w:t>652 (2017).</w:t>
      </w:r>
    </w:p>
    <w:p w14:paraId="242B32F5" w14:textId="5CF53648" w:rsidR="00383728" w:rsidRPr="00E41966" w:rsidRDefault="00383728" w:rsidP="00BB4101">
      <w:pPr>
        <w:pStyle w:val="EndNoteBibliography"/>
      </w:pPr>
      <w:r w:rsidRPr="00E41966">
        <w:t>4</w:t>
      </w:r>
      <w:r w:rsidRPr="00E41966">
        <w:tab/>
      </w:r>
      <w:r w:rsidR="005316CB" w:rsidRPr="00E41966">
        <w:t xml:space="preserve">. </w:t>
      </w:r>
      <w:r w:rsidRPr="00E41966">
        <w:t>Bernardini, S., Tiezzi, A., Laghezza Masci, V.</w:t>
      </w:r>
      <w:r w:rsidR="00DA7617" w:rsidRPr="00E41966">
        <w:t>,</w:t>
      </w:r>
      <w:r w:rsidRPr="00E41966">
        <w:t xml:space="preserve"> Ovidi, E. Natural </w:t>
      </w:r>
      <w:r w:rsidR="008D1120">
        <w:t>p</w:t>
      </w:r>
      <w:r w:rsidRPr="00E41966">
        <w:t xml:space="preserve">roducts for </w:t>
      </w:r>
      <w:r w:rsidR="008D1120">
        <w:t>h</w:t>
      </w:r>
      <w:r w:rsidRPr="00E41966">
        <w:t xml:space="preserve">uman </w:t>
      </w:r>
      <w:r w:rsidR="008D1120">
        <w:t>h</w:t>
      </w:r>
      <w:r w:rsidRPr="00E41966">
        <w:t xml:space="preserve">ealth: an </w:t>
      </w:r>
      <w:r w:rsidR="008D1120">
        <w:t>h</w:t>
      </w:r>
      <w:r w:rsidRPr="00E41966">
        <w:t xml:space="preserve">istorical </w:t>
      </w:r>
      <w:r w:rsidR="008D1120">
        <w:t>o</w:t>
      </w:r>
      <w:r w:rsidRPr="00E41966">
        <w:t xml:space="preserve">verview of the </w:t>
      </w:r>
      <w:r w:rsidR="005339B9">
        <w:t>d</w:t>
      </w:r>
      <w:r w:rsidRPr="00E41966">
        <w:t xml:space="preserve">rug </w:t>
      </w:r>
      <w:r w:rsidR="005339B9">
        <w:t>d</w:t>
      </w:r>
      <w:r w:rsidRPr="00E41966">
        <w:t xml:space="preserve">iscovery </w:t>
      </w:r>
      <w:r w:rsidR="005339B9">
        <w:t>a</w:t>
      </w:r>
      <w:r w:rsidRPr="00E41966">
        <w:t xml:space="preserve">pproaches. </w:t>
      </w:r>
      <w:r w:rsidRPr="00E41966">
        <w:rPr>
          <w:i/>
        </w:rPr>
        <w:t>Nat</w:t>
      </w:r>
      <w:r w:rsidR="005339B9">
        <w:rPr>
          <w:i/>
        </w:rPr>
        <w:t>ural</w:t>
      </w:r>
      <w:r w:rsidRPr="00E41966">
        <w:rPr>
          <w:i/>
        </w:rPr>
        <w:t xml:space="preserve"> Prod</w:t>
      </w:r>
      <w:r w:rsidR="005339B9">
        <w:rPr>
          <w:i/>
        </w:rPr>
        <w:t>uct</w:t>
      </w:r>
      <w:r w:rsidRPr="00E41966">
        <w:rPr>
          <w:i/>
        </w:rPr>
        <w:t xml:space="preserve"> Res</w:t>
      </w:r>
      <w:r w:rsidR="005339B9">
        <w:rPr>
          <w:i/>
        </w:rPr>
        <w:t>earch</w:t>
      </w:r>
      <w:r w:rsidRPr="00E41966">
        <w:rPr>
          <w:i/>
        </w:rPr>
        <w:t>.</w:t>
      </w:r>
      <w:r w:rsidRPr="00E41966">
        <w:t xml:space="preserve"> </w:t>
      </w:r>
      <w:r w:rsidRPr="00E41966">
        <w:rPr>
          <w:b/>
        </w:rPr>
        <w:t>32</w:t>
      </w:r>
      <w:r w:rsidRPr="00E41966">
        <w:t xml:space="preserve"> (16), 1926</w:t>
      </w:r>
      <w:r w:rsidR="005339B9">
        <w:t>–</w:t>
      </w:r>
      <w:r w:rsidRPr="00E41966">
        <w:t>1950 (2018).</w:t>
      </w:r>
    </w:p>
    <w:p w14:paraId="0DE8350A" w14:textId="463058A0" w:rsidR="00383728" w:rsidRPr="00E41966" w:rsidRDefault="00383728" w:rsidP="00BB4101">
      <w:pPr>
        <w:pStyle w:val="EndNoteBibliography"/>
      </w:pPr>
      <w:r w:rsidRPr="00E41966">
        <w:t>5</w:t>
      </w:r>
      <w:r w:rsidR="005316CB" w:rsidRPr="00E41966">
        <w:t xml:space="preserve">. </w:t>
      </w:r>
      <w:r w:rsidRPr="00E41966">
        <w:tab/>
        <w:t xml:space="preserve">DeCorte, B.L. Underexplored Opportunities for Natural Products in Drug Discovery. </w:t>
      </w:r>
      <w:r w:rsidRPr="00E41966">
        <w:rPr>
          <w:i/>
        </w:rPr>
        <w:t>J</w:t>
      </w:r>
      <w:r w:rsidR="0024583D">
        <w:rPr>
          <w:i/>
        </w:rPr>
        <w:t>ournal of</w:t>
      </w:r>
      <w:r w:rsidRPr="00E41966">
        <w:rPr>
          <w:i/>
        </w:rPr>
        <w:t xml:space="preserve"> Med</w:t>
      </w:r>
      <w:r w:rsidR="0024583D">
        <w:rPr>
          <w:i/>
        </w:rPr>
        <w:t>icinal</w:t>
      </w:r>
      <w:r w:rsidRPr="00E41966">
        <w:rPr>
          <w:i/>
        </w:rPr>
        <w:t xml:space="preserve"> Chem</w:t>
      </w:r>
      <w:r w:rsidR="0024583D">
        <w:rPr>
          <w:i/>
        </w:rPr>
        <w:t>istry</w:t>
      </w:r>
      <w:r w:rsidRPr="00E41966">
        <w:rPr>
          <w:i/>
        </w:rPr>
        <w:t>.</w:t>
      </w:r>
      <w:r w:rsidRPr="00E41966">
        <w:t xml:space="preserve"> </w:t>
      </w:r>
      <w:r w:rsidRPr="00E41966">
        <w:rPr>
          <w:b/>
        </w:rPr>
        <w:t>59</w:t>
      </w:r>
      <w:r w:rsidRPr="00E41966">
        <w:t xml:space="preserve"> (20), 9295</w:t>
      </w:r>
      <w:r w:rsidR="0024583D">
        <w:t>–</w:t>
      </w:r>
      <w:r w:rsidRPr="00E41966">
        <w:t>9304 (2016).</w:t>
      </w:r>
    </w:p>
    <w:p w14:paraId="79C0E07D" w14:textId="427D84E8" w:rsidR="00383728" w:rsidRPr="00E41966" w:rsidRDefault="00383728" w:rsidP="00BB4101">
      <w:pPr>
        <w:pStyle w:val="EndNoteBibliography"/>
      </w:pPr>
      <w:r w:rsidRPr="00E41966">
        <w:t>6</w:t>
      </w:r>
      <w:r w:rsidRPr="00E41966">
        <w:tab/>
      </w:r>
      <w:r w:rsidR="005316CB" w:rsidRPr="00E41966">
        <w:t xml:space="preserve">. </w:t>
      </w:r>
      <w:r w:rsidRPr="00E41966">
        <w:t>Lee, J., Jo, D.G., Park, D., Chung, H.Y.</w:t>
      </w:r>
      <w:r w:rsidR="00211F1C" w:rsidRPr="00E41966">
        <w:t>,</w:t>
      </w:r>
      <w:r w:rsidRPr="00E41966">
        <w:t xml:space="preserve"> Mattson, M.P. Adaptive </w:t>
      </w:r>
      <w:r w:rsidR="00214651">
        <w:t>c</w:t>
      </w:r>
      <w:r w:rsidRPr="00E41966">
        <w:t xml:space="preserve">ellular </w:t>
      </w:r>
      <w:r w:rsidR="00214651">
        <w:t>s</w:t>
      </w:r>
      <w:r w:rsidRPr="00E41966">
        <w:t xml:space="preserve">tress </w:t>
      </w:r>
      <w:r w:rsidR="00214651">
        <w:t>p</w:t>
      </w:r>
      <w:r w:rsidRPr="00E41966">
        <w:t xml:space="preserve">athways as </w:t>
      </w:r>
      <w:r w:rsidR="00214651">
        <w:t>t</w:t>
      </w:r>
      <w:r w:rsidRPr="00E41966">
        <w:t xml:space="preserve">herapeutic </w:t>
      </w:r>
      <w:r w:rsidR="00214651">
        <w:t>t</w:t>
      </w:r>
      <w:r w:rsidRPr="00E41966">
        <w:t xml:space="preserve">argets of </w:t>
      </w:r>
      <w:r w:rsidR="00214651">
        <w:t>d</w:t>
      </w:r>
      <w:r w:rsidRPr="00E41966">
        <w:t xml:space="preserve">ietary </w:t>
      </w:r>
      <w:r w:rsidR="00214651">
        <w:t>p</w:t>
      </w:r>
      <w:r w:rsidRPr="00E41966">
        <w:t xml:space="preserve">hytochemicals: </w:t>
      </w:r>
      <w:r w:rsidR="00214651">
        <w:t>f</w:t>
      </w:r>
      <w:r w:rsidRPr="00E41966">
        <w:t xml:space="preserve">ocus on the </w:t>
      </w:r>
      <w:r w:rsidR="00214651">
        <w:t>n</w:t>
      </w:r>
      <w:r w:rsidRPr="00E41966">
        <w:t xml:space="preserve">ervous </w:t>
      </w:r>
      <w:r w:rsidR="00214651">
        <w:t>s</w:t>
      </w:r>
      <w:r w:rsidRPr="00E41966">
        <w:t xml:space="preserve">ystem. </w:t>
      </w:r>
      <w:r w:rsidRPr="00E41966">
        <w:rPr>
          <w:i/>
        </w:rPr>
        <w:t>Pharmacol</w:t>
      </w:r>
      <w:r w:rsidR="00214651">
        <w:rPr>
          <w:i/>
        </w:rPr>
        <w:t>ogical</w:t>
      </w:r>
      <w:r w:rsidRPr="00E41966">
        <w:rPr>
          <w:i/>
        </w:rPr>
        <w:t xml:space="preserve"> Rev</w:t>
      </w:r>
      <w:r w:rsidR="00C9665D">
        <w:rPr>
          <w:i/>
        </w:rPr>
        <w:t>iews</w:t>
      </w:r>
      <w:r w:rsidRPr="00E41966">
        <w:rPr>
          <w:i/>
        </w:rPr>
        <w:t>.</w:t>
      </w:r>
      <w:r w:rsidRPr="00E41966">
        <w:t xml:space="preserve"> </w:t>
      </w:r>
      <w:r w:rsidRPr="00E41966">
        <w:rPr>
          <w:b/>
        </w:rPr>
        <w:t>66</w:t>
      </w:r>
      <w:r w:rsidRPr="00E41966">
        <w:t xml:space="preserve"> (3), 815</w:t>
      </w:r>
      <w:r w:rsidR="00C9665D">
        <w:t>–</w:t>
      </w:r>
      <w:r w:rsidRPr="00E41966">
        <w:t>868 (2014).</w:t>
      </w:r>
    </w:p>
    <w:p w14:paraId="4571937E" w14:textId="470FE1CB" w:rsidR="00383728" w:rsidRPr="00E41966" w:rsidRDefault="00383728" w:rsidP="00BB4101">
      <w:pPr>
        <w:pStyle w:val="EndNoteBibliography"/>
      </w:pPr>
      <w:r w:rsidRPr="00E41966">
        <w:t>7</w:t>
      </w:r>
      <w:r w:rsidR="005316CB" w:rsidRPr="00E41966">
        <w:t xml:space="preserve">. </w:t>
      </w:r>
      <w:r w:rsidRPr="00E41966">
        <w:tab/>
        <w:t xml:space="preserve">Hornykiewicz, O. L-DOPA: </w:t>
      </w:r>
      <w:r w:rsidR="00E415B7">
        <w:t>f</w:t>
      </w:r>
      <w:r w:rsidRPr="00E41966">
        <w:t xml:space="preserve">rom a </w:t>
      </w:r>
      <w:r w:rsidR="00E415B7">
        <w:t>b</w:t>
      </w:r>
      <w:r w:rsidRPr="00E41966">
        <w:t xml:space="preserve">iologically </w:t>
      </w:r>
      <w:r w:rsidR="00E415B7">
        <w:t>i</w:t>
      </w:r>
      <w:r w:rsidRPr="00E41966">
        <w:t xml:space="preserve">nactive </w:t>
      </w:r>
      <w:r w:rsidR="00E415B7">
        <w:t>a</w:t>
      </w:r>
      <w:r w:rsidRPr="00E41966">
        <w:t xml:space="preserve">mino </w:t>
      </w:r>
      <w:r w:rsidR="00E415B7">
        <w:t>a</w:t>
      </w:r>
      <w:r w:rsidRPr="00E41966">
        <w:t xml:space="preserve">cid to a </w:t>
      </w:r>
      <w:r w:rsidR="00E415B7">
        <w:t>s</w:t>
      </w:r>
      <w:r w:rsidRPr="00E41966">
        <w:t>uccessful</w:t>
      </w:r>
      <w:r w:rsidR="00E415B7">
        <w:t xml:space="preserve"> t</w:t>
      </w:r>
      <w:r w:rsidRPr="00E41966">
        <w:t xml:space="preserve">herapeutic </w:t>
      </w:r>
      <w:r w:rsidR="00E415B7">
        <w:t>a</w:t>
      </w:r>
      <w:r w:rsidRPr="00E41966">
        <w:t xml:space="preserve">gent. </w:t>
      </w:r>
      <w:r w:rsidRPr="00E41966">
        <w:rPr>
          <w:i/>
        </w:rPr>
        <w:t>Amino Acids.</w:t>
      </w:r>
      <w:r w:rsidRPr="00E41966">
        <w:t xml:space="preserve"> </w:t>
      </w:r>
      <w:r w:rsidRPr="00E41966">
        <w:rPr>
          <w:b/>
        </w:rPr>
        <w:t>23</w:t>
      </w:r>
      <w:r w:rsidRPr="00E41966">
        <w:t xml:space="preserve"> (1</w:t>
      </w:r>
      <w:r w:rsidR="00E415B7">
        <w:t>–</w:t>
      </w:r>
      <w:r w:rsidRPr="00E41966">
        <w:t>3), 65</w:t>
      </w:r>
      <w:r w:rsidR="00E415B7">
        <w:t>–</w:t>
      </w:r>
      <w:r w:rsidRPr="00E41966">
        <w:t>70 (2002).</w:t>
      </w:r>
    </w:p>
    <w:p w14:paraId="511E643F" w14:textId="21D3119F" w:rsidR="00383728" w:rsidRPr="00E41966" w:rsidRDefault="00383728" w:rsidP="00BB4101">
      <w:pPr>
        <w:pStyle w:val="EndNoteBibliography"/>
      </w:pPr>
      <w:r w:rsidRPr="00E41966">
        <w:t>8</w:t>
      </w:r>
      <w:r w:rsidRPr="00E41966">
        <w:tab/>
      </w:r>
      <w:r w:rsidR="005316CB" w:rsidRPr="00E41966">
        <w:t xml:space="preserve">. </w:t>
      </w:r>
      <w:r w:rsidRPr="00E41966">
        <w:t xml:space="preserve">Hoyer, D. Targeting the 5-HT </w:t>
      </w:r>
      <w:r w:rsidR="00A351F1">
        <w:t>s</w:t>
      </w:r>
      <w:r w:rsidRPr="00E41966">
        <w:t xml:space="preserve">ystem: Potential </w:t>
      </w:r>
      <w:r w:rsidR="00A351F1">
        <w:t>s</w:t>
      </w:r>
      <w:r w:rsidRPr="00E41966">
        <w:t xml:space="preserve">ide </w:t>
      </w:r>
      <w:r w:rsidR="00A351F1">
        <w:t>e</w:t>
      </w:r>
      <w:r w:rsidRPr="00E41966">
        <w:t xml:space="preserve">ffects. </w:t>
      </w:r>
      <w:r w:rsidRPr="00E41966">
        <w:rPr>
          <w:i/>
        </w:rPr>
        <w:t>Neuropharmacology.</w:t>
      </w:r>
      <w:r w:rsidRPr="00E41966">
        <w:t xml:space="preserve"> </w:t>
      </w:r>
      <w:r w:rsidRPr="00E41966">
        <w:rPr>
          <w:b/>
        </w:rPr>
        <w:t>179</w:t>
      </w:r>
      <w:r w:rsidR="00211F1C" w:rsidRPr="00E41966">
        <w:rPr>
          <w:b/>
        </w:rPr>
        <w:t>,</w:t>
      </w:r>
      <w:r w:rsidRPr="00E41966">
        <w:t xml:space="preserve"> 108233 (2020).</w:t>
      </w:r>
    </w:p>
    <w:p w14:paraId="7E80B0A5" w14:textId="5A2AE896" w:rsidR="00383728" w:rsidRPr="00E41966" w:rsidRDefault="00383728" w:rsidP="00BB4101">
      <w:pPr>
        <w:pStyle w:val="EndNoteBibliography"/>
      </w:pPr>
      <w:r w:rsidRPr="00E41966">
        <w:t>9</w:t>
      </w:r>
      <w:r w:rsidRPr="00E41966">
        <w:tab/>
      </w:r>
      <w:r w:rsidR="005316CB" w:rsidRPr="00E41966">
        <w:t xml:space="preserve">. </w:t>
      </w:r>
      <w:r w:rsidRPr="00E41966">
        <w:t>Nur, S.</w:t>
      </w:r>
      <w:r w:rsidR="00211F1C" w:rsidRPr="00E41966">
        <w:t>,</w:t>
      </w:r>
      <w:r w:rsidRPr="00E41966">
        <w:t xml:space="preserve"> Adams, C.E. Chlorpromazine versus </w:t>
      </w:r>
      <w:r w:rsidR="00BC0142">
        <w:t>r</w:t>
      </w:r>
      <w:r w:rsidRPr="00E41966">
        <w:t xml:space="preserve">eserpine for </w:t>
      </w:r>
      <w:r w:rsidR="00BC0142">
        <w:t>s</w:t>
      </w:r>
      <w:r w:rsidRPr="00E41966">
        <w:t xml:space="preserve">chizophrenia. </w:t>
      </w:r>
      <w:r w:rsidR="00BC0142" w:rsidRPr="00E41966">
        <w:rPr>
          <w:i/>
          <w:iCs/>
        </w:rPr>
        <w:t xml:space="preserve">The </w:t>
      </w:r>
      <w:r w:rsidRPr="00E41966">
        <w:rPr>
          <w:i/>
        </w:rPr>
        <w:t xml:space="preserve">Cochrane </w:t>
      </w:r>
      <w:r w:rsidR="00EB31C8">
        <w:rPr>
          <w:i/>
        </w:rPr>
        <w:t>D</w:t>
      </w:r>
      <w:r w:rsidRPr="00E41966">
        <w:rPr>
          <w:i/>
        </w:rPr>
        <w:t xml:space="preserve">atabase </w:t>
      </w:r>
      <w:r w:rsidR="00BC0142">
        <w:rPr>
          <w:i/>
        </w:rPr>
        <w:t xml:space="preserve">of </w:t>
      </w:r>
      <w:r w:rsidR="00EB31C8">
        <w:rPr>
          <w:i/>
        </w:rPr>
        <w:t>S</w:t>
      </w:r>
      <w:r w:rsidRPr="00E41966">
        <w:rPr>
          <w:i/>
        </w:rPr>
        <w:t>yst</w:t>
      </w:r>
      <w:r w:rsidR="00BC5F76">
        <w:rPr>
          <w:i/>
        </w:rPr>
        <w:t>ematic</w:t>
      </w:r>
      <w:r w:rsidRPr="00E41966">
        <w:rPr>
          <w:i/>
        </w:rPr>
        <w:t xml:space="preserve"> </w:t>
      </w:r>
      <w:r w:rsidR="00EB31C8">
        <w:rPr>
          <w:i/>
        </w:rPr>
        <w:t>R</w:t>
      </w:r>
      <w:r w:rsidRPr="00E41966">
        <w:rPr>
          <w:i/>
        </w:rPr>
        <w:t>ev</w:t>
      </w:r>
      <w:r w:rsidR="00BC5F76">
        <w:rPr>
          <w:i/>
        </w:rPr>
        <w:t>iews</w:t>
      </w:r>
      <w:r w:rsidRPr="00E41966">
        <w:rPr>
          <w:i/>
        </w:rPr>
        <w:t>.</w:t>
      </w:r>
      <w:r w:rsidRPr="00E41966">
        <w:t xml:space="preserve"> </w:t>
      </w:r>
      <w:r w:rsidRPr="00E41966">
        <w:rPr>
          <w:b/>
        </w:rPr>
        <w:t>4</w:t>
      </w:r>
      <w:r w:rsidR="00211F1C" w:rsidRPr="00E41966">
        <w:rPr>
          <w:b/>
        </w:rPr>
        <w:t>,</w:t>
      </w:r>
      <w:r w:rsidRPr="00E41966">
        <w:t xml:space="preserve"> CD012122 (2016).</w:t>
      </w:r>
    </w:p>
    <w:p w14:paraId="0E75A25F" w14:textId="7D70CB6D" w:rsidR="00383728" w:rsidRPr="00E41966" w:rsidRDefault="00383728" w:rsidP="00BB4101">
      <w:pPr>
        <w:pStyle w:val="EndNoteBibliography"/>
      </w:pPr>
      <w:r w:rsidRPr="00E41966">
        <w:t>10</w:t>
      </w:r>
      <w:r w:rsidRPr="00E41966">
        <w:tab/>
      </w:r>
      <w:r w:rsidR="005316CB" w:rsidRPr="00E41966">
        <w:t xml:space="preserve">. </w:t>
      </w:r>
      <w:r w:rsidRPr="00E41966">
        <w:t>Chung, H.Y.</w:t>
      </w:r>
      <w:r w:rsidRPr="00E41966">
        <w:rPr>
          <w:i/>
        </w:rPr>
        <w:t xml:space="preserve"> </w:t>
      </w:r>
      <w:r w:rsidRPr="00E41966">
        <w:rPr>
          <w:iCs/>
        </w:rPr>
        <w:t>et al.</w:t>
      </w:r>
      <w:r w:rsidRPr="00E41966">
        <w:t xml:space="preserve"> Redefining Chronic Inflammation in Aging and Age-Related Diseases: Proposal of the Senoinflammation Concept. </w:t>
      </w:r>
      <w:r w:rsidRPr="00E41966">
        <w:rPr>
          <w:i/>
        </w:rPr>
        <w:t xml:space="preserve">Aging </w:t>
      </w:r>
      <w:r w:rsidR="00B527BF">
        <w:rPr>
          <w:i/>
        </w:rPr>
        <w:t xml:space="preserve">and </w:t>
      </w:r>
      <w:r w:rsidR="00EB31C8">
        <w:rPr>
          <w:i/>
        </w:rPr>
        <w:t>D</w:t>
      </w:r>
      <w:r w:rsidRPr="00E41966">
        <w:rPr>
          <w:i/>
        </w:rPr>
        <w:t>is</w:t>
      </w:r>
      <w:r w:rsidR="00B527BF">
        <w:rPr>
          <w:i/>
        </w:rPr>
        <w:t>ease</w:t>
      </w:r>
      <w:r w:rsidRPr="00E41966">
        <w:rPr>
          <w:i/>
        </w:rPr>
        <w:t>.</w:t>
      </w:r>
      <w:r w:rsidRPr="00E41966">
        <w:t xml:space="preserve"> </w:t>
      </w:r>
      <w:r w:rsidRPr="00E41966">
        <w:rPr>
          <w:b/>
        </w:rPr>
        <w:t>10</w:t>
      </w:r>
      <w:r w:rsidRPr="00E41966">
        <w:t xml:space="preserve"> (2), 367</w:t>
      </w:r>
      <w:r w:rsidR="00B527BF">
        <w:t>–</w:t>
      </w:r>
      <w:r w:rsidRPr="00E41966">
        <w:t>382 (2019).</w:t>
      </w:r>
    </w:p>
    <w:p w14:paraId="05D5F04A" w14:textId="7EDC5EF9" w:rsidR="00383728" w:rsidRPr="00E41966" w:rsidRDefault="00383728" w:rsidP="00BB4101">
      <w:pPr>
        <w:pStyle w:val="EndNoteBibliography"/>
      </w:pPr>
      <w:r w:rsidRPr="00E41966">
        <w:t>11</w:t>
      </w:r>
      <w:r w:rsidRPr="00E41966">
        <w:tab/>
      </w:r>
      <w:r w:rsidR="005316CB" w:rsidRPr="00E41966">
        <w:t xml:space="preserve">. </w:t>
      </w:r>
      <w:r w:rsidRPr="00E41966">
        <w:t>Fitzgerald, K.N.</w:t>
      </w:r>
      <w:r w:rsidRPr="00E41966">
        <w:rPr>
          <w:i/>
        </w:rPr>
        <w:t xml:space="preserve"> </w:t>
      </w:r>
      <w:r w:rsidRPr="00E41966">
        <w:rPr>
          <w:iCs/>
        </w:rPr>
        <w:t>et al.</w:t>
      </w:r>
      <w:r w:rsidRPr="00E41966">
        <w:t xml:space="preserve"> Potential </w:t>
      </w:r>
      <w:r w:rsidR="00FF3876">
        <w:t>r</w:t>
      </w:r>
      <w:r w:rsidRPr="00E41966">
        <w:t xml:space="preserve">eversal of </w:t>
      </w:r>
      <w:r w:rsidR="00FF3876">
        <w:t>e</w:t>
      </w:r>
      <w:r w:rsidRPr="00E41966">
        <w:t xml:space="preserve">pigenetic </w:t>
      </w:r>
      <w:r w:rsidR="00FF3876">
        <w:t>a</w:t>
      </w:r>
      <w:r w:rsidRPr="00E41966">
        <w:t xml:space="preserve">ge </w:t>
      </w:r>
      <w:r w:rsidR="00AF19B7">
        <w:t>u</w:t>
      </w:r>
      <w:r w:rsidRPr="00E41966">
        <w:t xml:space="preserve">sing a </w:t>
      </w:r>
      <w:r w:rsidR="00AF19B7">
        <w:t>d</w:t>
      </w:r>
      <w:r w:rsidRPr="00E41966">
        <w:t xml:space="preserve">iet and </w:t>
      </w:r>
      <w:r w:rsidR="00AF19B7">
        <w:t>l</w:t>
      </w:r>
      <w:r w:rsidRPr="00E41966">
        <w:t xml:space="preserve">ifestyle </w:t>
      </w:r>
      <w:r w:rsidR="00AF19B7">
        <w:t>i</w:t>
      </w:r>
      <w:r w:rsidRPr="00E41966">
        <w:t xml:space="preserve">ntervention: </w:t>
      </w:r>
      <w:r w:rsidR="00AF19B7">
        <w:t>a</w:t>
      </w:r>
      <w:r w:rsidRPr="00E41966">
        <w:t xml:space="preserve"> </w:t>
      </w:r>
      <w:r w:rsidR="00AF19B7">
        <w:t>p</w:t>
      </w:r>
      <w:r w:rsidRPr="00E41966">
        <w:t xml:space="preserve">ilot </w:t>
      </w:r>
      <w:r w:rsidR="00AF19B7">
        <w:t>r</w:t>
      </w:r>
      <w:r w:rsidRPr="00E41966">
        <w:t xml:space="preserve">andomized </w:t>
      </w:r>
      <w:r w:rsidR="00AF19B7">
        <w:t>c</w:t>
      </w:r>
      <w:r w:rsidRPr="00E41966">
        <w:t xml:space="preserve">linical </w:t>
      </w:r>
      <w:r w:rsidR="00AF19B7">
        <w:t>t</w:t>
      </w:r>
      <w:r w:rsidRPr="00E41966">
        <w:t xml:space="preserve">rial. </w:t>
      </w:r>
      <w:r w:rsidRPr="00E41966">
        <w:rPr>
          <w:i/>
        </w:rPr>
        <w:t>Aging.</w:t>
      </w:r>
      <w:r w:rsidRPr="00E41966">
        <w:t xml:space="preserve"> </w:t>
      </w:r>
      <w:r w:rsidRPr="00E41966">
        <w:rPr>
          <w:b/>
        </w:rPr>
        <w:t>13</w:t>
      </w:r>
      <w:r w:rsidRPr="00E41966">
        <w:t xml:space="preserve"> (7), 9419</w:t>
      </w:r>
      <w:r w:rsidR="00D45F12">
        <w:t>–</w:t>
      </w:r>
      <w:r w:rsidRPr="00E41966">
        <w:t>9432 (2021).</w:t>
      </w:r>
    </w:p>
    <w:p w14:paraId="730A01E4" w14:textId="510D91A7" w:rsidR="00383728" w:rsidRPr="00E41966" w:rsidRDefault="00383728" w:rsidP="00BB4101">
      <w:pPr>
        <w:pStyle w:val="EndNoteBibliography"/>
      </w:pPr>
      <w:r w:rsidRPr="00E41966">
        <w:t>12</w:t>
      </w:r>
      <w:r w:rsidRPr="00E41966">
        <w:tab/>
      </w:r>
      <w:r w:rsidR="005316CB" w:rsidRPr="00E41966">
        <w:t xml:space="preserve">. </w:t>
      </w:r>
      <w:r w:rsidRPr="00E41966">
        <w:t>Zhao, L., Lee, J.Y.</w:t>
      </w:r>
      <w:r w:rsidR="00DB19A6" w:rsidRPr="00E41966">
        <w:t>,</w:t>
      </w:r>
      <w:r w:rsidRPr="00E41966">
        <w:t xml:space="preserve"> Hwang, D.H. Inhibition of </w:t>
      </w:r>
      <w:r w:rsidR="00D45F12">
        <w:t>p</w:t>
      </w:r>
      <w:r w:rsidRPr="00E41966">
        <w:t xml:space="preserve">attern </w:t>
      </w:r>
      <w:r w:rsidR="00D45F12">
        <w:t>r</w:t>
      </w:r>
      <w:r w:rsidRPr="00E41966">
        <w:t xml:space="preserve">ecognition </w:t>
      </w:r>
      <w:r w:rsidR="00D45F12">
        <w:t>r</w:t>
      </w:r>
      <w:r w:rsidRPr="00E41966">
        <w:t>eceptor-</w:t>
      </w:r>
      <w:r w:rsidR="00D45F12">
        <w:t>m</w:t>
      </w:r>
      <w:r w:rsidRPr="00E41966">
        <w:t xml:space="preserve">ediated </w:t>
      </w:r>
      <w:r w:rsidR="00D45F12">
        <w:t>i</w:t>
      </w:r>
      <w:r w:rsidRPr="00E41966">
        <w:t xml:space="preserve">nflammation by </w:t>
      </w:r>
      <w:r w:rsidR="00D45F12">
        <w:t>b</w:t>
      </w:r>
      <w:r w:rsidRPr="00E41966">
        <w:t xml:space="preserve">ioactive </w:t>
      </w:r>
      <w:r w:rsidR="00D45F12">
        <w:t>p</w:t>
      </w:r>
      <w:r w:rsidRPr="00E41966">
        <w:t xml:space="preserve">hytochemicals. </w:t>
      </w:r>
      <w:r w:rsidRPr="00E41966">
        <w:rPr>
          <w:i/>
        </w:rPr>
        <w:t>Nutr</w:t>
      </w:r>
      <w:r w:rsidR="00D45F12">
        <w:rPr>
          <w:i/>
        </w:rPr>
        <w:t>ition</w:t>
      </w:r>
      <w:r w:rsidRPr="00E41966">
        <w:rPr>
          <w:i/>
        </w:rPr>
        <w:t xml:space="preserve"> Rev</w:t>
      </w:r>
      <w:r w:rsidR="00D45F12">
        <w:rPr>
          <w:i/>
        </w:rPr>
        <w:t>iews</w:t>
      </w:r>
      <w:r w:rsidRPr="00E41966">
        <w:rPr>
          <w:i/>
        </w:rPr>
        <w:t>.</w:t>
      </w:r>
      <w:r w:rsidRPr="00E41966">
        <w:t xml:space="preserve"> </w:t>
      </w:r>
      <w:r w:rsidRPr="00E41966">
        <w:rPr>
          <w:b/>
        </w:rPr>
        <w:t>69</w:t>
      </w:r>
      <w:r w:rsidRPr="00E41966">
        <w:t xml:space="preserve"> (6), 310</w:t>
      </w:r>
      <w:r w:rsidR="00D45F12">
        <w:t>–</w:t>
      </w:r>
      <w:r w:rsidRPr="00E41966">
        <w:t>320</w:t>
      </w:r>
      <w:r w:rsidR="00DB19A6" w:rsidRPr="00E41966">
        <w:t xml:space="preserve"> </w:t>
      </w:r>
      <w:r w:rsidRPr="00E41966">
        <w:t>(2011).</w:t>
      </w:r>
    </w:p>
    <w:p w14:paraId="09B54E9F" w14:textId="6D855165" w:rsidR="00383728" w:rsidRPr="00E41966" w:rsidRDefault="00383728" w:rsidP="00BB4101">
      <w:pPr>
        <w:pStyle w:val="EndNoteBibliography"/>
      </w:pPr>
      <w:r w:rsidRPr="00E41966">
        <w:t>13</w:t>
      </w:r>
      <w:r w:rsidR="005316CB" w:rsidRPr="00E41966">
        <w:t xml:space="preserve">. </w:t>
      </w:r>
      <w:r w:rsidRPr="00E41966">
        <w:tab/>
        <w:t>Corbi, G.</w:t>
      </w:r>
      <w:r w:rsidRPr="00E41966">
        <w:rPr>
          <w:i/>
        </w:rPr>
        <w:t xml:space="preserve"> </w:t>
      </w:r>
      <w:r w:rsidRPr="00E41966">
        <w:rPr>
          <w:iCs/>
        </w:rPr>
        <w:t>et al.</w:t>
      </w:r>
      <w:r w:rsidRPr="00E41966">
        <w:t xml:space="preserve"> Dietary Phytochemicals in Neuroimmunoaging: A New Therapeutic Possibility for Humans?</w:t>
      </w:r>
      <w:r w:rsidR="009A7D3E" w:rsidRPr="00E41966">
        <w:t xml:space="preserve">. </w:t>
      </w:r>
      <w:r w:rsidRPr="00E41966">
        <w:rPr>
          <w:i/>
        </w:rPr>
        <w:t>Front</w:t>
      </w:r>
      <w:r w:rsidR="00587600">
        <w:rPr>
          <w:i/>
        </w:rPr>
        <w:t>iers in</w:t>
      </w:r>
      <w:r w:rsidRPr="00E41966">
        <w:rPr>
          <w:i/>
        </w:rPr>
        <w:t xml:space="preserve"> </w:t>
      </w:r>
      <w:r w:rsidR="00EB31C8">
        <w:rPr>
          <w:i/>
        </w:rPr>
        <w:t>P</w:t>
      </w:r>
      <w:r w:rsidRPr="00E41966">
        <w:rPr>
          <w:i/>
        </w:rPr>
        <w:t>harmacol</w:t>
      </w:r>
      <w:r w:rsidR="00587600">
        <w:rPr>
          <w:i/>
        </w:rPr>
        <w:t>ogy</w:t>
      </w:r>
      <w:r w:rsidRPr="00E41966">
        <w:rPr>
          <w:i/>
        </w:rPr>
        <w:t>.</w:t>
      </w:r>
      <w:r w:rsidRPr="00E41966">
        <w:t xml:space="preserve"> </w:t>
      </w:r>
      <w:r w:rsidRPr="00E41966">
        <w:rPr>
          <w:b/>
        </w:rPr>
        <w:t>7</w:t>
      </w:r>
      <w:r w:rsidR="00347760">
        <w:t xml:space="preserve">, </w:t>
      </w:r>
      <w:r w:rsidRPr="00E41966">
        <w:t>364 (2016).</w:t>
      </w:r>
    </w:p>
    <w:p w14:paraId="1001B713" w14:textId="68468FAF" w:rsidR="00383728" w:rsidRPr="00E41966" w:rsidRDefault="00383728" w:rsidP="00BB4101">
      <w:pPr>
        <w:pStyle w:val="EndNoteBibliography"/>
      </w:pPr>
      <w:r w:rsidRPr="00E41966">
        <w:t>14</w:t>
      </w:r>
      <w:r w:rsidR="005316CB" w:rsidRPr="00E41966">
        <w:t xml:space="preserve">. </w:t>
      </w:r>
      <w:r w:rsidRPr="00E41966">
        <w:tab/>
        <w:t>Davinelli, S.</w:t>
      </w:r>
      <w:r w:rsidRPr="00E41966">
        <w:rPr>
          <w:i/>
        </w:rPr>
        <w:t xml:space="preserve"> et al.</w:t>
      </w:r>
      <w:r w:rsidRPr="00E41966">
        <w:t xml:space="preserve"> Dietary </w:t>
      </w:r>
      <w:r w:rsidR="00B62BF2">
        <w:t>p</w:t>
      </w:r>
      <w:r w:rsidRPr="00E41966">
        <w:t xml:space="preserve">hytochemicals and </w:t>
      </w:r>
      <w:r w:rsidR="00B62BF2">
        <w:t>n</w:t>
      </w:r>
      <w:r w:rsidRPr="00E41966">
        <w:t xml:space="preserve">euro-inflammaging: </w:t>
      </w:r>
      <w:r w:rsidR="00B62BF2">
        <w:t>f</w:t>
      </w:r>
      <w:r w:rsidRPr="00E41966">
        <w:t xml:space="preserve">rom </w:t>
      </w:r>
      <w:r w:rsidR="00B62BF2">
        <w:t>m</w:t>
      </w:r>
      <w:r w:rsidRPr="00E41966">
        <w:t xml:space="preserve">echanistic </w:t>
      </w:r>
      <w:r w:rsidR="00B62BF2">
        <w:t>i</w:t>
      </w:r>
      <w:r w:rsidRPr="00E41966">
        <w:t xml:space="preserve">nsights </w:t>
      </w:r>
      <w:r w:rsidRPr="00E41966">
        <w:lastRenderedPageBreak/>
        <w:t xml:space="preserve">to </w:t>
      </w:r>
      <w:r w:rsidR="00B62BF2">
        <w:t>t</w:t>
      </w:r>
      <w:r w:rsidRPr="00E41966">
        <w:t xml:space="preserve">ranslational </w:t>
      </w:r>
      <w:r w:rsidR="00B62BF2">
        <w:t>c</w:t>
      </w:r>
      <w:r w:rsidRPr="00E41966">
        <w:t xml:space="preserve">hallenges. </w:t>
      </w:r>
      <w:r w:rsidRPr="00E41966">
        <w:rPr>
          <w:i/>
        </w:rPr>
        <w:t>Immun</w:t>
      </w:r>
      <w:r w:rsidR="00B62BF2">
        <w:rPr>
          <w:i/>
        </w:rPr>
        <w:t>ity &amp;</w:t>
      </w:r>
      <w:r w:rsidRPr="00E41966">
        <w:rPr>
          <w:i/>
        </w:rPr>
        <w:t xml:space="preserve"> Ageing</w:t>
      </w:r>
      <w:r w:rsidR="004A212D">
        <w:rPr>
          <w:i/>
        </w:rPr>
        <w:t>: I &amp; A</w:t>
      </w:r>
      <w:r w:rsidRPr="00E41966">
        <w:rPr>
          <w:i/>
        </w:rPr>
        <w:t>.</w:t>
      </w:r>
      <w:r w:rsidRPr="00E41966">
        <w:t xml:space="preserve"> </w:t>
      </w:r>
      <w:r w:rsidRPr="00E41966">
        <w:rPr>
          <w:b/>
        </w:rPr>
        <w:t>13</w:t>
      </w:r>
      <w:r w:rsidR="004A212D">
        <w:rPr>
          <w:b/>
        </w:rPr>
        <w:t xml:space="preserve">, </w:t>
      </w:r>
      <w:r w:rsidRPr="00E41966">
        <w:t xml:space="preserve"> 16 (2016).</w:t>
      </w:r>
    </w:p>
    <w:p w14:paraId="6D83F2A3" w14:textId="013305E2" w:rsidR="00383728" w:rsidRPr="00E41966" w:rsidRDefault="00383728" w:rsidP="00BB4101">
      <w:pPr>
        <w:pStyle w:val="EndNoteBibliography"/>
      </w:pPr>
      <w:r w:rsidRPr="00E41966">
        <w:t>15</w:t>
      </w:r>
      <w:r w:rsidR="005316CB" w:rsidRPr="00E41966">
        <w:t xml:space="preserve">. </w:t>
      </w:r>
      <w:r w:rsidRPr="00E41966">
        <w:tab/>
        <w:t>Ostan, R.</w:t>
      </w:r>
      <w:r w:rsidRPr="00E41966">
        <w:rPr>
          <w:i/>
        </w:rPr>
        <w:t xml:space="preserve"> </w:t>
      </w:r>
      <w:r w:rsidRPr="00E41966">
        <w:rPr>
          <w:iCs/>
        </w:rPr>
        <w:t xml:space="preserve">et al. </w:t>
      </w:r>
      <w:r w:rsidRPr="00E41966">
        <w:t xml:space="preserve">Inflammaging and </w:t>
      </w:r>
      <w:r w:rsidR="00A72D0A">
        <w:t>c</w:t>
      </w:r>
      <w:r w:rsidRPr="00E41966">
        <w:t xml:space="preserve">ancer: </w:t>
      </w:r>
      <w:r w:rsidR="00A72D0A">
        <w:t>a</w:t>
      </w:r>
      <w:r w:rsidRPr="00E41966">
        <w:t xml:space="preserve"> </w:t>
      </w:r>
      <w:r w:rsidR="00A72D0A">
        <w:t>c</w:t>
      </w:r>
      <w:r w:rsidRPr="00E41966">
        <w:t xml:space="preserve">hallenge for the Mediterranean </w:t>
      </w:r>
      <w:r w:rsidR="00A72D0A">
        <w:t>d</w:t>
      </w:r>
      <w:r w:rsidRPr="00E41966">
        <w:t xml:space="preserve">iet. </w:t>
      </w:r>
      <w:r w:rsidRPr="00E41966">
        <w:rPr>
          <w:i/>
        </w:rPr>
        <w:t>Nutrients.</w:t>
      </w:r>
      <w:r w:rsidRPr="00E41966">
        <w:t xml:space="preserve"> </w:t>
      </w:r>
      <w:r w:rsidRPr="00E41966">
        <w:rPr>
          <w:b/>
        </w:rPr>
        <w:t>7</w:t>
      </w:r>
      <w:r w:rsidRPr="00E41966">
        <w:t xml:space="preserve"> (4), 2589</w:t>
      </w:r>
      <w:r w:rsidR="00A72D0A">
        <w:t>–</w:t>
      </w:r>
      <w:r w:rsidRPr="00E41966">
        <w:t>2621 (2015).</w:t>
      </w:r>
    </w:p>
    <w:p w14:paraId="76C53C9E" w14:textId="4F3C33F0" w:rsidR="00383728" w:rsidRPr="00E41966" w:rsidRDefault="00383728" w:rsidP="00BB4101">
      <w:pPr>
        <w:pStyle w:val="EndNoteBibliography"/>
      </w:pPr>
      <w:r w:rsidRPr="00E41966">
        <w:t>16</w:t>
      </w:r>
      <w:r w:rsidRPr="00E41966">
        <w:tab/>
      </w:r>
      <w:r w:rsidR="005316CB" w:rsidRPr="00E41966">
        <w:t xml:space="preserve">. </w:t>
      </w:r>
      <w:r w:rsidRPr="00E41966">
        <w:t>Martucci, M.</w:t>
      </w:r>
      <w:r w:rsidRPr="00E41966">
        <w:rPr>
          <w:i/>
        </w:rPr>
        <w:t xml:space="preserve"> </w:t>
      </w:r>
      <w:r w:rsidRPr="00E41966">
        <w:rPr>
          <w:iCs/>
        </w:rPr>
        <w:t xml:space="preserve">et al. </w:t>
      </w:r>
      <w:r w:rsidRPr="00E41966">
        <w:t xml:space="preserve">Mediterranean </w:t>
      </w:r>
      <w:r w:rsidR="00A43498">
        <w:t>d</w:t>
      </w:r>
      <w:r w:rsidRPr="00E41966">
        <w:t xml:space="preserve">iet and </w:t>
      </w:r>
      <w:r w:rsidR="00A43498">
        <w:t>i</w:t>
      </w:r>
      <w:r w:rsidRPr="00E41966">
        <w:t xml:space="preserve">nflammaging within the </w:t>
      </w:r>
      <w:r w:rsidR="00A43498">
        <w:t>h</w:t>
      </w:r>
      <w:r w:rsidRPr="00E41966">
        <w:t xml:space="preserve">ormesis </w:t>
      </w:r>
      <w:r w:rsidR="00A43498">
        <w:t>p</w:t>
      </w:r>
      <w:r w:rsidRPr="00E41966">
        <w:t xml:space="preserve">aradigm. </w:t>
      </w:r>
      <w:r w:rsidRPr="00E41966">
        <w:rPr>
          <w:i/>
        </w:rPr>
        <w:t>Nutr</w:t>
      </w:r>
      <w:r w:rsidR="00A43498">
        <w:rPr>
          <w:i/>
        </w:rPr>
        <w:t>ition</w:t>
      </w:r>
      <w:r w:rsidRPr="00E41966">
        <w:rPr>
          <w:i/>
        </w:rPr>
        <w:t xml:space="preserve"> </w:t>
      </w:r>
      <w:r w:rsidR="00EB31C8">
        <w:rPr>
          <w:i/>
        </w:rPr>
        <w:t>R</w:t>
      </w:r>
      <w:r w:rsidRPr="00E41966">
        <w:rPr>
          <w:i/>
        </w:rPr>
        <w:t>ev</w:t>
      </w:r>
      <w:r w:rsidR="00B031E4">
        <w:rPr>
          <w:i/>
        </w:rPr>
        <w:t>iews</w:t>
      </w:r>
      <w:r w:rsidRPr="00E41966">
        <w:rPr>
          <w:i/>
        </w:rPr>
        <w:t>.</w:t>
      </w:r>
      <w:r w:rsidRPr="00E41966">
        <w:t xml:space="preserve"> </w:t>
      </w:r>
      <w:r w:rsidRPr="00E41966">
        <w:rPr>
          <w:b/>
        </w:rPr>
        <w:t>75</w:t>
      </w:r>
      <w:r w:rsidRPr="00E41966">
        <w:t xml:space="preserve"> (6), 442</w:t>
      </w:r>
      <w:r w:rsidR="00B031E4">
        <w:t>–</w:t>
      </w:r>
      <w:r w:rsidRPr="00E41966">
        <w:t>455</w:t>
      </w:r>
      <w:r w:rsidR="00BD51C6" w:rsidRPr="00E41966">
        <w:t xml:space="preserve"> </w:t>
      </w:r>
      <w:r w:rsidRPr="00E41966">
        <w:t>(2017).</w:t>
      </w:r>
    </w:p>
    <w:p w14:paraId="326C6A27" w14:textId="32B74E1B" w:rsidR="00383728" w:rsidRPr="00E41966" w:rsidRDefault="00383728" w:rsidP="00BB4101">
      <w:pPr>
        <w:pStyle w:val="EndNoteBibliography"/>
      </w:pPr>
      <w:r w:rsidRPr="00E41966">
        <w:t>17</w:t>
      </w:r>
      <w:r w:rsidR="005316CB" w:rsidRPr="00E41966">
        <w:t xml:space="preserve">. </w:t>
      </w:r>
      <w:r w:rsidRPr="00E41966">
        <w:tab/>
        <w:t>Szarc vel Szic, K., Declerck, K., Vidakovic, M.</w:t>
      </w:r>
      <w:r w:rsidR="00BD51C6" w:rsidRPr="00E41966">
        <w:t>,</w:t>
      </w:r>
      <w:r w:rsidRPr="00E41966">
        <w:t xml:space="preserve"> Vanden Berghe, W. From </w:t>
      </w:r>
      <w:r w:rsidR="0091603B">
        <w:t>i</w:t>
      </w:r>
      <w:r w:rsidRPr="00E41966">
        <w:t xml:space="preserve">nflammaging to </w:t>
      </w:r>
      <w:r w:rsidR="0091603B">
        <w:t>h</w:t>
      </w:r>
      <w:r w:rsidRPr="00E41966">
        <w:t xml:space="preserve">ealthy </w:t>
      </w:r>
      <w:r w:rsidR="0091603B">
        <w:t>a</w:t>
      </w:r>
      <w:r w:rsidRPr="00E41966">
        <w:t xml:space="preserve">ging by </w:t>
      </w:r>
      <w:r w:rsidR="0091603B">
        <w:t>d</w:t>
      </w:r>
      <w:r w:rsidRPr="00E41966">
        <w:t xml:space="preserve">ietary </w:t>
      </w:r>
      <w:r w:rsidR="0091603B">
        <w:t>l</w:t>
      </w:r>
      <w:r w:rsidRPr="00E41966">
        <w:t xml:space="preserve">ifestyle </w:t>
      </w:r>
      <w:r w:rsidR="0091603B">
        <w:t>c</w:t>
      </w:r>
      <w:r w:rsidRPr="00E41966">
        <w:t xml:space="preserve">hoices: </w:t>
      </w:r>
      <w:r w:rsidR="0091603B">
        <w:t>i</w:t>
      </w:r>
      <w:r w:rsidRPr="00E41966">
        <w:t xml:space="preserve">s </w:t>
      </w:r>
      <w:r w:rsidR="0091603B">
        <w:t>e</w:t>
      </w:r>
      <w:r w:rsidRPr="00E41966">
        <w:t xml:space="preserve">pigenetics the </w:t>
      </w:r>
      <w:r w:rsidR="0091603B">
        <w:t>k</w:t>
      </w:r>
      <w:r w:rsidRPr="00E41966">
        <w:t xml:space="preserve">ey to </w:t>
      </w:r>
      <w:r w:rsidR="0091603B">
        <w:t>p</w:t>
      </w:r>
      <w:r w:rsidRPr="00E41966">
        <w:t xml:space="preserve">ersonalized </w:t>
      </w:r>
      <w:r w:rsidR="0091603B">
        <w:t>n</w:t>
      </w:r>
      <w:r w:rsidRPr="00E41966">
        <w:t xml:space="preserve">utrition? </w:t>
      </w:r>
      <w:r w:rsidRPr="00E41966">
        <w:rPr>
          <w:i/>
        </w:rPr>
        <w:t>Clin</w:t>
      </w:r>
      <w:r w:rsidR="0091603B">
        <w:rPr>
          <w:i/>
        </w:rPr>
        <w:t>ical</w:t>
      </w:r>
      <w:r w:rsidRPr="00E41966">
        <w:rPr>
          <w:i/>
        </w:rPr>
        <w:t xml:space="preserve"> Epigenetics.</w:t>
      </w:r>
      <w:r w:rsidRPr="00E41966">
        <w:t xml:space="preserve"> </w:t>
      </w:r>
      <w:r w:rsidRPr="00E41966">
        <w:rPr>
          <w:b/>
        </w:rPr>
        <w:t>7</w:t>
      </w:r>
      <w:r w:rsidR="00045130">
        <w:t xml:space="preserve"> (1), </w:t>
      </w:r>
      <w:r w:rsidRPr="00E41966">
        <w:t>33 (2015).</w:t>
      </w:r>
    </w:p>
    <w:p w14:paraId="5333A6EA" w14:textId="0767929F" w:rsidR="00383728" w:rsidRPr="00E41966" w:rsidRDefault="00383728" w:rsidP="00BB4101">
      <w:pPr>
        <w:pStyle w:val="EndNoteBibliography"/>
      </w:pPr>
      <w:r w:rsidRPr="00E41966">
        <w:t>18</w:t>
      </w:r>
      <w:r w:rsidR="005316CB" w:rsidRPr="00E41966">
        <w:t xml:space="preserve">. </w:t>
      </w:r>
      <w:r w:rsidRPr="00E41966">
        <w:tab/>
        <w:t>Dean, E.</w:t>
      </w:r>
      <w:r w:rsidR="00BD51C6" w:rsidRPr="00E41966">
        <w:t>,</w:t>
      </w:r>
      <w:r w:rsidRPr="00E41966">
        <w:t xml:space="preserve"> Gormsen Hansen, R. Prescribing </w:t>
      </w:r>
      <w:r w:rsidR="00322F9D">
        <w:t>o</w:t>
      </w:r>
      <w:r w:rsidRPr="00E41966">
        <w:t xml:space="preserve">ptimal </w:t>
      </w:r>
      <w:r w:rsidR="00322F9D">
        <w:t>n</w:t>
      </w:r>
      <w:r w:rsidRPr="00E41966">
        <w:t xml:space="preserve">utrition and </w:t>
      </w:r>
      <w:r w:rsidR="00322F9D">
        <w:t>p</w:t>
      </w:r>
      <w:r w:rsidRPr="00E41966">
        <w:t xml:space="preserve">hysical </w:t>
      </w:r>
      <w:r w:rsidR="00322F9D">
        <w:t>a</w:t>
      </w:r>
      <w:r w:rsidRPr="00E41966">
        <w:t>ctivity as "</w:t>
      </w:r>
      <w:r w:rsidR="00322F9D">
        <w:t>f</w:t>
      </w:r>
      <w:r w:rsidRPr="00E41966">
        <w:t xml:space="preserve">irst-line" </w:t>
      </w:r>
      <w:r w:rsidR="00322F9D">
        <w:t>i</w:t>
      </w:r>
      <w:r w:rsidRPr="00E41966">
        <w:t xml:space="preserve">nterventions for </w:t>
      </w:r>
      <w:r w:rsidR="00322F9D">
        <w:t>b</w:t>
      </w:r>
      <w:r w:rsidRPr="00E41966">
        <w:t xml:space="preserve">est </w:t>
      </w:r>
      <w:r w:rsidR="00322F9D">
        <w:t>p</w:t>
      </w:r>
      <w:r w:rsidRPr="00E41966">
        <w:t xml:space="preserve">ractice </w:t>
      </w:r>
      <w:r w:rsidR="00322F9D">
        <w:t>m</w:t>
      </w:r>
      <w:r w:rsidRPr="00E41966">
        <w:t xml:space="preserve">anagement of </w:t>
      </w:r>
      <w:r w:rsidR="0087399C">
        <w:t>c</w:t>
      </w:r>
      <w:r w:rsidRPr="00E41966">
        <w:t xml:space="preserve">hronic </w:t>
      </w:r>
      <w:r w:rsidR="0087399C">
        <w:t>l</w:t>
      </w:r>
      <w:r w:rsidRPr="00E41966">
        <w:t xml:space="preserve">ow-grade </w:t>
      </w:r>
      <w:r w:rsidR="0087399C">
        <w:t>i</w:t>
      </w:r>
      <w:r w:rsidRPr="00E41966">
        <w:t xml:space="preserve">nflammation </w:t>
      </w:r>
      <w:r w:rsidR="0087399C">
        <w:t>a</w:t>
      </w:r>
      <w:r w:rsidRPr="00E41966">
        <w:t xml:space="preserve">ssociated with </w:t>
      </w:r>
      <w:r w:rsidR="0087399C">
        <w:t>o</w:t>
      </w:r>
      <w:r w:rsidRPr="00E41966">
        <w:t xml:space="preserve">steoarthritis: </w:t>
      </w:r>
      <w:r w:rsidR="0087399C">
        <w:t>e</w:t>
      </w:r>
      <w:r w:rsidRPr="00E41966">
        <w:t xml:space="preserve">vidence </w:t>
      </w:r>
      <w:r w:rsidR="0087399C">
        <w:t>s</w:t>
      </w:r>
      <w:r w:rsidRPr="00E41966">
        <w:t xml:space="preserve">ynthesis. </w:t>
      </w:r>
      <w:r w:rsidRPr="00E41966">
        <w:rPr>
          <w:i/>
        </w:rPr>
        <w:t>Arthritis.</w:t>
      </w:r>
      <w:r w:rsidRPr="00E41966">
        <w:t xml:space="preserve"> </w:t>
      </w:r>
      <w:r w:rsidRPr="00E41966">
        <w:rPr>
          <w:b/>
        </w:rPr>
        <w:t>2012</w:t>
      </w:r>
      <w:r w:rsidR="0087399C">
        <w:t xml:space="preserve">, </w:t>
      </w:r>
      <w:r w:rsidRPr="00E41966">
        <w:t>560634 (2012).</w:t>
      </w:r>
    </w:p>
    <w:p w14:paraId="2054A597" w14:textId="0D962A98" w:rsidR="00383728" w:rsidRPr="00E41966" w:rsidRDefault="00383728" w:rsidP="00BB4101">
      <w:pPr>
        <w:pStyle w:val="EndNoteBibliography"/>
      </w:pPr>
      <w:r w:rsidRPr="00E41966">
        <w:t>19</w:t>
      </w:r>
      <w:r w:rsidR="005316CB" w:rsidRPr="00E41966">
        <w:t xml:space="preserve">. </w:t>
      </w:r>
      <w:r w:rsidRPr="00E41966">
        <w:tab/>
        <w:t>Ruiz-N</w:t>
      </w:r>
      <w:r w:rsidR="00650375">
        <w:t>ú</w:t>
      </w:r>
      <w:r w:rsidR="000C6E3C">
        <w:t>ñ</w:t>
      </w:r>
      <w:r w:rsidRPr="00E41966">
        <w:t>ez, B., Pruimboom, L., Dijck-Brouwer, D.A.</w:t>
      </w:r>
      <w:r w:rsidR="00BD51C6" w:rsidRPr="00E41966">
        <w:t>,</w:t>
      </w:r>
      <w:r w:rsidRPr="00E41966">
        <w:t xml:space="preserve"> Muskiet, F.A. Lifestyle and </w:t>
      </w:r>
      <w:r w:rsidR="000C6E3C">
        <w:t>n</w:t>
      </w:r>
      <w:r w:rsidRPr="00E41966">
        <w:t xml:space="preserve">utritional </w:t>
      </w:r>
      <w:r w:rsidR="000C6E3C">
        <w:t>i</w:t>
      </w:r>
      <w:r w:rsidRPr="00E41966">
        <w:t xml:space="preserve">mbalances </w:t>
      </w:r>
      <w:r w:rsidR="000C6E3C">
        <w:t>a</w:t>
      </w:r>
      <w:r w:rsidRPr="00E41966">
        <w:t xml:space="preserve">ssociated with Western </w:t>
      </w:r>
      <w:r w:rsidR="000C6E3C">
        <w:t>d</w:t>
      </w:r>
      <w:r w:rsidRPr="00E41966">
        <w:t xml:space="preserve">iseases: </w:t>
      </w:r>
      <w:r w:rsidR="000C6E3C">
        <w:t>c</w:t>
      </w:r>
      <w:r w:rsidRPr="00E41966">
        <w:t xml:space="preserve">auses and </w:t>
      </w:r>
      <w:r w:rsidR="000C6E3C">
        <w:t>c</w:t>
      </w:r>
      <w:r w:rsidRPr="00E41966">
        <w:t xml:space="preserve">onsequences of </w:t>
      </w:r>
      <w:r w:rsidR="006B5D15">
        <w:t>c</w:t>
      </w:r>
      <w:r w:rsidRPr="00E41966">
        <w:t xml:space="preserve">hronic </w:t>
      </w:r>
      <w:r w:rsidR="006B5D15">
        <w:t>s</w:t>
      </w:r>
      <w:r w:rsidRPr="00E41966">
        <w:t>ystemic</w:t>
      </w:r>
      <w:r w:rsidR="006B5D15">
        <w:t xml:space="preserve"> l</w:t>
      </w:r>
      <w:r w:rsidRPr="00E41966">
        <w:t xml:space="preserve">ow-grade </w:t>
      </w:r>
      <w:r w:rsidR="006B5D15">
        <w:t>i</w:t>
      </w:r>
      <w:r w:rsidRPr="00E41966">
        <w:t xml:space="preserve">nflammation in an </w:t>
      </w:r>
      <w:r w:rsidR="006B5D15">
        <w:t>e</w:t>
      </w:r>
      <w:r w:rsidRPr="00E41966">
        <w:t xml:space="preserve">volutionary </w:t>
      </w:r>
      <w:r w:rsidR="006B5D15">
        <w:t>c</w:t>
      </w:r>
      <w:r w:rsidRPr="00E41966">
        <w:t xml:space="preserve">ontext. </w:t>
      </w:r>
      <w:r w:rsidR="006B5D15" w:rsidRPr="00E41966">
        <w:rPr>
          <w:i/>
          <w:iCs/>
        </w:rPr>
        <w:t>The</w:t>
      </w:r>
      <w:r w:rsidR="006B5D15">
        <w:t xml:space="preserve"> </w:t>
      </w:r>
      <w:r w:rsidRPr="00E41966">
        <w:rPr>
          <w:i/>
        </w:rPr>
        <w:t>J</w:t>
      </w:r>
      <w:r w:rsidR="006B5D15">
        <w:rPr>
          <w:i/>
        </w:rPr>
        <w:t>ournal of</w:t>
      </w:r>
      <w:r w:rsidRPr="00E41966">
        <w:rPr>
          <w:i/>
        </w:rPr>
        <w:t xml:space="preserve"> Nutr</w:t>
      </w:r>
      <w:r w:rsidR="00D50E70">
        <w:rPr>
          <w:i/>
        </w:rPr>
        <w:t>itional</w:t>
      </w:r>
      <w:r w:rsidRPr="00E41966">
        <w:rPr>
          <w:i/>
        </w:rPr>
        <w:t xml:space="preserve"> Biochem</w:t>
      </w:r>
      <w:r w:rsidR="00D50E70">
        <w:rPr>
          <w:i/>
        </w:rPr>
        <w:t>istry</w:t>
      </w:r>
      <w:r w:rsidRPr="00E41966">
        <w:rPr>
          <w:i/>
        </w:rPr>
        <w:t>.</w:t>
      </w:r>
      <w:r w:rsidRPr="00E41966">
        <w:t xml:space="preserve"> </w:t>
      </w:r>
      <w:r w:rsidRPr="00E41966">
        <w:rPr>
          <w:b/>
        </w:rPr>
        <w:t>24</w:t>
      </w:r>
      <w:r w:rsidRPr="00E41966">
        <w:t xml:space="preserve"> (7), 1183</w:t>
      </w:r>
      <w:r w:rsidR="00D50E70">
        <w:t>–</w:t>
      </w:r>
      <w:r w:rsidRPr="00E41966">
        <w:t>1201 (2013).</w:t>
      </w:r>
    </w:p>
    <w:p w14:paraId="0BA39E2B" w14:textId="1C43828E" w:rsidR="00383728" w:rsidRPr="00E41966" w:rsidRDefault="00383728" w:rsidP="00BB4101">
      <w:pPr>
        <w:pStyle w:val="EndNoteBibliography"/>
      </w:pPr>
      <w:r w:rsidRPr="00E41966">
        <w:t>20</w:t>
      </w:r>
      <w:r w:rsidR="005316CB" w:rsidRPr="00E41966">
        <w:t xml:space="preserve">. </w:t>
      </w:r>
      <w:r w:rsidRPr="00E41966">
        <w:tab/>
        <w:t>Agarwal, P.</w:t>
      </w:r>
      <w:r w:rsidRPr="00E41966">
        <w:rPr>
          <w:i/>
        </w:rPr>
        <w:t xml:space="preserve"> </w:t>
      </w:r>
      <w:r w:rsidRPr="00E41966">
        <w:rPr>
          <w:iCs/>
        </w:rPr>
        <w:t xml:space="preserve">et al. </w:t>
      </w:r>
      <w:r w:rsidRPr="00E41966">
        <w:t xml:space="preserve">MIND Diet Associated with Reduced Incidence and Delayed Progression of Parkinsonism in Old Age. </w:t>
      </w:r>
      <w:r w:rsidR="00F06BE6" w:rsidRPr="00E41966">
        <w:rPr>
          <w:i/>
          <w:iCs/>
        </w:rPr>
        <w:t>The</w:t>
      </w:r>
      <w:r w:rsidR="00F06BE6">
        <w:t xml:space="preserve"> </w:t>
      </w:r>
      <w:r w:rsidR="00EB31C8">
        <w:rPr>
          <w:i/>
        </w:rPr>
        <w:t>J</w:t>
      </w:r>
      <w:r w:rsidR="00F06BE6">
        <w:rPr>
          <w:i/>
        </w:rPr>
        <w:t xml:space="preserve">ournal of </w:t>
      </w:r>
      <w:r w:rsidR="00EB31C8">
        <w:rPr>
          <w:i/>
        </w:rPr>
        <w:t>N</w:t>
      </w:r>
      <w:r w:rsidRPr="00E41966">
        <w:rPr>
          <w:i/>
        </w:rPr>
        <w:t>utr</w:t>
      </w:r>
      <w:r w:rsidR="00EF7C19">
        <w:rPr>
          <w:i/>
        </w:rPr>
        <w:t xml:space="preserve">ition, </w:t>
      </w:r>
      <w:r w:rsidR="00EB31C8">
        <w:rPr>
          <w:i/>
        </w:rPr>
        <w:t>H</w:t>
      </w:r>
      <w:r w:rsidR="00EF7C19">
        <w:rPr>
          <w:i/>
        </w:rPr>
        <w:t>ealth &amp;</w:t>
      </w:r>
      <w:r w:rsidRPr="00E41966">
        <w:rPr>
          <w:i/>
        </w:rPr>
        <w:t xml:space="preserve"> </w:t>
      </w:r>
      <w:r w:rsidR="00EB31C8">
        <w:rPr>
          <w:i/>
        </w:rPr>
        <w:t>A</w:t>
      </w:r>
      <w:r w:rsidRPr="00E41966">
        <w:rPr>
          <w:i/>
        </w:rPr>
        <w:t>ging.</w:t>
      </w:r>
      <w:r w:rsidRPr="00E41966">
        <w:t xml:space="preserve"> </w:t>
      </w:r>
      <w:r w:rsidRPr="00E41966">
        <w:rPr>
          <w:b/>
        </w:rPr>
        <w:t>22</w:t>
      </w:r>
      <w:r w:rsidRPr="00E41966">
        <w:t xml:space="preserve"> (10), 1211</w:t>
      </w:r>
      <w:r w:rsidR="00EF7C19">
        <w:t>–</w:t>
      </w:r>
      <w:r w:rsidRPr="00E41966">
        <w:t>1215 (2018).</w:t>
      </w:r>
    </w:p>
    <w:p w14:paraId="190A967B" w14:textId="77BC4C17" w:rsidR="00383728" w:rsidRPr="00E41966" w:rsidRDefault="00383728" w:rsidP="00BB4101">
      <w:pPr>
        <w:pStyle w:val="EndNoteBibliography"/>
      </w:pPr>
      <w:r w:rsidRPr="00E41966">
        <w:t>21</w:t>
      </w:r>
      <w:r w:rsidRPr="00E41966">
        <w:tab/>
      </w:r>
      <w:r w:rsidR="005316CB" w:rsidRPr="00E41966">
        <w:t xml:space="preserve">. </w:t>
      </w:r>
      <w:r w:rsidRPr="00E41966">
        <w:t>Morris, M.C.</w:t>
      </w:r>
      <w:r w:rsidRPr="00E41966">
        <w:rPr>
          <w:i/>
        </w:rPr>
        <w:t xml:space="preserve"> </w:t>
      </w:r>
      <w:r w:rsidRPr="00E41966">
        <w:rPr>
          <w:iCs/>
        </w:rPr>
        <w:t>et al.</w:t>
      </w:r>
      <w:r w:rsidRPr="00E41966">
        <w:t xml:space="preserve"> MIND </w:t>
      </w:r>
      <w:r w:rsidR="00A5115B">
        <w:t>d</w:t>
      </w:r>
      <w:r w:rsidRPr="00E41966">
        <w:t xml:space="preserve">iet </w:t>
      </w:r>
      <w:r w:rsidR="00A5115B">
        <w:t>a</w:t>
      </w:r>
      <w:r w:rsidRPr="00E41966">
        <w:t xml:space="preserve">ssociated with </w:t>
      </w:r>
      <w:r w:rsidR="00A5115B">
        <w:t>r</w:t>
      </w:r>
      <w:r w:rsidRPr="00E41966">
        <w:t xml:space="preserve">educed </w:t>
      </w:r>
      <w:r w:rsidR="00A5115B">
        <w:t>i</w:t>
      </w:r>
      <w:r w:rsidRPr="00E41966">
        <w:t xml:space="preserve">ncidence of Alzheimer's </w:t>
      </w:r>
      <w:r w:rsidR="00A86EF4" w:rsidRPr="00E41966">
        <w:t>D</w:t>
      </w:r>
      <w:r w:rsidRPr="00E41966">
        <w:t xml:space="preserve">isease. </w:t>
      </w:r>
      <w:r w:rsidRPr="00E41966">
        <w:rPr>
          <w:i/>
        </w:rPr>
        <w:t>Alzheimer</w:t>
      </w:r>
      <w:r w:rsidR="00A5115B">
        <w:rPr>
          <w:i/>
        </w:rPr>
        <w:t>'</w:t>
      </w:r>
      <w:r w:rsidRPr="00E41966">
        <w:rPr>
          <w:i/>
        </w:rPr>
        <w:t xml:space="preserve">s </w:t>
      </w:r>
      <w:r w:rsidR="00A5115B">
        <w:rPr>
          <w:i/>
        </w:rPr>
        <w:t xml:space="preserve">&amp; </w:t>
      </w:r>
      <w:r w:rsidR="00EB31C8">
        <w:rPr>
          <w:i/>
        </w:rPr>
        <w:t>D</w:t>
      </w:r>
      <w:r w:rsidRPr="00E41966">
        <w:rPr>
          <w:i/>
        </w:rPr>
        <w:t>ement</w:t>
      </w:r>
      <w:r w:rsidR="00614407">
        <w:rPr>
          <w:i/>
        </w:rPr>
        <w:t xml:space="preserve">ia: </w:t>
      </w:r>
      <w:r w:rsidR="00EB31C8">
        <w:rPr>
          <w:i/>
        </w:rPr>
        <w:t>T</w:t>
      </w:r>
      <w:r w:rsidR="00614407">
        <w:rPr>
          <w:i/>
        </w:rPr>
        <w:t xml:space="preserve">he </w:t>
      </w:r>
      <w:r w:rsidR="00EB31C8">
        <w:rPr>
          <w:i/>
        </w:rPr>
        <w:t>J</w:t>
      </w:r>
      <w:r w:rsidR="00614407">
        <w:rPr>
          <w:i/>
        </w:rPr>
        <w:t>ournal of the Alzheimer's Association</w:t>
      </w:r>
      <w:r w:rsidRPr="00E41966">
        <w:rPr>
          <w:i/>
        </w:rPr>
        <w:t>.</w:t>
      </w:r>
      <w:r w:rsidRPr="00E41966">
        <w:t xml:space="preserve"> </w:t>
      </w:r>
      <w:r w:rsidRPr="00E41966">
        <w:rPr>
          <w:b/>
        </w:rPr>
        <w:t>11</w:t>
      </w:r>
      <w:r w:rsidRPr="00E41966">
        <w:t xml:space="preserve"> (9), 1007</w:t>
      </w:r>
      <w:r w:rsidR="00614407">
        <w:t>–</w:t>
      </w:r>
      <w:r w:rsidRPr="00E41966">
        <w:t>1014 (2015).</w:t>
      </w:r>
    </w:p>
    <w:p w14:paraId="70582DEB" w14:textId="3CD92180" w:rsidR="00383728" w:rsidRPr="00E41966" w:rsidRDefault="00383728" w:rsidP="00BB4101">
      <w:pPr>
        <w:pStyle w:val="EndNoteBibliography"/>
      </w:pPr>
      <w:r w:rsidRPr="00E41966">
        <w:t>22</w:t>
      </w:r>
      <w:r w:rsidR="005316CB" w:rsidRPr="00E41966">
        <w:t xml:space="preserve">. </w:t>
      </w:r>
      <w:r w:rsidRPr="00E41966">
        <w:tab/>
        <w:t>Franceschi, C., Garagnani, P., Parini, P., Giuliani, C.</w:t>
      </w:r>
      <w:r w:rsidR="008A47C6" w:rsidRPr="00E41966">
        <w:t>,</w:t>
      </w:r>
      <w:r w:rsidRPr="00E41966">
        <w:t xml:space="preserve"> Santoro, A. Inflammaging: </w:t>
      </w:r>
      <w:r w:rsidR="00892C78">
        <w:t>a</w:t>
      </w:r>
      <w:r w:rsidRPr="00E41966">
        <w:t xml:space="preserve"> </w:t>
      </w:r>
      <w:r w:rsidR="00892C78">
        <w:t>n</w:t>
      </w:r>
      <w:r w:rsidRPr="00E41966">
        <w:t xml:space="preserve">ew </w:t>
      </w:r>
      <w:r w:rsidR="00892C78">
        <w:t>i</w:t>
      </w:r>
      <w:r w:rsidRPr="00E41966">
        <w:t xml:space="preserve">mmune-metabolic </w:t>
      </w:r>
      <w:r w:rsidR="00BD1621">
        <w:t>v</w:t>
      </w:r>
      <w:r w:rsidRPr="00E41966">
        <w:t xml:space="preserve">iewpoint for </w:t>
      </w:r>
      <w:r w:rsidR="00BD1621">
        <w:t>a</w:t>
      </w:r>
      <w:r w:rsidRPr="00E41966">
        <w:t xml:space="preserve">ge-related </w:t>
      </w:r>
      <w:r w:rsidR="00BD1621">
        <w:t>d</w:t>
      </w:r>
      <w:r w:rsidRPr="00E41966">
        <w:t xml:space="preserve">iseases. </w:t>
      </w:r>
      <w:r w:rsidRPr="00E41966">
        <w:rPr>
          <w:i/>
        </w:rPr>
        <w:t>Nat</w:t>
      </w:r>
      <w:r w:rsidR="00BD1621">
        <w:rPr>
          <w:i/>
        </w:rPr>
        <w:t>ure</w:t>
      </w:r>
      <w:r w:rsidRPr="00E41966">
        <w:rPr>
          <w:i/>
        </w:rPr>
        <w:t xml:space="preserve"> </w:t>
      </w:r>
      <w:r w:rsidR="00EB31C8">
        <w:rPr>
          <w:i/>
        </w:rPr>
        <w:t>R</w:t>
      </w:r>
      <w:r w:rsidRPr="00E41966">
        <w:rPr>
          <w:i/>
        </w:rPr>
        <w:t>ev</w:t>
      </w:r>
      <w:r w:rsidR="00BD1621">
        <w:rPr>
          <w:i/>
        </w:rPr>
        <w:t>iews.</w:t>
      </w:r>
      <w:r w:rsidRPr="00E41966">
        <w:rPr>
          <w:i/>
        </w:rPr>
        <w:t xml:space="preserve"> Endocrinol</w:t>
      </w:r>
      <w:r w:rsidR="00BD1621">
        <w:rPr>
          <w:i/>
        </w:rPr>
        <w:t>ogy</w:t>
      </w:r>
      <w:r w:rsidRPr="00E41966">
        <w:rPr>
          <w:i/>
        </w:rPr>
        <w:t>.</w:t>
      </w:r>
      <w:r w:rsidRPr="00E41966">
        <w:t xml:space="preserve"> </w:t>
      </w:r>
      <w:r w:rsidRPr="00E41966">
        <w:rPr>
          <w:b/>
        </w:rPr>
        <w:t>14</w:t>
      </w:r>
      <w:r w:rsidRPr="00E41966">
        <w:t xml:space="preserve"> (10), 576</w:t>
      </w:r>
      <w:r w:rsidR="00BD1621">
        <w:t>–</w:t>
      </w:r>
      <w:r w:rsidRPr="00E41966">
        <w:t>590 (2018).</w:t>
      </w:r>
    </w:p>
    <w:p w14:paraId="04C57739" w14:textId="13D82EC3" w:rsidR="00383728" w:rsidRPr="00E41966" w:rsidRDefault="00383728" w:rsidP="00BB4101">
      <w:pPr>
        <w:pStyle w:val="EndNoteBibliography"/>
      </w:pPr>
      <w:r w:rsidRPr="00E41966">
        <w:t>23</w:t>
      </w:r>
      <w:r w:rsidR="005316CB" w:rsidRPr="00E41966">
        <w:t xml:space="preserve">. </w:t>
      </w:r>
      <w:r w:rsidRPr="00E41966">
        <w:tab/>
        <w:t>Ciesla, L.</w:t>
      </w:r>
      <w:r w:rsidR="008A47C6" w:rsidRPr="00E41966">
        <w:t>,</w:t>
      </w:r>
      <w:r w:rsidRPr="00E41966">
        <w:t xml:space="preserve"> Moaddel, R. Comparison of </w:t>
      </w:r>
      <w:r w:rsidR="00B12D35">
        <w:t>a</w:t>
      </w:r>
      <w:r w:rsidRPr="00E41966">
        <w:t xml:space="preserve">nalytical </w:t>
      </w:r>
      <w:r w:rsidR="00B12D35">
        <w:t>t</w:t>
      </w:r>
      <w:r w:rsidRPr="00E41966">
        <w:t>echniques for the</w:t>
      </w:r>
      <w:r w:rsidR="00B12D35">
        <w:t xml:space="preserve"> i</w:t>
      </w:r>
      <w:r w:rsidRPr="00E41966">
        <w:t xml:space="preserve">dentification of </w:t>
      </w:r>
      <w:r w:rsidR="00B12D35">
        <w:t>b</w:t>
      </w:r>
      <w:r w:rsidRPr="00E41966">
        <w:t xml:space="preserve">ioactive </w:t>
      </w:r>
      <w:r w:rsidR="00B12D35">
        <w:t>c</w:t>
      </w:r>
      <w:r w:rsidRPr="00E41966">
        <w:t xml:space="preserve">ompounds from </w:t>
      </w:r>
      <w:r w:rsidR="00B12D35">
        <w:t>n</w:t>
      </w:r>
      <w:r w:rsidRPr="00E41966">
        <w:t xml:space="preserve">atural </w:t>
      </w:r>
      <w:r w:rsidR="00B12D35">
        <w:t>p</w:t>
      </w:r>
      <w:r w:rsidRPr="00E41966">
        <w:t xml:space="preserve">roducts. </w:t>
      </w:r>
      <w:r w:rsidRPr="00E41966">
        <w:rPr>
          <w:i/>
        </w:rPr>
        <w:t>Nat</w:t>
      </w:r>
      <w:r w:rsidR="00B12D35">
        <w:rPr>
          <w:i/>
        </w:rPr>
        <w:t>ural</w:t>
      </w:r>
      <w:r w:rsidRPr="00E41966">
        <w:rPr>
          <w:i/>
        </w:rPr>
        <w:t xml:space="preserve"> Prod</w:t>
      </w:r>
      <w:r w:rsidR="00B12D35">
        <w:rPr>
          <w:i/>
        </w:rPr>
        <w:t>uct</w:t>
      </w:r>
      <w:r w:rsidRPr="00E41966">
        <w:rPr>
          <w:i/>
        </w:rPr>
        <w:t xml:space="preserve"> Rep</w:t>
      </w:r>
      <w:r w:rsidR="00B12D35">
        <w:rPr>
          <w:i/>
        </w:rPr>
        <w:t>orts</w:t>
      </w:r>
      <w:r w:rsidRPr="00E41966">
        <w:rPr>
          <w:i/>
        </w:rPr>
        <w:t>.</w:t>
      </w:r>
      <w:r w:rsidRPr="00E41966">
        <w:t xml:space="preserve"> </w:t>
      </w:r>
      <w:r w:rsidRPr="00E41966">
        <w:rPr>
          <w:b/>
        </w:rPr>
        <w:t>33</w:t>
      </w:r>
      <w:r w:rsidRPr="00E41966">
        <w:t xml:space="preserve"> (10), 1131</w:t>
      </w:r>
      <w:r w:rsidR="001B79AD">
        <w:t>–</w:t>
      </w:r>
      <w:r w:rsidRPr="00E41966">
        <w:t>1145 (2016).</w:t>
      </w:r>
    </w:p>
    <w:p w14:paraId="6A210109" w14:textId="431FDD0E" w:rsidR="00383728" w:rsidRPr="00E41966" w:rsidRDefault="00383728" w:rsidP="00BB4101">
      <w:pPr>
        <w:pStyle w:val="EndNoteBibliography"/>
      </w:pPr>
      <w:r w:rsidRPr="00E41966">
        <w:t>24</w:t>
      </w:r>
      <w:r w:rsidR="005316CB" w:rsidRPr="00E41966">
        <w:t xml:space="preserve">. </w:t>
      </w:r>
      <w:r w:rsidRPr="00E41966">
        <w:tab/>
        <w:t>Moaddel, R.</w:t>
      </w:r>
      <w:r w:rsidR="008A47C6" w:rsidRPr="00E41966">
        <w:t>,</w:t>
      </w:r>
      <w:r w:rsidRPr="00E41966">
        <w:t xml:space="preserve"> Wainer, I.W. The </w:t>
      </w:r>
      <w:r w:rsidR="00D26804">
        <w:t>p</w:t>
      </w:r>
      <w:r w:rsidRPr="00E41966">
        <w:t xml:space="preserve">reparation and </w:t>
      </w:r>
      <w:r w:rsidR="00D26804">
        <w:t>d</w:t>
      </w:r>
      <w:r w:rsidRPr="00E41966">
        <w:t xml:space="preserve">evelopment of </w:t>
      </w:r>
      <w:r w:rsidR="00D26804">
        <w:t>c</w:t>
      </w:r>
      <w:r w:rsidRPr="00E41966">
        <w:t xml:space="preserve">ellular </w:t>
      </w:r>
      <w:r w:rsidR="00D26804">
        <w:t>m</w:t>
      </w:r>
      <w:r w:rsidRPr="00E41966">
        <w:t xml:space="preserve">embrane </w:t>
      </w:r>
      <w:r w:rsidR="00D26804">
        <w:t>a</w:t>
      </w:r>
      <w:r w:rsidRPr="00E41966">
        <w:t xml:space="preserve">ffinity </w:t>
      </w:r>
      <w:r w:rsidR="00D26804">
        <w:t>c</w:t>
      </w:r>
      <w:r w:rsidRPr="00E41966">
        <w:t xml:space="preserve">hromatography </w:t>
      </w:r>
      <w:r w:rsidR="00D26804">
        <w:t>c</w:t>
      </w:r>
      <w:r w:rsidRPr="00E41966">
        <w:t xml:space="preserve">olumns. </w:t>
      </w:r>
      <w:r w:rsidRPr="00E41966">
        <w:rPr>
          <w:i/>
        </w:rPr>
        <w:t>Nat</w:t>
      </w:r>
      <w:r w:rsidR="00D26804">
        <w:rPr>
          <w:i/>
        </w:rPr>
        <w:t>ure</w:t>
      </w:r>
      <w:r w:rsidRPr="00E41966">
        <w:rPr>
          <w:i/>
        </w:rPr>
        <w:t xml:space="preserve"> Protoc</w:t>
      </w:r>
      <w:r w:rsidR="00D26804">
        <w:rPr>
          <w:i/>
        </w:rPr>
        <w:t>ols</w:t>
      </w:r>
      <w:r w:rsidRPr="00E41966">
        <w:rPr>
          <w:i/>
        </w:rPr>
        <w:t>.</w:t>
      </w:r>
      <w:r w:rsidRPr="00E41966">
        <w:t xml:space="preserve"> </w:t>
      </w:r>
      <w:r w:rsidRPr="00E41966">
        <w:rPr>
          <w:b/>
        </w:rPr>
        <w:t>4</w:t>
      </w:r>
      <w:r w:rsidRPr="00E41966">
        <w:t xml:space="preserve"> (2), 197</w:t>
      </w:r>
      <w:r w:rsidR="009A4D39">
        <w:t>–</w:t>
      </w:r>
      <w:r w:rsidRPr="00E41966">
        <w:t>205 (2009).</w:t>
      </w:r>
    </w:p>
    <w:p w14:paraId="3FEEBB0A" w14:textId="67556E10" w:rsidR="00383728" w:rsidRPr="00E41966" w:rsidRDefault="00383728" w:rsidP="00BB4101">
      <w:pPr>
        <w:pStyle w:val="EndNoteBibliography"/>
      </w:pPr>
      <w:r w:rsidRPr="00E41966">
        <w:t>25</w:t>
      </w:r>
      <w:r w:rsidR="005316CB" w:rsidRPr="00E41966">
        <w:t xml:space="preserve">. </w:t>
      </w:r>
      <w:r w:rsidRPr="00E41966">
        <w:tab/>
        <w:t>Ferrer, I.</w:t>
      </w:r>
      <w:r w:rsidRPr="00E41966">
        <w:rPr>
          <w:i/>
        </w:rPr>
        <w:t xml:space="preserve"> </w:t>
      </w:r>
      <w:r w:rsidRPr="00E41966">
        <w:rPr>
          <w:iCs/>
        </w:rPr>
        <w:t xml:space="preserve">et al. </w:t>
      </w:r>
      <w:r w:rsidRPr="00E41966">
        <w:t xml:space="preserve">BDNF and </w:t>
      </w:r>
      <w:r w:rsidR="009A4D39">
        <w:t>f</w:t>
      </w:r>
      <w:r w:rsidRPr="00E41966">
        <w:t xml:space="preserve">ull-length and </w:t>
      </w:r>
      <w:r w:rsidR="00413C74">
        <w:t>t</w:t>
      </w:r>
      <w:r w:rsidRPr="00E41966">
        <w:t xml:space="preserve">runcated TrkB </w:t>
      </w:r>
      <w:r w:rsidR="00413C74">
        <w:t>e</w:t>
      </w:r>
      <w:r w:rsidRPr="00E41966">
        <w:t xml:space="preserve">xpression in Alzheimer </w:t>
      </w:r>
      <w:r w:rsidR="00413C74">
        <w:t>d</w:t>
      </w:r>
      <w:r w:rsidRPr="00E41966">
        <w:t xml:space="preserve">isease. Implications in </w:t>
      </w:r>
      <w:r w:rsidR="00413C74">
        <w:t>t</w:t>
      </w:r>
      <w:r w:rsidRPr="00E41966">
        <w:t xml:space="preserve">herapeutic </w:t>
      </w:r>
      <w:r w:rsidR="00413C74">
        <w:t>s</w:t>
      </w:r>
      <w:r w:rsidRPr="00E41966">
        <w:t xml:space="preserve">trategies. </w:t>
      </w:r>
      <w:r w:rsidRPr="00E41966">
        <w:rPr>
          <w:i/>
        </w:rPr>
        <w:t>J</w:t>
      </w:r>
      <w:r w:rsidR="00413C74">
        <w:rPr>
          <w:i/>
        </w:rPr>
        <w:t>ournal of</w:t>
      </w:r>
      <w:r w:rsidRPr="00E41966">
        <w:rPr>
          <w:i/>
        </w:rPr>
        <w:t xml:space="preserve"> Neuropathol</w:t>
      </w:r>
      <w:r w:rsidR="00413C74">
        <w:rPr>
          <w:i/>
        </w:rPr>
        <w:t>ogy and</w:t>
      </w:r>
      <w:r w:rsidRPr="00E41966">
        <w:rPr>
          <w:i/>
        </w:rPr>
        <w:t xml:space="preserve"> Exp</w:t>
      </w:r>
      <w:r w:rsidR="00413C74">
        <w:rPr>
          <w:i/>
        </w:rPr>
        <w:t>erimental</w:t>
      </w:r>
      <w:r w:rsidRPr="00E41966">
        <w:rPr>
          <w:i/>
        </w:rPr>
        <w:t xml:space="preserve"> Neurol</w:t>
      </w:r>
      <w:r w:rsidR="003B5A91">
        <w:rPr>
          <w:i/>
        </w:rPr>
        <w:t>ogy</w:t>
      </w:r>
      <w:r w:rsidRPr="00E41966">
        <w:rPr>
          <w:i/>
        </w:rPr>
        <w:t>.</w:t>
      </w:r>
      <w:r w:rsidRPr="00E41966">
        <w:t xml:space="preserve"> </w:t>
      </w:r>
      <w:r w:rsidRPr="00E41966">
        <w:rPr>
          <w:b/>
        </w:rPr>
        <w:t>58</w:t>
      </w:r>
      <w:r w:rsidRPr="00E41966">
        <w:t xml:space="preserve"> (7), 729</w:t>
      </w:r>
      <w:r w:rsidR="003B5A91">
        <w:t>–</w:t>
      </w:r>
      <w:r w:rsidRPr="00E41966">
        <w:t>739 (1999).</w:t>
      </w:r>
    </w:p>
    <w:p w14:paraId="79CFF4CC" w14:textId="7D6C4A22" w:rsidR="00383728" w:rsidRPr="00E41966" w:rsidRDefault="00383728" w:rsidP="00BB4101">
      <w:pPr>
        <w:pStyle w:val="EndNoteBibliography"/>
      </w:pPr>
      <w:r w:rsidRPr="00E41966">
        <w:t>26</w:t>
      </w:r>
      <w:r w:rsidR="005316CB" w:rsidRPr="00E41966">
        <w:t xml:space="preserve">. </w:t>
      </w:r>
      <w:r w:rsidRPr="00E41966">
        <w:tab/>
        <w:t>Numakawa, T., Odaka, H.</w:t>
      </w:r>
      <w:r w:rsidR="008A47C6" w:rsidRPr="00E41966">
        <w:t>,</w:t>
      </w:r>
      <w:r w:rsidRPr="00E41966">
        <w:t xml:space="preserve"> Adachi, N. Actions of Brain-Derived Neurotrophin Factor in the Neurogenesis and Neuronal Function, and Its Involvement in the Pathophysiology of Brain Diseases. </w:t>
      </w:r>
      <w:r w:rsidRPr="00E41966">
        <w:rPr>
          <w:i/>
        </w:rPr>
        <w:t>Int</w:t>
      </w:r>
      <w:r w:rsidR="00DA727D">
        <w:rPr>
          <w:i/>
        </w:rPr>
        <w:t>ernational</w:t>
      </w:r>
      <w:r w:rsidRPr="00E41966">
        <w:rPr>
          <w:i/>
        </w:rPr>
        <w:t xml:space="preserve"> J</w:t>
      </w:r>
      <w:r w:rsidR="00DA727D">
        <w:rPr>
          <w:i/>
        </w:rPr>
        <w:t>ournal of</w:t>
      </w:r>
      <w:r w:rsidRPr="00E41966">
        <w:rPr>
          <w:i/>
        </w:rPr>
        <w:t xml:space="preserve"> Mol</w:t>
      </w:r>
      <w:r w:rsidR="00DA727D">
        <w:rPr>
          <w:i/>
        </w:rPr>
        <w:t>ecular</w:t>
      </w:r>
      <w:r w:rsidRPr="00E41966">
        <w:rPr>
          <w:i/>
        </w:rPr>
        <w:t xml:space="preserve"> Sci</w:t>
      </w:r>
      <w:r w:rsidR="00DA727D">
        <w:rPr>
          <w:i/>
        </w:rPr>
        <w:t>ences</w:t>
      </w:r>
      <w:r w:rsidRPr="00E41966">
        <w:rPr>
          <w:i/>
        </w:rPr>
        <w:t>.</w:t>
      </w:r>
      <w:r w:rsidRPr="00E41966">
        <w:t xml:space="preserve"> </w:t>
      </w:r>
      <w:r w:rsidRPr="00E41966">
        <w:rPr>
          <w:b/>
        </w:rPr>
        <w:t>19</w:t>
      </w:r>
      <w:r w:rsidRPr="00E41966">
        <w:t xml:space="preserve"> (</w:t>
      </w:r>
      <w:r w:rsidR="00DA727D">
        <w:t xml:space="preserve">11), </w:t>
      </w:r>
      <w:r w:rsidR="008A47C6" w:rsidRPr="00E41966">
        <w:t>3650</w:t>
      </w:r>
      <w:r w:rsidR="00DA727D">
        <w:t xml:space="preserve"> </w:t>
      </w:r>
      <w:r w:rsidRPr="00E41966">
        <w:t>(2018).</w:t>
      </w:r>
    </w:p>
    <w:p w14:paraId="2D54A89C" w14:textId="3E64F216" w:rsidR="00383728" w:rsidRPr="00E41966" w:rsidRDefault="00383728" w:rsidP="00BB4101">
      <w:pPr>
        <w:pStyle w:val="EndNoteBibliography"/>
      </w:pPr>
      <w:r w:rsidRPr="00E41966">
        <w:t>27</w:t>
      </w:r>
      <w:r w:rsidR="005316CB" w:rsidRPr="00E41966">
        <w:t xml:space="preserve">. </w:t>
      </w:r>
      <w:r w:rsidRPr="00E41966">
        <w:tab/>
        <w:t>Lima Giacobbo, B.</w:t>
      </w:r>
      <w:r w:rsidRPr="00E41966">
        <w:rPr>
          <w:i/>
        </w:rPr>
        <w:t xml:space="preserve"> </w:t>
      </w:r>
      <w:r w:rsidRPr="00E41966">
        <w:rPr>
          <w:iCs/>
        </w:rPr>
        <w:t>et al.</w:t>
      </w:r>
      <w:r w:rsidRPr="00E41966">
        <w:t xml:space="preserve"> Brain-Derived Neurotrophic Factor in Brain Disorders: Focus on Neuroinflammation. </w:t>
      </w:r>
      <w:r w:rsidRPr="00E41966">
        <w:rPr>
          <w:i/>
        </w:rPr>
        <w:t>Mol</w:t>
      </w:r>
      <w:r w:rsidR="00FD3E0D">
        <w:rPr>
          <w:i/>
        </w:rPr>
        <w:t>ecular</w:t>
      </w:r>
      <w:r w:rsidRPr="00E41966">
        <w:rPr>
          <w:i/>
        </w:rPr>
        <w:t xml:space="preserve"> Neurobiol</w:t>
      </w:r>
      <w:r w:rsidR="00FD3E0D">
        <w:rPr>
          <w:i/>
        </w:rPr>
        <w:t>ogy</w:t>
      </w:r>
      <w:r w:rsidRPr="00E41966">
        <w:rPr>
          <w:i/>
        </w:rPr>
        <w:t>.</w:t>
      </w:r>
      <w:r w:rsidRPr="00E41966">
        <w:t xml:space="preserve"> </w:t>
      </w:r>
      <w:r w:rsidRPr="00E41966">
        <w:rPr>
          <w:b/>
        </w:rPr>
        <w:t>56</w:t>
      </w:r>
      <w:r w:rsidRPr="00E41966">
        <w:t xml:space="preserve"> (5), 3295</w:t>
      </w:r>
      <w:r w:rsidR="00D67D44">
        <w:t>–</w:t>
      </w:r>
      <w:r w:rsidRPr="00E41966">
        <w:t>3312 (2019).</w:t>
      </w:r>
    </w:p>
    <w:p w14:paraId="4657396B" w14:textId="33ED8E56" w:rsidR="00383728" w:rsidRPr="00E41966" w:rsidRDefault="00383728" w:rsidP="00BB4101">
      <w:pPr>
        <w:pStyle w:val="EndNoteBibliography"/>
      </w:pPr>
      <w:r w:rsidRPr="00E41966">
        <w:t>28</w:t>
      </w:r>
      <w:r w:rsidRPr="00E41966">
        <w:tab/>
      </w:r>
      <w:r w:rsidR="005316CB" w:rsidRPr="00E41966">
        <w:t xml:space="preserve">. </w:t>
      </w:r>
      <w:r w:rsidRPr="00E41966">
        <w:t>Wang, Z. H.</w:t>
      </w:r>
      <w:r w:rsidRPr="00E41966">
        <w:rPr>
          <w:i/>
        </w:rPr>
        <w:t xml:space="preserve"> </w:t>
      </w:r>
      <w:r w:rsidRPr="00E41966">
        <w:rPr>
          <w:iCs/>
        </w:rPr>
        <w:t xml:space="preserve">et al. </w:t>
      </w:r>
      <w:r w:rsidRPr="00E41966">
        <w:t xml:space="preserve">Deficiency in BDNF/TrkB Neurotrophic Activity Stimulates </w:t>
      </w:r>
      <w:r w:rsidR="00D67D44">
        <w:t>δ</w:t>
      </w:r>
      <w:r w:rsidRPr="00E41966">
        <w:t>-Secretase by Upregulating C/EBP</w:t>
      </w:r>
      <w:r w:rsidR="00D67D44">
        <w:t>β</w:t>
      </w:r>
      <w:r w:rsidRPr="00E41966">
        <w:t xml:space="preserve"> in Alzheimer's Disease. </w:t>
      </w:r>
      <w:r w:rsidRPr="00E41966">
        <w:rPr>
          <w:i/>
        </w:rPr>
        <w:t>Cell Rep</w:t>
      </w:r>
      <w:r w:rsidR="00B37255">
        <w:rPr>
          <w:i/>
        </w:rPr>
        <w:t>orts</w:t>
      </w:r>
      <w:r w:rsidRPr="00E41966">
        <w:rPr>
          <w:i/>
        </w:rPr>
        <w:t>.</w:t>
      </w:r>
      <w:r w:rsidRPr="00E41966">
        <w:t xml:space="preserve"> </w:t>
      </w:r>
      <w:r w:rsidRPr="00E41966">
        <w:rPr>
          <w:b/>
        </w:rPr>
        <w:t>28</w:t>
      </w:r>
      <w:r w:rsidRPr="00E41966">
        <w:t xml:space="preserve"> (3), 655</w:t>
      </w:r>
      <w:r w:rsidR="00B37255">
        <w:t>–</w:t>
      </w:r>
      <w:r w:rsidRPr="00E41966">
        <w:t>669</w:t>
      </w:r>
      <w:r w:rsidR="008A47C6" w:rsidRPr="00E41966">
        <w:t>.</w:t>
      </w:r>
      <w:r w:rsidRPr="00E41966">
        <w:t>e5 (2019).</w:t>
      </w:r>
    </w:p>
    <w:p w14:paraId="1A033BF7" w14:textId="3A2AE2C9" w:rsidR="00383728" w:rsidRPr="00E41966" w:rsidRDefault="00383728" w:rsidP="00BB4101">
      <w:pPr>
        <w:pStyle w:val="EndNoteBibliography"/>
      </w:pPr>
      <w:r w:rsidRPr="00E41966">
        <w:t>29</w:t>
      </w:r>
      <w:r w:rsidR="005316CB" w:rsidRPr="00E41966">
        <w:t xml:space="preserve">. </w:t>
      </w:r>
      <w:r w:rsidRPr="00E41966">
        <w:tab/>
        <w:t>Devi, L.</w:t>
      </w:r>
      <w:r w:rsidR="008A47C6" w:rsidRPr="00E41966">
        <w:t>,</w:t>
      </w:r>
      <w:r w:rsidRPr="00E41966">
        <w:t xml:space="preserve"> Ohno, M. TrkB </w:t>
      </w:r>
      <w:r w:rsidR="008A47C6" w:rsidRPr="00E41966">
        <w:t>R</w:t>
      </w:r>
      <w:r w:rsidRPr="00E41966">
        <w:t xml:space="preserve">eduction </w:t>
      </w:r>
      <w:r w:rsidR="008A47C6" w:rsidRPr="00E41966">
        <w:t>E</w:t>
      </w:r>
      <w:r w:rsidRPr="00E41966">
        <w:t xml:space="preserve">xacerbates Alzheimer's </w:t>
      </w:r>
      <w:r w:rsidR="008A47C6" w:rsidRPr="00E41966">
        <w:t>D</w:t>
      </w:r>
      <w:r w:rsidRPr="00E41966">
        <w:t xml:space="preserve">isease-like </w:t>
      </w:r>
      <w:r w:rsidR="008A47C6" w:rsidRPr="00E41966">
        <w:t>S</w:t>
      </w:r>
      <w:r w:rsidRPr="00E41966">
        <w:t xml:space="preserve">ignaling </w:t>
      </w:r>
      <w:r w:rsidR="008A47C6" w:rsidRPr="00E41966">
        <w:t>A</w:t>
      </w:r>
      <w:r w:rsidRPr="00E41966">
        <w:t xml:space="preserve">berrations and </w:t>
      </w:r>
      <w:r w:rsidR="008A47C6" w:rsidRPr="00E41966">
        <w:t>M</w:t>
      </w:r>
      <w:r w:rsidRPr="00E41966">
        <w:t xml:space="preserve">emory </w:t>
      </w:r>
      <w:r w:rsidR="008A47C6" w:rsidRPr="00E41966">
        <w:t>D</w:t>
      </w:r>
      <w:r w:rsidRPr="00E41966">
        <w:t xml:space="preserve">eficits without </w:t>
      </w:r>
      <w:r w:rsidR="008A47C6" w:rsidRPr="00E41966">
        <w:t>A</w:t>
      </w:r>
      <w:r w:rsidRPr="00E41966">
        <w:t>ffecting beta-</w:t>
      </w:r>
      <w:r w:rsidR="008A47C6" w:rsidRPr="00E41966">
        <w:t>A</w:t>
      </w:r>
      <w:r w:rsidRPr="00E41966">
        <w:t xml:space="preserve">myloidosis in 5XFAD </w:t>
      </w:r>
      <w:r w:rsidR="008A47C6" w:rsidRPr="00E41966">
        <w:t>M</w:t>
      </w:r>
      <w:r w:rsidRPr="00E41966">
        <w:t xml:space="preserve">ice. </w:t>
      </w:r>
      <w:r w:rsidRPr="00E41966">
        <w:rPr>
          <w:i/>
        </w:rPr>
        <w:t>Transl</w:t>
      </w:r>
      <w:r w:rsidR="00C44CF4">
        <w:rPr>
          <w:i/>
        </w:rPr>
        <w:t>ational</w:t>
      </w:r>
      <w:r w:rsidRPr="00E41966">
        <w:rPr>
          <w:i/>
        </w:rPr>
        <w:t xml:space="preserve"> Psychiatry.</w:t>
      </w:r>
      <w:r w:rsidRPr="00E41966">
        <w:t xml:space="preserve"> </w:t>
      </w:r>
      <w:r w:rsidRPr="00E41966">
        <w:rPr>
          <w:b/>
        </w:rPr>
        <w:t>5</w:t>
      </w:r>
      <w:r w:rsidR="00C44CF4" w:rsidRPr="00E41966">
        <w:rPr>
          <w:bCs/>
        </w:rPr>
        <w:t>(5)</w:t>
      </w:r>
      <w:r w:rsidR="008A47C6" w:rsidRPr="00E41966">
        <w:rPr>
          <w:bCs/>
        </w:rPr>
        <w:t>,</w:t>
      </w:r>
      <w:r w:rsidRPr="00E41966">
        <w:t xml:space="preserve"> e562 (2015).</w:t>
      </w:r>
    </w:p>
    <w:p w14:paraId="46B39061" w14:textId="13075474" w:rsidR="00383728" w:rsidRPr="00E41966" w:rsidRDefault="00383728" w:rsidP="00BB4101">
      <w:pPr>
        <w:pStyle w:val="EndNoteBibliography"/>
      </w:pPr>
      <w:r w:rsidRPr="00E41966">
        <w:t>30</w:t>
      </w:r>
      <w:r w:rsidRPr="00E41966">
        <w:tab/>
      </w:r>
      <w:r w:rsidR="005316CB" w:rsidRPr="00E41966">
        <w:t xml:space="preserve">. </w:t>
      </w:r>
      <w:r w:rsidRPr="00E41966">
        <w:t>Jiao, S.S.</w:t>
      </w:r>
      <w:r w:rsidRPr="00E41966">
        <w:rPr>
          <w:i/>
        </w:rPr>
        <w:t xml:space="preserve"> </w:t>
      </w:r>
      <w:r w:rsidRPr="00E41966">
        <w:rPr>
          <w:iCs/>
        </w:rPr>
        <w:t>et al.</w:t>
      </w:r>
      <w:r w:rsidRPr="00E41966">
        <w:t xml:space="preserve"> Brain-derived </w:t>
      </w:r>
      <w:r w:rsidR="008A47C6" w:rsidRPr="00E41966">
        <w:t>N</w:t>
      </w:r>
      <w:r w:rsidRPr="00E41966">
        <w:t xml:space="preserve">eurotrophic </w:t>
      </w:r>
      <w:r w:rsidR="008A47C6" w:rsidRPr="00E41966">
        <w:t>F</w:t>
      </w:r>
      <w:r w:rsidRPr="00E41966">
        <w:t xml:space="preserve">actor </w:t>
      </w:r>
      <w:r w:rsidR="008A47C6" w:rsidRPr="00E41966">
        <w:t>P</w:t>
      </w:r>
      <w:r w:rsidRPr="00E41966">
        <w:t xml:space="preserve">rotects against </w:t>
      </w:r>
      <w:r w:rsidR="008A47C6" w:rsidRPr="00E41966">
        <w:t>T</w:t>
      </w:r>
      <w:r w:rsidRPr="00E41966">
        <w:t xml:space="preserve">au-related </w:t>
      </w:r>
      <w:r w:rsidR="008A47C6" w:rsidRPr="00E41966">
        <w:t>N</w:t>
      </w:r>
      <w:r w:rsidRPr="00E41966">
        <w:t xml:space="preserve">eurodegeneration of Alzheimer's </w:t>
      </w:r>
      <w:r w:rsidR="008A47C6" w:rsidRPr="00E41966">
        <w:t>D</w:t>
      </w:r>
      <w:r w:rsidRPr="00E41966">
        <w:t xml:space="preserve">isease. </w:t>
      </w:r>
      <w:r w:rsidRPr="00E41966">
        <w:rPr>
          <w:i/>
        </w:rPr>
        <w:t>Transl</w:t>
      </w:r>
      <w:r w:rsidR="00767973">
        <w:rPr>
          <w:i/>
        </w:rPr>
        <w:t>ational</w:t>
      </w:r>
      <w:r w:rsidRPr="00E41966">
        <w:rPr>
          <w:i/>
        </w:rPr>
        <w:t xml:space="preserve"> Psychiatry.</w:t>
      </w:r>
      <w:r w:rsidRPr="00E41966">
        <w:t xml:space="preserve"> </w:t>
      </w:r>
      <w:r w:rsidRPr="00E41966">
        <w:rPr>
          <w:b/>
        </w:rPr>
        <w:t>6</w:t>
      </w:r>
      <w:r w:rsidRPr="00E41966">
        <w:t xml:space="preserve"> (10), e907 (2016).</w:t>
      </w:r>
    </w:p>
    <w:p w14:paraId="3B2B3CFE" w14:textId="4E584C80" w:rsidR="00383728" w:rsidRPr="00E41966" w:rsidRDefault="00383728" w:rsidP="00BB4101">
      <w:pPr>
        <w:pStyle w:val="EndNoteBibliography"/>
      </w:pPr>
      <w:r w:rsidRPr="00E41966">
        <w:t>31</w:t>
      </w:r>
      <w:r w:rsidR="005316CB" w:rsidRPr="00E41966">
        <w:t xml:space="preserve">. </w:t>
      </w:r>
      <w:r w:rsidRPr="00E41966">
        <w:tab/>
        <w:t>Ng, T., Ho, C., Tam, W., Kua, E.</w:t>
      </w:r>
      <w:r w:rsidR="008A47C6" w:rsidRPr="00E41966">
        <w:t>,</w:t>
      </w:r>
      <w:r w:rsidRPr="00E41966">
        <w:t xml:space="preserve"> Ho, R.C. Decreased Serum Brain-Derived Neurotrophic Factor (BDNF) Levels in Patients with Alzheimer's Disease (AD): A Systematic Review and Meta-Analysis. </w:t>
      </w:r>
      <w:r w:rsidRPr="00E41966">
        <w:rPr>
          <w:i/>
        </w:rPr>
        <w:t>Int</w:t>
      </w:r>
      <w:r w:rsidR="004631EF">
        <w:rPr>
          <w:i/>
        </w:rPr>
        <w:t>ernational</w:t>
      </w:r>
      <w:r w:rsidRPr="00E41966">
        <w:rPr>
          <w:i/>
        </w:rPr>
        <w:t xml:space="preserve"> J</w:t>
      </w:r>
      <w:r w:rsidR="004631EF">
        <w:rPr>
          <w:i/>
        </w:rPr>
        <w:t>ournal of</w:t>
      </w:r>
      <w:r w:rsidRPr="00E41966">
        <w:rPr>
          <w:i/>
        </w:rPr>
        <w:t xml:space="preserve"> Mol</w:t>
      </w:r>
      <w:r w:rsidR="004631EF">
        <w:rPr>
          <w:i/>
        </w:rPr>
        <w:t>ecular</w:t>
      </w:r>
      <w:r w:rsidRPr="00E41966">
        <w:rPr>
          <w:i/>
        </w:rPr>
        <w:t xml:space="preserve"> Sci</w:t>
      </w:r>
      <w:r w:rsidR="004631EF">
        <w:rPr>
          <w:i/>
        </w:rPr>
        <w:t>ences</w:t>
      </w:r>
      <w:r w:rsidRPr="00E41966">
        <w:rPr>
          <w:i/>
        </w:rPr>
        <w:t>.</w:t>
      </w:r>
      <w:r w:rsidRPr="00E41966">
        <w:t xml:space="preserve"> </w:t>
      </w:r>
      <w:r w:rsidRPr="00E41966">
        <w:rPr>
          <w:b/>
        </w:rPr>
        <w:t>20</w:t>
      </w:r>
      <w:r w:rsidRPr="00E41966">
        <w:t xml:space="preserve"> (</w:t>
      </w:r>
      <w:r w:rsidR="004631EF">
        <w:t xml:space="preserve">2), </w:t>
      </w:r>
      <w:r w:rsidRPr="00E41966">
        <w:t>2</w:t>
      </w:r>
      <w:r w:rsidR="008A47C6" w:rsidRPr="00E41966">
        <w:t>57</w:t>
      </w:r>
      <w:r w:rsidR="004631EF">
        <w:t xml:space="preserve"> </w:t>
      </w:r>
      <w:r w:rsidRPr="00E41966">
        <w:t>(2019).</w:t>
      </w:r>
    </w:p>
    <w:p w14:paraId="2BD892C2" w14:textId="713522A3" w:rsidR="00383728" w:rsidRPr="00E41966" w:rsidRDefault="00383728" w:rsidP="00BB4101">
      <w:pPr>
        <w:pStyle w:val="EndNoteBibliography"/>
      </w:pPr>
      <w:r w:rsidRPr="00E41966">
        <w:lastRenderedPageBreak/>
        <w:t>32</w:t>
      </w:r>
      <w:r w:rsidRPr="00E41966">
        <w:tab/>
      </w:r>
      <w:r w:rsidR="005316CB" w:rsidRPr="00E41966">
        <w:t xml:space="preserve">. </w:t>
      </w:r>
      <w:r w:rsidRPr="00E41966">
        <w:t>Amidfar, M., de Oliveira, J., Kucharska, E., Budni, J.</w:t>
      </w:r>
      <w:r w:rsidR="008A47C6" w:rsidRPr="00E41966">
        <w:t>,</w:t>
      </w:r>
      <w:r w:rsidRPr="00E41966">
        <w:t xml:space="preserve"> Kim, Y.K. The </w:t>
      </w:r>
      <w:r w:rsidR="008A47C6" w:rsidRPr="00E41966">
        <w:t>R</w:t>
      </w:r>
      <w:r w:rsidRPr="00E41966">
        <w:t xml:space="preserve">ole of CREB and BDNF in </w:t>
      </w:r>
      <w:r w:rsidR="008A47C6" w:rsidRPr="00E41966">
        <w:t>N</w:t>
      </w:r>
      <w:r w:rsidRPr="00E41966">
        <w:t xml:space="preserve">eurobiology and </w:t>
      </w:r>
      <w:r w:rsidR="008A47C6" w:rsidRPr="00E41966">
        <w:t>T</w:t>
      </w:r>
      <w:r w:rsidRPr="00E41966">
        <w:t xml:space="preserve">reatment of Alzheimer's </w:t>
      </w:r>
      <w:r w:rsidR="008A47C6" w:rsidRPr="00E41966">
        <w:t>D</w:t>
      </w:r>
      <w:r w:rsidRPr="00E41966">
        <w:t xml:space="preserve">isease. </w:t>
      </w:r>
      <w:r w:rsidRPr="00E41966">
        <w:rPr>
          <w:i/>
        </w:rPr>
        <w:t>Life Sci</w:t>
      </w:r>
      <w:r w:rsidR="003E20CD">
        <w:rPr>
          <w:i/>
        </w:rPr>
        <w:t>ences</w:t>
      </w:r>
      <w:r w:rsidRPr="00E41966">
        <w:rPr>
          <w:i/>
        </w:rPr>
        <w:t>.</w:t>
      </w:r>
      <w:r w:rsidRPr="00E41966">
        <w:t xml:space="preserve"> </w:t>
      </w:r>
      <w:r w:rsidRPr="00E41966">
        <w:rPr>
          <w:b/>
        </w:rPr>
        <w:t>257</w:t>
      </w:r>
      <w:r w:rsidR="008A47C6" w:rsidRPr="00E41966">
        <w:rPr>
          <w:b/>
        </w:rPr>
        <w:t>,</w:t>
      </w:r>
      <w:r w:rsidRPr="00E41966">
        <w:t xml:space="preserve"> 118020 (2020).</w:t>
      </w:r>
    </w:p>
    <w:p w14:paraId="2598DEFA" w14:textId="2C7B9B80" w:rsidR="00383728" w:rsidRPr="00E41966" w:rsidRDefault="00383728" w:rsidP="00BB4101">
      <w:pPr>
        <w:pStyle w:val="EndNoteBibliography"/>
      </w:pPr>
      <w:r w:rsidRPr="00E41966">
        <w:t>33</w:t>
      </w:r>
      <w:r w:rsidR="005316CB" w:rsidRPr="00E41966">
        <w:t xml:space="preserve">. </w:t>
      </w:r>
      <w:r w:rsidRPr="00E41966">
        <w:tab/>
        <w:t>Atasoy, I.L.</w:t>
      </w:r>
      <w:r w:rsidRPr="00E41966">
        <w:rPr>
          <w:i/>
        </w:rPr>
        <w:t xml:space="preserve"> </w:t>
      </w:r>
      <w:r w:rsidRPr="00E41966">
        <w:rPr>
          <w:iCs/>
        </w:rPr>
        <w:t xml:space="preserve">et al. </w:t>
      </w:r>
      <w:r w:rsidRPr="00E41966">
        <w:t xml:space="preserve">Both </w:t>
      </w:r>
      <w:r w:rsidR="008A47C6" w:rsidRPr="00E41966">
        <w:t>S</w:t>
      </w:r>
      <w:r w:rsidRPr="00E41966">
        <w:t xml:space="preserve">ecreted and the </w:t>
      </w:r>
      <w:r w:rsidR="008A47C6" w:rsidRPr="00E41966">
        <w:t>C</w:t>
      </w:r>
      <w:r w:rsidRPr="00E41966">
        <w:t xml:space="preserve">ellular </w:t>
      </w:r>
      <w:r w:rsidR="008A47C6" w:rsidRPr="00E41966">
        <w:t>L</w:t>
      </w:r>
      <w:r w:rsidRPr="00E41966">
        <w:t xml:space="preserve">evels of BDNF </w:t>
      </w:r>
      <w:r w:rsidR="008A47C6" w:rsidRPr="00E41966">
        <w:t>A</w:t>
      </w:r>
      <w:r w:rsidRPr="00E41966">
        <w:t xml:space="preserve">ttenuated due to </w:t>
      </w:r>
      <w:r w:rsidR="008A47C6" w:rsidRPr="00E41966">
        <w:t>T</w:t>
      </w:r>
      <w:r w:rsidRPr="00E41966">
        <w:t xml:space="preserve">au </w:t>
      </w:r>
      <w:r w:rsidR="008A47C6" w:rsidRPr="00E41966">
        <w:t>H</w:t>
      </w:r>
      <w:r w:rsidRPr="00E41966">
        <w:t xml:space="preserve">yperphosphorylation in </w:t>
      </w:r>
      <w:r w:rsidR="008A47C6" w:rsidRPr="00E41966">
        <w:t>P</w:t>
      </w:r>
      <w:r w:rsidRPr="00E41966">
        <w:t xml:space="preserve">rimary </w:t>
      </w:r>
      <w:r w:rsidR="008A47C6" w:rsidRPr="00E41966">
        <w:t>C</w:t>
      </w:r>
      <w:r w:rsidRPr="00E41966">
        <w:t xml:space="preserve">ultures of </w:t>
      </w:r>
      <w:r w:rsidR="008A47C6" w:rsidRPr="00E41966">
        <w:t>C</w:t>
      </w:r>
      <w:r w:rsidRPr="00E41966">
        <w:t xml:space="preserve">ortical </w:t>
      </w:r>
      <w:r w:rsidR="008A47C6" w:rsidRPr="00E41966">
        <w:t>N</w:t>
      </w:r>
      <w:r w:rsidRPr="00E41966">
        <w:t xml:space="preserve">eurons. </w:t>
      </w:r>
      <w:r w:rsidRPr="00E41966">
        <w:rPr>
          <w:i/>
        </w:rPr>
        <w:t>J</w:t>
      </w:r>
      <w:r w:rsidR="001D2238">
        <w:rPr>
          <w:i/>
        </w:rPr>
        <w:t>ournal of</w:t>
      </w:r>
      <w:r w:rsidRPr="00E41966">
        <w:rPr>
          <w:i/>
        </w:rPr>
        <w:t xml:space="preserve"> Chem</w:t>
      </w:r>
      <w:r w:rsidR="001D2238">
        <w:rPr>
          <w:i/>
        </w:rPr>
        <w:t>ical</w:t>
      </w:r>
      <w:r w:rsidRPr="00E41966">
        <w:rPr>
          <w:i/>
        </w:rPr>
        <w:t xml:space="preserve"> Neuroanat</w:t>
      </w:r>
      <w:r w:rsidR="001D2238">
        <w:rPr>
          <w:i/>
        </w:rPr>
        <w:t>omy</w:t>
      </w:r>
      <w:r w:rsidRPr="00E41966">
        <w:rPr>
          <w:i/>
        </w:rPr>
        <w:t>.</w:t>
      </w:r>
      <w:r w:rsidRPr="00E41966">
        <w:t xml:space="preserve"> </w:t>
      </w:r>
      <w:r w:rsidRPr="00E41966">
        <w:rPr>
          <w:b/>
        </w:rPr>
        <w:t>80</w:t>
      </w:r>
      <w:r w:rsidR="008A47C6" w:rsidRPr="00E41966">
        <w:rPr>
          <w:b/>
        </w:rPr>
        <w:t>,</w:t>
      </w:r>
      <w:r w:rsidRPr="00E41966">
        <w:t xml:space="preserve"> 19</w:t>
      </w:r>
      <w:r w:rsidR="001D2238">
        <w:t>–</w:t>
      </w:r>
      <w:r w:rsidRPr="00E41966">
        <w:t>26 (2017).</w:t>
      </w:r>
    </w:p>
    <w:p w14:paraId="7114A903" w14:textId="1D093E8A" w:rsidR="00383728" w:rsidRPr="00E41966" w:rsidRDefault="00383728" w:rsidP="00BB4101">
      <w:pPr>
        <w:pStyle w:val="EndNoteBibliography"/>
      </w:pPr>
      <w:r w:rsidRPr="00E41966">
        <w:t>34</w:t>
      </w:r>
      <w:r w:rsidRPr="00E41966">
        <w:tab/>
      </w:r>
      <w:r w:rsidR="005316CB" w:rsidRPr="00E41966">
        <w:t xml:space="preserve">. </w:t>
      </w:r>
      <w:r w:rsidRPr="00E41966">
        <w:t>Rosa, E.</w:t>
      </w:r>
      <w:r w:rsidRPr="00E41966">
        <w:rPr>
          <w:i/>
        </w:rPr>
        <w:t xml:space="preserve"> </w:t>
      </w:r>
      <w:r w:rsidRPr="00E41966">
        <w:rPr>
          <w:iCs/>
        </w:rPr>
        <w:t>et al.</w:t>
      </w:r>
      <w:r w:rsidRPr="00E41966">
        <w:t xml:space="preserve"> Tau </w:t>
      </w:r>
      <w:r w:rsidR="008A47C6" w:rsidRPr="00E41966">
        <w:t>D</w:t>
      </w:r>
      <w:r w:rsidRPr="00E41966">
        <w:t xml:space="preserve">ownregulates BDNF </w:t>
      </w:r>
      <w:r w:rsidR="008A47C6" w:rsidRPr="00E41966">
        <w:t>E</w:t>
      </w:r>
      <w:r w:rsidRPr="00E41966">
        <w:t xml:space="preserve">xpression in </w:t>
      </w:r>
      <w:r w:rsidR="008A47C6" w:rsidRPr="00E41966">
        <w:t>A</w:t>
      </w:r>
      <w:r w:rsidRPr="00E41966">
        <w:t xml:space="preserve">nimal and </w:t>
      </w:r>
      <w:r w:rsidR="008A47C6" w:rsidRPr="00E41966">
        <w:t>C</w:t>
      </w:r>
      <w:r w:rsidRPr="00E41966">
        <w:t xml:space="preserve">ellular </w:t>
      </w:r>
      <w:r w:rsidR="008A47C6" w:rsidRPr="00E41966">
        <w:t>M</w:t>
      </w:r>
      <w:r w:rsidRPr="00E41966">
        <w:t xml:space="preserve">odels of Alzheimer's </w:t>
      </w:r>
      <w:r w:rsidR="008A47C6" w:rsidRPr="00E41966">
        <w:t>D</w:t>
      </w:r>
      <w:r w:rsidRPr="00E41966">
        <w:t xml:space="preserve">isease. </w:t>
      </w:r>
      <w:r w:rsidRPr="00E41966">
        <w:rPr>
          <w:i/>
        </w:rPr>
        <w:t>Neurobiol</w:t>
      </w:r>
      <w:r w:rsidR="007B1F14">
        <w:rPr>
          <w:i/>
        </w:rPr>
        <w:t>ogy of</w:t>
      </w:r>
      <w:r w:rsidRPr="00E41966">
        <w:rPr>
          <w:i/>
        </w:rPr>
        <w:t xml:space="preserve"> Aging.</w:t>
      </w:r>
      <w:r w:rsidRPr="00E41966">
        <w:t xml:space="preserve"> </w:t>
      </w:r>
      <w:r w:rsidRPr="00E41966">
        <w:rPr>
          <w:b/>
        </w:rPr>
        <w:t>48</w:t>
      </w:r>
      <w:r w:rsidR="008A47C6" w:rsidRPr="00E41966">
        <w:rPr>
          <w:b/>
        </w:rPr>
        <w:t>,</w:t>
      </w:r>
      <w:r w:rsidRPr="00E41966">
        <w:t xml:space="preserve"> 135</w:t>
      </w:r>
      <w:r w:rsidR="007B1F14">
        <w:t>–</w:t>
      </w:r>
      <w:r w:rsidRPr="00E41966">
        <w:t>142</w:t>
      </w:r>
      <w:r w:rsidR="008A47C6" w:rsidRPr="00E41966">
        <w:t xml:space="preserve"> </w:t>
      </w:r>
      <w:r w:rsidRPr="00E41966">
        <w:t>(2016).</w:t>
      </w:r>
    </w:p>
    <w:p w14:paraId="0E0212E5" w14:textId="4F83715F" w:rsidR="00383728" w:rsidRPr="00E41966" w:rsidRDefault="00383728" w:rsidP="00BB4101">
      <w:pPr>
        <w:pStyle w:val="EndNoteBibliography"/>
      </w:pPr>
      <w:r w:rsidRPr="00E41966">
        <w:t>35</w:t>
      </w:r>
      <w:r w:rsidRPr="00E41966">
        <w:tab/>
      </w:r>
      <w:r w:rsidR="005316CB" w:rsidRPr="00E41966">
        <w:t xml:space="preserve">. </w:t>
      </w:r>
      <w:r w:rsidRPr="00E41966">
        <w:t>Xiang, J.</w:t>
      </w:r>
      <w:r w:rsidRPr="00E41966">
        <w:rPr>
          <w:i/>
        </w:rPr>
        <w:t xml:space="preserve"> </w:t>
      </w:r>
      <w:r w:rsidRPr="00E41966">
        <w:rPr>
          <w:iCs/>
        </w:rPr>
        <w:t>et al.</w:t>
      </w:r>
      <w:r w:rsidRPr="00E41966">
        <w:t xml:space="preserve"> Delta-secretase-cleaved Tau </w:t>
      </w:r>
      <w:r w:rsidR="008A47C6" w:rsidRPr="00E41966">
        <w:t>A</w:t>
      </w:r>
      <w:r w:rsidRPr="00E41966">
        <w:t xml:space="preserve">ntagonizes TrkB </w:t>
      </w:r>
      <w:r w:rsidR="008A47C6" w:rsidRPr="00E41966">
        <w:t>N</w:t>
      </w:r>
      <w:r w:rsidRPr="00E41966">
        <w:t xml:space="preserve">eurotrophic </w:t>
      </w:r>
      <w:r w:rsidR="008A47C6" w:rsidRPr="00E41966">
        <w:t>S</w:t>
      </w:r>
      <w:r w:rsidRPr="00E41966">
        <w:t xml:space="preserve">ignalings, </w:t>
      </w:r>
      <w:r w:rsidR="008A47C6" w:rsidRPr="00E41966">
        <w:t>M</w:t>
      </w:r>
      <w:r w:rsidRPr="00E41966">
        <w:t xml:space="preserve">ediating Alzheimer's </w:t>
      </w:r>
      <w:r w:rsidR="008A47C6" w:rsidRPr="00E41966">
        <w:t>D</w:t>
      </w:r>
      <w:r w:rsidRPr="00E41966">
        <w:t xml:space="preserve">isease </w:t>
      </w:r>
      <w:r w:rsidR="008A47C6" w:rsidRPr="00E41966">
        <w:t>P</w:t>
      </w:r>
      <w:r w:rsidRPr="00E41966">
        <w:t xml:space="preserve">athologies. </w:t>
      </w:r>
      <w:r w:rsidRPr="00E41966">
        <w:rPr>
          <w:i/>
        </w:rPr>
        <w:t>Proc</w:t>
      </w:r>
      <w:r w:rsidR="00383D4B">
        <w:rPr>
          <w:i/>
        </w:rPr>
        <w:t>eedings of the</w:t>
      </w:r>
      <w:r w:rsidRPr="00E41966">
        <w:rPr>
          <w:i/>
        </w:rPr>
        <w:t xml:space="preserve"> Nat</w:t>
      </w:r>
      <w:r w:rsidR="00383D4B">
        <w:rPr>
          <w:i/>
        </w:rPr>
        <w:t>iona</w:t>
      </w:r>
      <w:r w:rsidRPr="00E41966">
        <w:rPr>
          <w:i/>
        </w:rPr>
        <w:t>l Acad</w:t>
      </w:r>
      <w:r w:rsidR="00383D4B">
        <w:rPr>
          <w:i/>
        </w:rPr>
        <w:t>emy of</w:t>
      </w:r>
      <w:r w:rsidRPr="00E41966">
        <w:rPr>
          <w:i/>
        </w:rPr>
        <w:t xml:space="preserve"> Sci</w:t>
      </w:r>
      <w:r w:rsidR="00383D4B">
        <w:rPr>
          <w:i/>
        </w:rPr>
        <w:t>ences of the</w:t>
      </w:r>
      <w:r w:rsidRPr="00E41966">
        <w:rPr>
          <w:i/>
        </w:rPr>
        <w:t xml:space="preserve"> U</w:t>
      </w:r>
      <w:r w:rsidR="00383D4B">
        <w:rPr>
          <w:i/>
        </w:rPr>
        <w:t>nited</w:t>
      </w:r>
      <w:r w:rsidRPr="00E41966">
        <w:rPr>
          <w:i/>
        </w:rPr>
        <w:t xml:space="preserve"> S</w:t>
      </w:r>
      <w:r w:rsidR="00CB330C">
        <w:rPr>
          <w:i/>
        </w:rPr>
        <w:t xml:space="preserve">tates of </w:t>
      </w:r>
      <w:r w:rsidRPr="00E41966">
        <w:rPr>
          <w:i/>
        </w:rPr>
        <w:t>A</w:t>
      </w:r>
      <w:r w:rsidR="00CB330C">
        <w:rPr>
          <w:i/>
        </w:rPr>
        <w:t>merica</w:t>
      </w:r>
      <w:r w:rsidRPr="00E41966">
        <w:rPr>
          <w:i/>
        </w:rPr>
        <w:t>.</w:t>
      </w:r>
      <w:r w:rsidRPr="00E41966">
        <w:t xml:space="preserve"> </w:t>
      </w:r>
      <w:r w:rsidRPr="00E41966">
        <w:rPr>
          <w:b/>
        </w:rPr>
        <w:t>116</w:t>
      </w:r>
      <w:r w:rsidRPr="00E41966">
        <w:t xml:space="preserve"> (18), 9094</w:t>
      </w:r>
      <w:r w:rsidR="00CB330C">
        <w:t>–</w:t>
      </w:r>
      <w:r w:rsidRPr="00E41966">
        <w:t>9102 (2019).</w:t>
      </w:r>
    </w:p>
    <w:p w14:paraId="124DFB30" w14:textId="43822696" w:rsidR="00383728" w:rsidRPr="00E41966" w:rsidRDefault="00383728" w:rsidP="00BB4101">
      <w:pPr>
        <w:pStyle w:val="EndNoteBibliography"/>
      </w:pPr>
      <w:r w:rsidRPr="00E41966">
        <w:t>36</w:t>
      </w:r>
      <w:r w:rsidR="005316CB" w:rsidRPr="00E41966">
        <w:t xml:space="preserve">. </w:t>
      </w:r>
      <w:r w:rsidRPr="00E41966">
        <w:tab/>
        <w:t>Giuffrida, M. L., Copani, A.</w:t>
      </w:r>
      <w:r w:rsidR="008A47C6" w:rsidRPr="00E41966">
        <w:t>,</w:t>
      </w:r>
      <w:r w:rsidRPr="00E41966">
        <w:t xml:space="preserve"> Rizzarelli, E. A </w:t>
      </w:r>
      <w:r w:rsidR="008A47C6" w:rsidRPr="00E41966">
        <w:t>P</w:t>
      </w:r>
      <w:r w:rsidRPr="00E41966">
        <w:t xml:space="preserve">romising </w:t>
      </w:r>
      <w:r w:rsidR="008A47C6" w:rsidRPr="00E41966">
        <w:t>C</w:t>
      </w:r>
      <w:r w:rsidRPr="00E41966">
        <w:t xml:space="preserve">onnection between BDNF and Alzheimer's </w:t>
      </w:r>
      <w:r w:rsidR="008A47C6" w:rsidRPr="00E41966">
        <w:t>D</w:t>
      </w:r>
      <w:r w:rsidRPr="00E41966">
        <w:t xml:space="preserve">isease. </w:t>
      </w:r>
      <w:r w:rsidRPr="00E41966">
        <w:rPr>
          <w:i/>
        </w:rPr>
        <w:t>Aging.</w:t>
      </w:r>
      <w:r w:rsidRPr="00E41966">
        <w:t xml:space="preserve"> </w:t>
      </w:r>
      <w:r w:rsidRPr="00E41966">
        <w:rPr>
          <w:b/>
        </w:rPr>
        <w:t>10</w:t>
      </w:r>
      <w:r w:rsidRPr="00E41966">
        <w:t xml:space="preserve"> (8), 1791</w:t>
      </w:r>
      <w:r w:rsidR="00E176F9">
        <w:t>–</w:t>
      </w:r>
      <w:r w:rsidRPr="00E41966">
        <w:t>1792 (2018).</w:t>
      </w:r>
    </w:p>
    <w:p w14:paraId="06835EF4" w14:textId="730F3284" w:rsidR="00383728" w:rsidRPr="00E41966" w:rsidRDefault="00383728" w:rsidP="00BB4101">
      <w:pPr>
        <w:pStyle w:val="EndNoteBibliography"/>
      </w:pPr>
      <w:r w:rsidRPr="00E41966">
        <w:t>37</w:t>
      </w:r>
      <w:r w:rsidR="005316CB" w:rsidRPr="00E41966">
        <w:t xml:space="preserve">. </w:t>
      </w:r>
      <w:r w:rsidRPr="00E41966">
        <w:tab/>
        <w:t>Ando, S.</w:t>
      </w:r>
      <w:r w:rsidRPr="00E41966">
        <w:rPr>
          <w:i/>
        </w:rPr>
        <w:t xml:space="preserve"> </w:t>
      </w:r>
      <w:r w:rsidRPr="00E41966">
        <w:rPr>
          <w:iCs/>
        </w:rPr>
        <w:t>et al.</w:t>
      </w:r>
      <w:r w:rsidRPr="00E41966">
        <w:t xml:space="preserve"> Animal </w:t>
      </w:r>
      <w:r w:rsidR="008A47C6" w:rsidRPr="00E41966">
        <w:t>M</w:t>
      </w:r>
      <w:r w:rsidRPr="00E41966">
        <w:t xml:space="preserve">odel of </w:t>
      </w:r>
      <w:r w:rsidR="008A47C6" w:rsidRPr="00E41966">
        <w:t>D</w:t>
      </w:r>
      <w:r w:rsidRPr="00E41966">
        <w:t xml:space="preserve">ementia </w:t>
      </w:r>
      <w:r w:rsidR="008A47C6" w:rsidRPr="00E41966">
        <w:t>I</w:t>
      </w:r>
      <w:r w:rsidRPr="00E41966">
        <w:t xml:space="preserve">nduced by </w:t>
      </w:r>
      <w:r w:rsidR="008A47C6" w:rsidRPr="00E41966">
        <w:t>E</w:t>
      </w:r>
      <w:r w:rsidRPr="00E41966">
        <w:t xml:space="preserve">ntorhinal </w:t>
      </w:r>
      <w:r w:rsidR="008A47C6" w:rsidRPr="00E41966">
        <w:t>S</w:t>
      </w:r>
      <w:r w:rsidRPr="00E41966">
        <w:t xml:space="preserve">ynaptic </w:t>
      </w:r>
      <w:r w:rsidR="008A47C6" w:rsidRPr="00E41966">
        <w:t>D</w:t>
      </w:r>
      <w:r w:rsidRPr="00E41966">
        <w:t xml:space="preserve">amage and </w:t>
      </w:r>
      <w:r w:rsidR="008A47C6" w:rsidRPr="00E41966">
        <w:t>P</w:t>
      </w:r>
      <w:r w:rsidRPr="00E41966">
        <w:t xml:space="preserve">artial </w:t>
      </w:r>
      <w:r w:rsidR="008A47C6" w:rsidRPr="00E41966">
        <w:t>R</w:t>
      </w:r>
      <w:r w:rsidRPr="00E41966">
        <w:t xml:space="preserve">estoration of </w:t>
      </w:r>
      <w:r w:rsidR="008A47C6" w:rsidRPr="00E41966">
        <w:t>C</w:t>
      </w:r>
      <w:r w:rsidRPr="00E41966">
        <w:t xml:space="preserve">ognitive </w:t>
      </w:r>
      <w:r w:rsidR="008A47C6" w:rsidRPr="00E41966">
        <w:t>D</w:t>
      </w:r>
      <w:r w:rsidRPr="00E41966">
        <w:t xml:space="preserve">eficits by BDNF and </w:t>
      </w:r>
      <w:r w:rsidR="008A47C6" w:rsidRPr="00E41966">
        <w:t>C</w:t>
      </w:r>
      <w:r w:rsidRPr="00E41966">
        <w:t xml:space="preserve">arnitine. </w:t>
      </w:r>
      <w:r w:rsidRPr="00E41966">
        <w:rPr>
          <w:i/>
        </w:rPr>
        <w:t>J</w:t>
      </w:r>
      <w:r w:rsidR="00C44EBF">
        <w:rPr>
          <w:i/>
        </w:rPr>
        <w:t>ournal of</w:t>
      </w:r>
      <w:r w:rsidRPr="00E41966">
        <w:rPr>
          <w:i/>
        </w:rPr>
        <w:t xml:space="preserve"> Neurosci</w:t>
      </w:r>
      <w:r w:rsidR="00C44EBF">
        <w:rPr>
          <w:i/>
        </w:rPr>
        <w:t>ence</w:t>
      </w:r>
      <w:r w:rsidRPr="00E41966">
        <w:rPr>
          <w:i/>
        </w:rPr>
        <w:t xml:space="preserve"> Res</w:t>
      </w:r>
      <w:r w:rsidR="00C44EBF">
        <w:rPr>
          <w:i/>
        </w:rPr>
        <w:t>earch</w:t>
      </w:r>
      <w:r w:rsidRPr="00E41966">
        <w:rPr>
          <w:i/>
        </w:rPr>
        <w:t>.</w:t>
      </w:r>
      <w:r w:rsidRPr="00E41966">
        <w:t xml:space="preserve"> </w:t>
      </w:r>
      <w:r w:rsidRPr="00E41966">
        <w:rPr>
          <w:b/>
        </w:rPr>
        <w:t>70</w:t>
      </w:r>
      <w:r w:rsidRPr="00E41966">
        <w:t xml:space="preserve"> (3), 519</w:t>
      </w:r>
      <w:r w:rsidR="00065DA2">
        <w:t>–</w:t>
      </w:r>
      <w:r w:rsidRPr="00E41966">
        <w:t>527 (2002).</w:t>
      </w:r>
    </w:p>
    <w:p w14:paraId="07A27230" w14:textId="60D62433" w:rsidR="00383728" w:rsidRPr="00E41966" w:rsidRDefault="00383728" w:rsidP="00BB4101">
      <w:pPr>
        <w:pStyle w:val="EndNoteBibliography"/>
      </w:pPr>
      <w:r w:rsidRPr="00E41966">
        <w:t>38</w:t>
      </w:r>
      <w:r w:rsidRPr="00E41966">
        <w:tab/>
      </w:r>
      <w:r w:rsidR="005316CB" w:rsidRPr="00E41966">
        <w:t xml:space="preserve">. </w:t>
      </w:r>
      <w:r w:rsidRPr="00E41966">
        <w:t>Fischer, D.L.</w:t>
      </w:r>
      <w:r w:rsidR="008A47C6" w:rsidRPr="00E41966">
        <w:t>,</w:t>
      </w:r>
      <w:r w:rsidRPr="00E41966">
        <w:t xml:space="preserve"> Sortwell, C.E. BDNF </w:t>
      </w:r>
      <w:r w:rsidR="008A47C6" w:rsidRPr="00E41966">
        <w:t>P</w:t>
      </w:r>
      <w:r w:rsidRPr="00E41966">
        <w:t xml:space="preserve">rovides </w:t>
      </w:r>
      <w:r w:rsidR="00065DA2">
        <w:t>M</w:t>
      </w:r>
      <w:r w:rsidRPr="00E41966">
        <w:t xml:space="preserve">any </w:t>
      </w:r>
      <w:r w:rsidR="008A47C6" w:rsidRPr="00E41966">
        <w:t>R</w:t>
      </w:r>
      <w:r w:rsidRPr="00E41966">
        <w:t xml:space="preserve">outes </w:t>
      </w:r>
      <w:r w:rsidR="00065DA2">
        <w:t>T</w:t>
      </w:r>
      <w:r w:rsidRPr="00E41966">
        <w:t>oward STN DBS-</w:t>
      </w:r>
      <w:r w:rsidR="008A47C6" w:rsidRPr="00E41966">
        <w:t>M</w:t>
      </w:r>
      <w:r w:rsidRPr="00E41966">
        <w:t xml:space="preserve">ediated </w:t>
      </w:r>
      <w:r w:rsidR="008A47C6" w:rsidRPr="00E41966">
        <w:t>D</w:t>
      </w:r>
      <w:r w:rsidRPr="00E41966">
        <w:t xml:space="preserve">isease </w:t>
      </w:r>
      <w:r w:rsidR="008A47C6" w:rsidRPr="00E41966">
        <w:t>M</w:t>
      </w:r>
      <w:r w:rsidRPr="00E41966">
        <w:t xml:space="preserve">odification. </w:t>
      </w:r>
      <w:r w:rsidRPr="00E41966">
        <w:rPr>
          <w:i/>
        </w:rPr>
        <w:t>Mov</w:t>
      </w:r>
      <w:r w:rsidR="00792F06">
        <w:rPr>
          <w:i/>
        </w:rPr>
        <w:t>ement</w:t>
      </w:r>
      <w:r w:rsidRPr="00E41966">
        <w:rPr>
          <w:i/>
        </w:rPr>
        <w:t xml:space="preserve"> Disord</w:t>
      </w:r>
      <w:r w:rsidR="00792F06">
        <w:rPr>
          <w:i/>
        </w:rPr>
        <w:t>ers: Official Journal of the Movement Disorder Society</w:t>
      </w:r>
      <w:r w:rsidRPr="00E41966">
        <w:rPr>
          <w:i/>
        </w:rPr>
        <w:t>.</w:t>
      </w:r>
      <w:r w:rsidRPr="00E41966">
        <w:t xml:space="preserve"> </w:t>
      </w:r>
      <w:r w:rsidRPr="00E41966">
        <w:rPr>
          <w:b/>
        </w:rPr>
        <w:t>34</w:t>
      </w:r>
      <w:r w:rsidRPr="00E41966">
        <w:t xml:space="preserve"> (1), 22</w:t>
      </w:r>
      <w:r w:rsidR="00792F06">
        <w:t>–</w:t>
      </w:r>
      <w:r w:rsidRPr="00E41966">
        <w:t>34 (2019).</w:t>
      </w:r>
    </w:p>
    <w:p w14:paraId="6F83F32F" w14:textId="123799B6" w:rsidR="00383728" w:rsidRPr="00E41966" w:rsidRDefault="00383728" w:rsidP="00BB4101">
      <w:pPr>
        <w:pStyle w:val="EndNoteBibliography"/>
      </w:pPr>
      <w:r w:rsidRPr="00E41966">
        <w:t>39</w:t>
      </w:r>
      <w:r w:rsidRPr="00E41966">
        <w:tab/>
      </w:r>
      <w:r w:rsidR="005316CB" w:rsidRPr="00E41966">
        <w:t xml:space="preserve">. </w:t>
      </w:r>
      <w:r w:rsidRPr="00E41966">
        <w:t>Zhang, F., Kang, Z., Li, W., Xiao, Z.</w:t>
      </w:r>
      <w:r w:rsidR="00B341FD" w:rsidRPr="00E41966">
        <w:t>,</w:t>
      </w:r>
      <w:r w:rsidRPr="00E41966">
        <w:t xml:space="preserve"> Zhou, X. Roles of </w:t>
      </w:r>
      <w:r w:rsidR="00B341FD" w:rsidRPr="00E41966">
        <w:t>B</w:t>
      </w:r>
      <w:r w:rsidRPr="00E41966">
        <w:t xml:space="preserve">rain-derived </w:t>
      </w:r>
      <w:r w:rsidR="00B341FD" w:rsidRPr="00E41966">
        <w:t>N</w:t>
      </w:r>
      <w:r w:rsidRPr="00E41966">
        <w:t xml:space="preserve">eurotrophic </w:t>
      </w:r>
      <w:r w:rsidR="00B341FD" w:rsidRPr="00E41966">
        <w:t>F</w:t>
      </w:r>
      <w:r w:rsidRPr="00E41966">
        <w:t>actor/</w:t>
      </w:r>
      <w:r w:rsidR="00B341FD" w:rsidRPr="00E41966">
        <w:t>T</w:t>
      </w:r>
      <w:r w:rsidRPr="00E41966">
        <w:t xml:space="preserve">ropomyosin-related </w:t>
      </w:r>
      <w:r w:rsidR="00B341FD" w:rsidRPr="00E41966">
        <w:t>K</w:t>
      </w:r>
      <w:r w:rsidRPr="00E41966">
        <w:t xml:space="preserve">inase B (BDNF/TrkB) </w:t>
      </w:r>
      <w:r w:rsidR="00B341FD" w:rsidRPr="00E41966">
        <w:t>S</w:t>
      </w:r>
      <w:r w:rsidRPr="00E41966">
        <w:t xml:space="preserve">ignalling in Alzheimer's </w:t>
      </w:r>
      <w:r w:rsidR="00B341FD" w:rsidRPr="00E41966">
        <w:t>D</w:t>
      </w:r>
      <w:r w:rsidRPr="00E41966">
        <w:t xml:space="preserve">isease. </w:t>
      </w:r>
      <w:r w:rsidRPr="00E41966">
        <w:rPr>
          <w:i/>
        </w:rPr>
        <w:t>J</w:t>
      </w:r>
      <w:r w:rsidR="001110F1">
        <w:rPr>
          <w:i/>
        </w:rPr>
        <w:t>ournal of</w:t>
      </w:r>
      <w:r w:rsidRPr="00E41966">
        <w:rPr>
          <w:i/>
        </w:rPr>
        <w:t xml:space="preserve"> Clin</w:t>
      </w:r>
      <w:r w:rsidR="001110F1">
        <w:rPr>
          <w:i/>
        </w:rPr>
        <w:t>ical</w:t>
      </w:r>
      <w:r w:rsidRPr="00E41966">
        <w:rPr>
          <w:i/>
        </w:rPr>
        <w:t xml:space="preserve"> Neurosci</w:t>
      </w:r>
      <w:r w:rsidR="001110F1">
        <w:rPr>
          <w:i/>
        </w:rPr>
        <w:t>ence: Official Journal of the Neurological Society</w:t>
      </w:r>
      <w:r w:rsidR="009D0A74">
        <w:rPr>
          <w:i/>
        </w:rPr>
        <w:t xml:space="preserve"> of Australasia</w:t>
      </w:r>
      <w:r w:rsidRPr="00E41966">
        <w:rPr>
          <w:i/>
        </w:rPr>
        <w:t>.</w:t>
      </w:r>
      <w:r w:rsidRPr="00E41966">
        <w:t xml:space="preserve"> </w:t>
      </w:r>
      <w:r w:rsidRPr="00E41966">
        <w:rPr>
          <w:b/>
        </w:rPr>
        <w:t>19</w:t>
      </w:r>
      <w:r w:rsidRPr="00E41966">
        <w:t xml:space="preserve"> (7), 946</w:t>
      </w:r>
      <w:r w:rsidR="009D0A74">
        <w:t>–</w:t>
      </w:r>
      <w:r w:rsidRPr="00E41966">
        <w:t>949 (2012).</w:t>
      </w:r>
    </w:p>
    <w:p w14:paraId="6D892D48" w14:textId="2EB559F1" w:rsidR="00383728" w:rsidRPr="00E41966" w:rsidRDefault="00383728" w:rsidP="00BB4101">
      <w:pPr>
        <w:pStyle w:val="EndNoteBibliography"/>
      </w:pPr>
      <w:r w:rsidRPr="00E41966">
        <w:t>40</w:t>
      </w:r>
      <w:r w:rsidR="005316CB" w:rsidRPr="00E41966">
        <w:t xml:space="preserve">. </w:t>
      </w:r>
      <w:r w:rsidRPr="00E41966">
        <w:tab/>
        <w:t>Pilakka-Kanthikeel, S., Atluri, V.S., Sagar, V., Saxena, S.K.</w:t>
      </w:r>
      <w:r w:rsidR="00B341FD" w:rsidRPr="00E41966">
        <w:t>,</w:t>
      </w:r>
      <w:r w:rsidRPr="00E41966">
        <w:t xml:space="preserve"> Nair, M. Targeted </w:t>
      </w:r>
      <w:r w:rsidR="00B341FD" w:rsidRPr="00E41966">
        <w:t>B</w:t>
      </w:r>
      <w:r w:rsidRPr="00E41966">
        <w:t xml:space="preserve">rain </w:t>
      </w:r>
      <w:r w:rsidR="00B341FD" w:rsidRPr="00E41966">
        <w:t>D</w:t>
      </w:r>
      <w:r w:rsidRPr="00E41966">
        <w:t xml:space="preserve">erived </w:t>
      </w:r>
      <w:r w:rsidR="00B341FD" w:rsidRPr="00E41966">
        <w:t>N</w:t>
      </w:r>
      <w:r w:rsidRPr="00E41966">
        <w:t xml:space="preserve">eurotropic </w:t>
      </w:r>
      <w:r w:rsidR="00B341FD" w:rsidRPr="00E41966">
        <w:t>F</w:t>
      </w:r>
      <w:r w:rsidRPr="00E41966">
        <w:t xml:space="preserve">actors (BDNF) </w:t>
      </w:r>
      <w:r w:rsidR="00B341FD" w:rsidRPr="00E41966">
        <w:t>D</w:t>
      </w:r>
      <w:r w:rsidRPr="00E41966">
        <w:t xml:space="preserve">elivery across the </w:t>
      </w:r>
      <w:r w:rsidR="00B341FD" w:rsidRPr="00E41966">
        <w:t>B</w:t>
      </w:r>
      <w:r w:rsidRPr="00E41966">
        <w:t>lood-</w:t>
      </w:r>
      <w:r w:rsidR="00B341FD" w:rsidRPr="00E41966">
        <w:t>B</w:t>
      </w:r>
      <w:r w:rsidRPr="00E41966">
        <w:t xml:space="preserve">rain </w:t>
      </w:r>
      <w:r w:rsidR="00B341FD" w:rsidRPr="00E41966">
        <w:t>B</w:t>
      </w:r>
      <w:r w:rsidRPr="00E41966">
        <w:t xml:space="preserve">arrier for </w:t>
      </w:r>
      <w:r w:rsidR="00B341FD" w:rsidRPr="00E41966">
        <w:t>N</w:t>
      </w:r>
      <w:r w:rsidRPr="00E41966">
        <w:t xml:space="preserve">euro-protection using </w:t>
      </w:r>
      <w:r w:rsidR="00B341FD" w:rsidRPr="00E41966">
        <w:t>M</w:t>
      </w:r>
      <w:r w:rsidRPr="00E41966">
        <w:t xml:space="preserve">agnetic </w:t>
      </w:r>
      <w:r w:rsidR="00B341FD" w:rsidRPr="00E41966">
        <w:t>N</w:t>
      </w:r>
      <w:r w:rsidRPr="00E41966">
        <w:t xml:space="preserve">ano </w:t>
      </w:r>
      <w:r w:rsidR="00B341FD" w:rsidRPr="00E41966">
        <w:t>C</w:t>
      </w:r>
      <w:r w:rsidRPr="00E41966">
        <w:t xml:space="preserve">arriers: </w:t>
      </w:r>
      <w:r w:rsidR="00B341FD" w:rsidRPr="00E41966">
        <w:t>A</w:t>
      </w:r>
      <w:r w:rsidRPr="00E41966">
        <w:t xml:space="preserve">n </w:t>
      </w:r>
      <w:r w:rsidR="00B341FD" w:rsidRPr="00E41966">
        <w:t>I</w:t>
      </w:r>
      <w:r w:rsidRPr="00E41966">
        <w:t>n-</w:t>
      </w:r>
      <w:r w:rsidR="00B341FD" w:rsidRPr="00E41966">
        <w:t>v</w:t>
      </w:r>
      <w:r w:rsidRPr="00E41966">
        <w:t xml:space="preserve">itro </w:t>
      </w:r>
      <w:r w:rsidR="00B341FD" w:rsidRPr="00E41966">
        <w:t>S</w:t>
      </w:r>
      <w:r w:rsidRPr="00E41966">
        <w:t xml:space="preserve">tudy. </w:t>
      </w:r>
      <w:r w:rsidRPr="00E41966">
        <w:rPr>
          <w:i/>
        </w:rPr>
        <w:t>PLoS One.</w:t>
      </w:r>
      <w:r w:rsidRPr="00E41966">
        <w:t xml:space="preserve"> </w:t>
      </w:r>
      <w:r w:rsidRPr="00E41966">
        <w:rPr>
          <w:b/>
        </w:rPr>
        <w:t>8</w:t>
      </w:r>
      <w:r w:rsidRPr="00E41966">
        <w:t xml:space="preserve"> (4), e62241 (2013).</w:t>
      </w:r>
    </w:p>
    <w:p w14:paraId="1DA2CA92" w14:textId="7A10A525" w:rsidR="00383728" w:rsidRPr="00E41966" w:rsidRDefault="00383728" w:rsidP="00BB4101">
      <w:pPr>
        <w:pStyle w:val="EndNoteBibliography"/>
      </w:pPr>
      <w:r w:rsidRPr="00E41966">
        <w:t>41</w:t>
      </w:r>
      <w:r w:rsidR="005316CB" w:rsidRPr="00E41966">
        <w:t xml:space="preserve">. </w:t>
      </w:r>
      <w:r w:rsidRPr="00E41966">
        <w:tab/>
        <w:t>Jang, S.W.</w:t>
      </w:r>
      <w:r w:rsidRPr="00E41966">
        <w:rPr>
          <w:i/>
        </w:rPr>
        <w:t xml:space="preserve"> </w:t>
      </w:r>
      <w:r w:rsidRPr="00E41966">
        <w:rPr>
          <w:iCs/>
        </w:rPr>
        <w:t xml:space="preserve">et al. </w:t>
      </w:r>
      <w:r w:rsidRPr="00E41966">
        <w:t xml:space="preserve">A </w:t>
      </w:r>
      <w:r w:rsidR="00B341FD" w:rsidRPr="00E41966">
        <w:t>S</w:t>
      </w:r>
      <w:r w:rsidRPr="00E41966">
        <w:t xml:space="preserve">elective TrkB </w:t>
      </w:r>
      <w:r w:rsidR="00B341FD" w:rsidRPr="00E41966">
        <w:t>A</w:t>
      </w:r>
      <w:r w:rsidRPr="00E41966">
        <w:t xml:space="preserve">gonist with </w:t>
      </w:r>
      <w:r w:rsidR="00B341FD" w:rsidRPr="00E41966">
        <w:t>P</w:t>
      </w:r>
      <w:r w:rsidRPr="00E41966">
        <w:t xml:space="preserve">otent </w:t>
      </w:r>
      <w:r w:rsidR="00B341FD" w:rsidRPr="00E41966">
        <w:t>N</w:t>
      </w:r>
      <w:r w:rsidRPr="00E41966">
        <w:t xml:space="preserve">eurotrophic </w:t>
      </w:r>
      <w:r w:rsidR="00B341FD" w:rsidRPr="00E41966">
        <w:t>A</w:t>
      </w:r>
      <w:r w:rsidRPr="00E41966">
        <w:t>ctivities by 7,8-</w:t>
      </w:r>
      <w:r w:rsidR="00B341FD" w:rsidRPr="00E41966">
        <w:t>D</w:t>
      </w:r>
      <w:r w:rsidRPr="00E41966">
        <w:t xml:space="preserve">ihydroxyflavone. </w:t>
      </w:r>
      <w:r w:rsidRPr="00E41966">
        <w:rPr>
          <w:i/>
        </w:rPr>
        <w:t>Proc</w:t>
      </w:r>
      <w:r w:rsidR="002270A5">
        <w:rPr>
          <w:i/>
        </w:rPr>
        <w:t>eedings of the</w:t>
      </w:r>
      <w:r w:rsidRPr="00E41966">
        <w:rPr>
          <w:i/>
        </w:rPr>
        <w:t xml:space="preserve"> Nat</w:t>
      </w:r>
      <w:r w:rsidR="002270A5">
        <w:rPr>
          <w:i/>
        </w:rPr>
        <w:t>iona</w:t>
      </w:r>
      <w:r w:rsidRPr="00E41966">
        <w:rPr>
          <w:i/>
        </w:rPr>
        <w:t>l Acad</w:t>
      </w:r>
      <w:r w:rsidR="002270A5">
        <w:rPr>
          <w:i/>
        </w:rPr>
        <w:t>emy of</w:t>
      </w:r>
      <w:r w:rsidRPr="00E41966">
        <w:rPr>
          <w:i/>
        </w:rPr>
        <w:t xml:space="preserve"> Sci</w:t>
      </w:r>
      <w:r w:rsidR="002270A5">
        <w:rPr>
          <w:i/>
        </w:rPr>
        <w:t>ences of the</w:t>
      </w:r>
      <w:r w:rsidRPr="00E41966">
        <w:rPr>
          <w:i/>
        </w:rPr>
        <w:t xml:space="preserve"> U</w:t>
      </w:r>
      <w:r w:rsidR="009870B6">
        <w:rPr>
          <w:i/>
        </w:rPr>
        <w:t>nited</w:t>
      </w:r>
      <w:r w:rsidRPr="00E41966">
        <w:rPr>
          <w:i/>
        </w:rPr>
        <w:t xml:space="preserve"> S</w:t>
      </w:r>
      <w:r w:rsidR="009870B6">
        <w:rPr>
          <w:i/>
        </w:rPr>
        <w:t>tates of</w:t>
      </w:r>
      <w:r w:rsidRPr="00E41966">
        <w:rPr>
          <w:i/>
        </w:rPr>
        <w:t xml:space="preserve"> A</w:t>
      </w:r>
      <w:r w:rsidR="009870B6">
        <w:rPr>
          <w:i/>
        </w:rPr>
        <w:t>merica</w:t>
      </w:r>
      <w:r w:rsidRPr="00E41966">
        <w:rPr>
          <w:i/>
        </w:rPr>
        <w:t>.</w:t>
      </w:r>
      <w:r w:rsidRPr="00E41966">
        <w:t xml:space="preserve"> </w:t>
      </w:r>
      <w:r w:rsidRPr="00E41966">
        <w:rPr>
          <w:b/>
        </w:rPr>
        <w:t>107</w:t>
      </w:r>
      <w:r w:rsidRPr="00E41966">
        <w:t xml:space="preserve"> (6), 2687</w:t>
      </w:r>
      <w:r w:rsidR="009870B6">
        <w:t>–</w:t>
      </w:r>
      <w:r w:rsidRPr="00E41966">
        <w:t>2692 (2010).</w:t>
      </w:r>
    </w:p>
    <w:p w14:paraId="4C33AA73" w14:textId="556B85F7" w:rsidR="00383728" w:rsidRPr="00E41966" w:rsidRDefault="00383728" w:rsidP="00BB4101">
      <w:pPr>
        <w:pStyle w:val="EndNoteBibliography"/>
      </w:pPr>
      <w:r w:rsidRPr="00E41966">
        <w:t>42</w:t>
      </w:r>
      <w:r w:rsidR="005316CB" w:rsidRPr="00E41966">
        <w:t xml:space="preserve">. </w:t>
      </w:r>
      <w:r w:rsidRPr="00E41966">
        <w:tab/>
        <w:t>Todd, D.</w:t>
      </w:r>
      <w:r w:rsidRPr="00E41966">
        <w:rPr>
          <w:i/>
        </w:rPr>
        <w:t xml:space="preserve"> </w:t>
      </w:r>
      <w:r w:rsidRPr="00E41966">
        <w:rPr>
          <w:iCs/>
        </w:rPr>
        <w:t xml:space="preserve">et al. </w:t>
      </w:r>
      <w:r w:rsidRPr="00E41966">
        <w:t xml:space="preserve">A Monoclonal Antibody TrkB Receptor Agonist as a Potential Therapeutic for Huntington's Disease. </w:t>
      </w:r>
      <w:r w:rsidRPr="00E41966">
        <w:rPr>
          <w:i/>
        </w:rPr>
        <w:t>Plos One.</w:t>
      </w:r>
      <w:r w:rsidRPr="00E41966">
        <w:t xml:space="preserve"> </w:t>
      </w:r>
      <w:r w:rsidRPr="00E41966">
        <w:rPr>
          <w:b/>
        </w:rPr>
        <w:t>9</w:t>
      </w:r>
      <w:r w:rsidRPr="00E41966">
        <w:t xml:space="preserve"> (2), </w:t>
      </w:r>
      <w:r w:rsidR="00F065A6" w:rsidRPr="00E41966">
        <w:t xml:space="preserve">e87923 </w:t>
      </w:r>
      <w:r w:rsidRPr="00E41966">
        <w:t>(2014).</w:t>
      </w:r>
    </w:p>
    <w:p w14:paraId="3D3F632E" w14:textId="2FEBF18C" w:rsidR="00383728" w:rsidRPr="00E41966" w:rsidRDefault="00383728" w:rsidP="00BB4101">
      <w:pPr>
        <w:pStyle w:val="EndNoteBibliography"/>
      </w:pPr>
      <w:r w:rsidRPr="00E41966">
        <w:t>43</w:t>
      </w:r>
      <w:r w:rsidRPr="00E41966">
        <w:tab/>
      </w:r>
      <w:r w:rsidR="005316CB" w:rsidRPr="00E41966">
        <w:t xml:space="preserve">. </w:t>
      </w:r>
      <w:r w:rsidRPr="00E41966">
        <w:t>Liu, X.</w:t>
      </w:r>
      <w:r w:rsidRPr="00E41966">
        <w:rPr>
          <w:iCs/>
        </w:rPr>
        <w:t xml:space="preserve"> et al. </w:t>
      </w:r>
      <w:r w:rsidRPr="00E41966">
        <w:t xml:space="preserve">Optimization of a Small Tropomyosin-Related Kinase B (TrkB) Agonist 7,8-Dihydroxyflavone Active in Mouse Models of Depression. </w:t>
      </w:r>
      <w:r w:rsidRPr="00E41966">
        <w:rPr>
          <w:i/>
        </w:rPr>
        <w:t>J</w:t>
      </w:r>
      <w:r w:rsidR="00E60EAE">
        <w:rPr>
          <w:i/>
        </w:rPr>
        <w:t>ournal of</w:t>
      </w:r>
      <w:r w:rsidR="005F3B1C" w:rsidRPr="00E41966">
        <w:rPr>
          <w:i/>
        </w:rPr>
        <w:t xml:space="preserve"> Med</w:t>
      </w:r>
      <w:r w:rsidR="00E60EAE">
        <w:rPr>
          <w:i/>
        </w:rPr>
        <w:t>icinal</w:t>
      </w:r>
      <w:r w:rsidR="005F3B1C" w:rsidRPr="00E41966">
        <w:rPr>
          <w:i/>
        </w:rPr>
        <w:t xml:space="preserve"> Chem</w:t>
      </w:r>
      <w:r w:rsidR="00E60EAE">
        <w:rPr>
          <w:i/>
        </w:rPr>
        <w:t>istry.</w:t>
      </w:r>
      <w:r w:rsidR="00BB4101" w:rsidRPr="00E41966">
        <w:rPr>
          <w:i/>
        </w:rPr>
        <w:t xml:space="preserve"> </w:t>
      </w:r>
      <w:r w:rsidRPr="00E41966">
        <w:rPr>
          <w:b/>
        </w:rPr>
        <w:t>55</w:t>
      </w:r>
      <w:r w:rsidRPr="00E41966">
        <w:t xml:space="preserve"> (19), 8524</w:t>
      </w:r>
      <w:r w:rsidR="00E60EAE">
        <w:t>–</w:t>
      </w:r>
      <w:r w:rsidRPr="00E41966">
        <w:t>8537 (2012).</w:t>
      </w:r>
    </w:p>
    <w:p w14:paraId="3D7E3AE5" w14:textId="099E64A0" w:rsidR="00383728" w:rsidRPr="00E41966" w:rsidRDefault="00383728" w:rsidP="00BB4101">
      <w:pPr>
        <w:pStyle w:val="EndNoteBibliography"/>
      </w:pPr>
      <w:r w:rsidRPr="00E41966">
        <w:t>44</w:t>
      </w:r>
      <w:r w:rsidR="005316CB" w:rsidRPr="00E41966">
        <w:t xml:space="preserve">. </w:t>
      </w:r>
      <w:r w:rsidRPr="00E41966">
        <w:tab/>
        <w:t>Liu, X.</w:t>
      </w:r>
      <w:r w:rsidRPr="00E41966">
        <w:rPr>
          <w:i/>
        </w:rPr>
        <w:t xml:space="preserve"> </w:t>
      </w:r>
      <w:r w:rsidRPr="00E41966">
        <w:rPr>
          <w:iCs/>
        </w:rPr>
        <w:t xml:space="preserve">et al. </w:t>
      </w:r>
      <w:r w:rsidRPr="00E41966">
        <w:t xml:space="preserve">Biochemical and </w:t>
      </w:r>
      <w:r w:rsidR="00F065A6" w:rsidRPr="00E41966">
        <w:t>B</w:t>
      </w:r>
      <w:r w:rsidRPr="00E41966">
        <w:t xml:space="preserve">iophysical </w:t>
      </w:r>
      <w:r w:rsidR="00F065A6" w:rsidRPr="00E41966">
        <w:t>I</w:t>
      </w:r>
      <w:r w:rsidRPr="00E41966">
        <w:t xml:space="preserve">nvestigation of the </w:t>
      </w:r>
      <w:r w:rsidR="00F065A6" w:rsidRPr="00E41966">
        <w:t>B</w:t>
      </w:r>
      <w:r w:rsidRPr="00E41966">
        <w:t xml:space="preserve">rain-derived </w:t>
      </w:r>
      <w:r w:rsidR="00F065A6" w:rsidRPr="00E41966">
        <w:t>N</w:t>
      </w:r>
      <w:r w:rsidRPr="00E41966">
        <w:t xml:space="preserve">eurotrophic </w:t>
      </w:r>
      <w:r w:rsidR="00F065A6" w:rsidRPr="00E41966">
        <w:t>F</w:t>
      </w:r>
      <w:r w:rsidRPr="00E41966">
        <w:t xml:space="preserve">actor </w:t>
      </w:r>
      <w:r w:rsidR="00F065A6" w:rsidRPr="00E41966">
        <w:t>M</w:t>
      </w:r>
      <w:r w:rsidRPr="00E41966">
        <w:t>imetic 7,8-</w:t>
      </w:r>
      <w:r w:rsidR="00F065A6" w:rsidRPr="00E41966">
        <w:t>D</w:t>
      </w:r>
      <w:r w:rsidRPr="00E41966">
        <w:t xml:space="preserve">ihydroxyflavone in the </w:t>
      </w:r>
      <w:r w:rsidR="00F065A6" w:rsidRPr="00E41966">
        <w:t>B</w:t>
      </w:r>
      <w:r w:rsidRPr="00E41966">
        <w:t xml:space="preserve">inding and </w:t>
      </w:r>
      <w:r w:rsidR="00F065A6" w:rsidRPr="00E41966">
        <w:t>A</w:t>
      </w:r>
      <w:r w:rsidRPr="00E41966">
        <w:t xml:space="preserve">ctivation of the TrkB </w:t>
      </w:r>
      <w:r w:rsidR="00F065A6" w:rsidRPr="00E41966">
        <w:t>R</w:t>
      </w:r>
      <w:r w:rsidRPr="00E41966">
        <w:t xml:space="preserve">eceptor. </w:t>
      </w:r>
      <w:r w:rsidR="00717BFC">
        <w:t xml:space="preserve">The </w:t>
      </w:r>
      <w:r w:rsidRPr="00E41966">
        <w:rPr>
          <w:i/>
        </w:rPr>
        <w:t>J</w:t>
      </w:r>
      <w:r w:rsidR="00717BFC">
        <w:rPr>
          <w:i/>
        </w:rPr>
        <w:t>ournal</w:t>
      </w:r>
      <w:r w:rsidR="00FB12DD">
        <w:rPr>
          <w:i/>
        </w:rPr>
        <w:t xml:space="preserve"> of</w:t>
      </w:r>
      <w:r w:rsidRPr="00E41966">
        <w:rPr>
          <w:i/>
        </w:rPr>
        <w:t xml:space="preserve"> Biol</w:t>
      </w:r>
      <w:r w:rsidR="00FB12DD">
        <w:rPr>
          <w:i/>
        </w:rPr>
        <w:t>ogical</w:t>
      </w:r>
      <w:r w:rsidRPr="00E41966">
        <w:rPr>
          <w:i/>
        </w:rPr>
        <w:t xml:space="preserve"> Chem</w:t>
      </w:r>
      <w:r w:rsidR="00FB12DD">
        <w:rPr>
          <w:i/>
        </w:rPr>
        <w:t>istry</w:t>
      </w:r>
      <w:r w:rsidRPr="00E41966">
        <w:rPr>
          <w:i/>
        </w:rPr>
        <w:t>.</w:t>
      </w:r>
      <w:r w:rsidRPr="00E41966">
        <w:t xml:space="preserve"> </w:t>
      </w:r>
      <w:r w:rsidRPr="00E41966">
        <w:rPr>
          <w:b/>
        </w:rPr>
        <w:t>289</w:t>
      </w:r>
      <w:r w:rsidRPr="00E41966">
        <w:t xml:space="preserve"> (40), 27571</w:t>
      </w:r>
      <w:r w:rsidR="00FB12DD">
        <w:t>–</w:t>
      </w:r>
      <w:r w:rsidRPr="00E41966">
        <w:t>27584 (2014).</w:t>
      </w:r>
    </w:p>
    <w:p w14:paraId="453E71AA" w14:textId="1C86FCA8" w:rsidR="00383728" w:rsidRPr="00E41966" w:rsidRDefault="00383728" w:rsidP="00BB4101">
      <w:pPr>
        <w:pStyle w:val="EndNoteBibliography"/>
      </w:pPr>
      <w:r w:rsidRPr="00E41966">
        <w:t>45</w:t>
      </w:r>
      <w:r w:rsidRPr="00E41966">
        <w:tab/>
      </w:r>
      <w:r w:rsidR="005316CB" w:rsidRPr="00E41966">
        <w:t xml:space="preserve">. </w:t>
      </w:r>
      <w:r w:rsidRPr="00E41966">
        <w:t>Chen, L., Gao, X., Zhao, S., Hu, W.</w:t>
      </w:r>
      <w:r w:rsidR="00F065A6" w:rsidRPr="00E41966">
        <w:t>,</w:t>
      </w:r>
      <w:r w:rsidRPr="00E41966">
        <w:t xml:space="preserve"> Chen, J. The Small-Molecule TrkB Agonist 7,8-Dihydroxyflavone Decreases Hippocampal Newborn Neuron Death After Traumatic Brain Injury. </w:t>
      </w:r>
      <w:r w:rsidRPr="00E41966">
        <w:rPr>
          <w:i/>
        </w:rPr>
        <w:t>J</w:t>
      </w:r>
      <w:r w:rsidR="00920CAE">
        <w:rPr>
          <w:i/>
        </w:rPr>
        <w:t>ournal of</w:t>
      </w:r>
      <w:r w:rsidRPr="00E41966">
        <w:rPr>
          <w:i/>
        </w:rPr>
        <w:t xml:space="preserve"> Neuropathol</w:t>
      </w:r>
      <w:r w:rsidR="006729B4">
        <w:rPr>
          <w:i/>
        </w:rPr>
        <w:t>ogy and</w:t>
      </w:r>
      <w:r w:rsidRPr="00E41966">
        <w:rPr>
          <w:i/>
        </w:rPr>
        <w:t xml:space="preserve"> Exp</w:t>
      </w:r>
      <w:r w:rsidR="006729B4">
        <w:rPr>
          <w:i/>
        </w:rPr>
        <w:t>erimental</w:t>
      </w:r>
      <w:r w:rsidRPr="00E41966">
        <w:rPr>
          <w:i/>
        </w:rPr>
        <w:t xml:space="preserve"> Neurol</w:t>
      </w:r>
      <w:r w:rsidR="006729B4">
        <w:rPr>
          <w:i/>
        </w:rPr>
        <w:t>ogy</w:t>
      </w:r>
      <w:r w:rsidRPr="00E41966">
        <w:rPr>
          <w:i/>
        </w:rPr>
        <w:t>.</w:t>
      </w:r>
      <w:r w:rsidRPr="00E41966">
        <w:t xml:space="preserve"> </w:t>
      </w:r>
      <w:r w:rsidRPr="00E41966">
        <w:rPr>
          <w:b/>
        </w:rPr>
        <w:t>74</w:t>
      </w:r>
      <w:r w:rsidRPr="00E41966">
        <w:t xml:space="preserve"> (6), 557</w:t>
      </w:r>
      <w:r w:rsidR="006729B4">
        <w:t>–</w:t>
      </w:r>
      <w:r w:rsidRPr="00E41966">
        <w:t>567 (2015).</w:t>
      </w:r>
    </w:p>
    <w:p w14:paraId="57A22486" w14:textId="01978B28" w:rsidR="00383728" w:rsidRPr="00E41966" w:rsidRDefault="00383728" w:rsidP="00BB4101">
      <w:pPr>
        <w:pStyle w:val="EndNoteBibliography"/>
      </w:pPr>
      <w:r w:rsidRPr="00E41966">
        <w:t>46</w:t>
      </w:r>
      <w:r w:rsidR="005316CB" w:rsidRPr="00E41966">
        <w:t xml:space="preserve">. </w:t>
      </w:r>
      <w:r w:rsidRPr="00E41966">
        <w:tab/>
        <w:t>Liu, X.</w:t>
      </w:r>
      <w:r w:rsidRPr="00E41966">
        <w:rPr>
          <w:i/>
        </w:rPr>
        <w:t xml:space="preserve"> </w:t>
      </w:r>
      <w:r w:rsidRPr="00E41966">
        <w:rPr>
          <w:iCs/>
        </w:rPr>
        <w:t xml:space="preserve">et al. </w:t>
      </w:r>
      <w:r w:rsidRPr="00E41966">
        <w:t xml:space="preserve">Optimization of a </w:t>
      </w:r>
      <w:r w:rsidR="00F065A6" w:rsidRPr="00E41966">
        <w:t>S</w:t>
      </w:r>
      <w:r w:rsidRPr="00E41966">
        <w:t xml:space="preserve">mall </w:t>
      </w:r>
      <w:r w:rsidR="00F065A6" w:rsidRPr="00E41966">
        <w:t>T</w:t>
      </w:r>
      <w:r w:rsidRPr="00E41966">
        <w:t xml:space="preserve">ropomyosin-related </w:t>
      </w:r>
      <w:r w:rsidR="00F065A6" w:rsidRPr="00E41966">
        <w:t>K</w:t>
      </w:r>
      <w:r w:rsidRPr="00E41966">
        <w:t xml:space="preserve">inase B (TrkB) </w:t>
      </w:r>
      <w:r w:rsidR="00F065A6" w:rsidRPr="00E41966">
        <w:t>A</w:t>
      </w:r>
      <w:r w:rsidRPr="00E41966">
        <w:t>gonist 7,8-</w:t>
      </w:r>
      <w:r w:rsidR="00F065A6" w:rsidRPr="00E41966">
        <w:t>D</w:t>
      </w:r>
      <w:r w:rsidRPr="00E41966">
        <w:t xml:space="preserve">ihydroxyflavone </w:t>
      </w:r>
      <w:r w:rsidR="00F065A6" w:rsidRPr="00E41966">
        <w:t>A</w:t>
      </w:r>
      <w:r w:rsidRPr="00E41966">
        <w:t xml:space="preserve">ctive in </w:t>
      </w:r>
      <w:r w:rsidR="00F065A6" w:rsidRPr="00E41966">
        <w:t>M</w:t>
      </w:r>
      <w:r w:rsidRPr="00E41966">
        <w:t xml:space="preserve">ouse </w:t>
      </w:r>
      <w:r w:rsidR="00F065A6" w:rsidRPr="00E41966">
        <w:t>M</w:t>
      </w:r>
      <w:r w:rsidRPr="00E41966">
        <w:t xml:space="preserve">odels of </w:t>
      </w:r>
      <w:r w:rsidR="00F065A6" w:rsidRPr="00E41966">
        <w:t>D</w:t>
      </w:r>
      <w:r w:rsidRPr="00E41966">
        <w:t xml:space="preserve">epression. </w:t>
      </w:r>
      <w:r w:rsidRPr="00E41966">
        <w:rPr>
          <w:i/>
        </w:rPr>
        <w:t>J</w:t>
      </w:r>
      <w:r w:rsidR="006C0C19">
        <w:rPr>
          <w:i/>
        </w:rPr>
        <w:t>ournal of</w:t>
      </w:r>
      <w:r w:rsidRPr="00E41966">
        <w:rPr>
          <w:i/>
        </w:rPr>
        <w:t xml:space="preserve"> Med</w:t>
      </w:r>
      <w:r w:rsidR="006C0C19">
        <w:rPr>
          <w:i/>
        </w:rPr>
        <w:t>icinal</w:t>
      </w:r>
      <w:r w:rsidRPr="00E41966">
        <w:rPr>
          <w:i/>
        </w:rPr>
        <w:t xml:space="preserve"> Chem</w:t>
      </w:r>
      <w:r w:rsidR="006C0C19">
        <w:rPr>
          <w:i/>
        </w:rPr>
        <w:t>istry</w:t>
      </w:r>
      <w:r w:rsidRPr="00E41966">
        <w:rPr>
          <w:i/>
        </w:rPr>
        <w:t>.</w:t>
      </w:r>
      <w:r w:rsidRPr="00E41966">
        <w:t xml:space="preserve"> </w:t>
      </w:r>
      <w:r w:rsidRPr="00E41966">
        <w:rPr>
          <w:b/>
        </w:rPr>
        <w:t>55</w:t>
      </w:r>
      <w:r w:rsidRPr="00E41966">
        <w:t xml:space="preserve"> (19), 8524</w:t>
      </w:r>
      <w:r w:rsidR="006C0C19">
        <w:t>–</w:t>
      </w:r>
      <w:r w:rsidRPr="00E41966">
        <w:t>8537 (2012).</w:t>
      </w:r>
    </w:p>
    <w:p w14:paraId="301F51D1" w14:textId="2DC23401" w:rsidR="00383728" w:rsidRPr="00E41966" w:rsidRDefault="00383728" w:rsidP="00BB4101">
      <w:pPr>
        <w:pStyle w:val="EndNoteBibliography"/>
      </w:pPr>
      <w:r w:rsidRPr="00E41966">
        <w:t>47</w:t>
      </w:r>
      <w:r w:rsidR="005316CB" w:rsidRPr="00E41966">
        <w:t xml:space="preserve">. </w:t>
      </w:r>
      <w:r w:rsidRPr="00E41966">
        <w:tab/>
        <w:t>Zhang, Z.</w:t>
      </w:r>
      <w:r w:rsidRPr="00E41966">
        <w:rPr>
          <w:iCs/>
        </w:rPr>
        <w:t xml:space="preserve"> et al. </w:t>
      </w:r>
      <w:r w:rsidRPr="00E41966">
        <w:t>7,8-</w:t>
      </w:r>
      <w:r w:rsidR="00F065A6" w:rsidRPr="00E41966">
        <w:t>D</w:t>
      </w:r>
      <w:r w:rsidRPr="00E41966">
        <w:t xml:space="preserve">ihydroxyflavone </w:t>
      </w:r>
      <w:r w:rsidR="00F065A6" w:rsidRPr="00E41966">
        <w:t>P</w:t>
      </w:r>
      <w:r w:rsidRPr="00E41966">
        <w:t xml:space="preserve">revents </w:t>
      </w:r>
      <w:r w:rsidR="00F065A6" w:rsidRPr="00E41966">
        <w:t>S</w:t>
      </w:r>
      <w:r w:rsidRPr="00E41966">
        <w:t xml:space="preserve">ynaptic </w:t>
      </w:r>
      <w:r w:rsidR="00F065A6" w:rsidRPr="00E41966">
        <w:t>L</w:t>
      </w:r>
      <w:r w:rsidRPr="00E41966">
        <w:t xml:space="preserve">oss and </w:t>
      </w:r>
      <w:r w:rsidR="00F065A6" w:rsidRPr="00E41966">
        <w:t>M</w:t>
      </w:r>
      <w:r w:rsidRPr="00E41966">
        <w:t xml:space="preserve">emory </w:t>
      </w:r>
      <w:r w:rsidR="00F065A6" w:rsidRPr="00E41966">
        <w:t>D</w:t>
      </w:r>
      <w:r w:rsidRPr="00E41966">
        <w:t xml:space="preserve">eficits in a </w:t>
      </w:r>
      <w:r w:rsidR="00F065A6" w:rsidRPr="00E41966">
        <w:t>M</w:t>
      </w:r>
      <w:r w:rsidRPr="00E41966">
        <w:t xml:space="preserve">ouse </w:t>
      </w:r>
      <w:r w:rsidR="00F065A6" w:rsidRPr="00E41966">
        <w:t>M</w:t>
      </w:r>
      <w:r w:rsidRPr="00E41966">
        <w:t xml:space="preserve">odel of Alzheimer's </w:t>
      </w:r>
      <w:r w:rsidR="00F065A6" w:rsidRPr="00E41966">
        <w:t>D</w:t>
      </w:r>
      <w:r w:rsidRPr="00E41966">
        <w:t xml:space="preserve">isease. </w:t>
      </w:r>
      <w:r w:rsidRPr="00E41966">
        <w:rPr>
          <w:i/>
        </w:rPr>
        <w:t>Neuropsychopharmacology</w:t>
      </w:r>
      <w:r w:rsidR="003B2687">
        <w:rPr>
          <w:i/>
        </w:rPr>
        <w:t xml:space="preserve">: Official Publication of the American </w:t>
      </w:r>
      <w:r w:rsidR="003B2687">
        <w:rPr>
          <w:i/>
        </w:rPr>
        <w:lastRenderedPageBreak/>
        <w:t>College of Neuro</w:t>
      </w:r>
      <w:r w:rsidR="00DC2CDF">
        <w:rPr>
          <w:i/>
        </w:rPr>
        <w:t>psychopharmacology</w:t>
      </w:r>
      <w:r w:rsidRPr="00E41966">
        <w:rPr>
          <w:i/>
        </w:rPr>
        <w:t>.</w:t>
      </w:r>
      <w:r w:rsidRPr="00E41966">
        <w:t xml:space="preserve"> </w:t>
      </w:r>
      <w:r w:rsidRPr="00E41966">
        <w:rPr>
          <w:b/>
        </w:rPr>
        <w:t>39</w:t>
      </w:r>
      <w:r w:rsidRPr="00E41966">
        <w:t xml:space="preserve"> (3), 638</w:t>
      </w:r>
      <w:r w:rsidR="00DC2CDF">
        <w:t>–</w:t>
      </w:r>
      <w:r w:rsidRPr="00E41966">
        <w:t>650 (2014).</w:t>
      </w:r>
    </w:p>
    <w:p w14:paraId="5D747A76" w14:textId="738D84E5" w:rsidR="00383728" w:rsidRDefault="00383728" w:rsidP="00BB4101">
      <w:pPr>
        <w:pStyle w:val="EndNoteBibliography"/>
      </w:pPr>
      <w:r w:rsidRPr="00E41966">
        <w:t>48</w:t>
      </w:r>
      <w:r w:rsidR="005316CB" w:rsidRPr="00E41966">
        <w:t xml:space="preserve">. </w:t>
      </w:r>
      <w:r w:rsidRPr="00E41966">
        <w:tab/>
        <w:t>Casarotto, P.C.</w:t>
      </w:r>
      <w:r w:rsidRPr="00E41966">
        <w:rPr>
          <w:i/>
        </w:rPr>
        <w:t xml:space="preserve"> </w:t>
      </w:r>
      <w:r w:rsidRPr="00E41966">
        <w:rPr>
          <w:iCs/>
        </w:rPr>
        <w:t>et al.</w:t>
      </w:r>
      <w:r w:rsidRPr="00E41966">
        <w:t xml:space="preserve"> Antidepressant </w:t>
      </w:r>
      <w:r w:rsidR="00F065A6" w:rsidRPr="00E41966">
        <w:t>D</w:t>
      </w:r>
      <w:r w:rsidRPr="00E41966">
        <w:t xml:space="preserve">rugs </w:t>
      </w:r>
      <w:r w:rsidR="00F065A6" w:rsidRPr="00E41966">
        <w:t>A</w:t>
      </w:r>
      <w:r w:rsidRPr="00E41966">
        <w:t xml:space="preserve">ct by </w:t>
      </w:r>
      <w:r w:rsidR="00F065A6" w:rsidRPr="00E41966">
        <w:t>D</w:t>
      </w:r>
      <w:r w:rsidRPr="00E41966">
        <w:t xml:space="preserve">irectly </w:t>
      </w:r>
      <w:r w:rsidR="00F065A6" w:rsidRPr="00E41966">
        <w:t>B</w:t>
      </w:r>
      <w:r w:rsidRPr="00E41966">
        <w:t xml:space="preserve">inding to TRKB </w:t>
      </w:r>
      <w:r w:rsidR="00F065A6" w:rsidRPr="00E41966">
        <w:t>N</w:t>
      </w:r>
      <w:r w:rsidRPr="00E41966">
        <w:t xml:space="preserve">eurotrophin </w:t>
      </w:r>
      <w:r w:rsidR="00F065A6" w:rsidRPr="00E41966">
        <w:t>R</w:t>
      </w:r>
      <w:r w:rsidRPr="00E41966">
        <w:t xml:space="preserve">eceptors. </w:t>
      </w:r>
      <w:r w:rsidRPr="00E41966">
        <w:rPr>
          <w:i/>
        </w:rPr>
        <w:t>Cell.</w:t>
      </w:r>
      <w:r w:rsidRPr="00E41966">
        <w:t xml:space="preserve"> </w:t>
      </w:r>
      <w:r w:rsidRPr="00E41966">
        <w:rPr>
          <w:b/>
        </w:rPr>
        <w:t>184</w:t>
      </w:r>
      <w:r w:rsidRPr="00E41966">
        <w:t xml:space="preserve"> (5), 1299</w:t>
      </w:r>
      <w:r w:rsidR="00DB36D8">
        <w:t>–</w:t>
      </w:r>
      <w:r w:rsidRPr="00E41966">
        <w:t>1313</w:t>
      </w:r>
      <w:r w:rsidR="003466DD">
        <w:t>.</w:t>
      </w:r>
      <w:r w:rsidRPr="00E41966">
        <w:t>e19 (2021).</w:t>
      </w:r>
    </w:p>
    <w:p w14:paraId="762975AE" w14:textId="4563F302" w:rsidR="00DB36D8" w:rsidRPr="00E41966" w:rsidRDefault="00DB36D8" w:rsidP="00BB4101">
      <w:pPr>
        <w:pStyle w:val="EndNoteBibliography"/>
        <w:rPr>
          <w:shd w:val="clear" w:color="auto" w:fill="FFFFFF"/>
        </w:rPr>
      </w:pPr>
      <w:r w:rsidRPr="00E41966">
        <w:rPr>
          <w:shd w:val="clear" w:color="auto" w:fill="FFFFFF"/>
        </w:rPr>
        <w:t>49. Iyer, R. et al. Entrectinib is a potent inhibitor of Trk-driven neuroblastomas in a xenograft mouse model. </w:t>
      </w:r>
      <w:r w:rsidRPr="00E41966">
        <w:rPr>
          <w:i/>
          <w:iCs/>
          <w:shd w:val="clear" w:color="auto" w:fill="FFFFFF"/>
        </w:rPr>
        <w:t>Cancer letters</w:t>
      </w:r>
      <w:r w:rsidRPr="00E41966">
        <w:rPr>
          <w:shd w:val="clear" w:color="auto" w:fill="FFFFFF"/>
        </w:rPr>
        <w:t>. </w:t>
      </w:r>
      <w:r w:rsidRPr="00E41966">
        <w:rPr>
          <w:b/>
          <w:bCs/>
          <w:shd w:val="clear" w:color="auto" w:fill="FFFFFF"/>
        </w:rPr>
        <w:t>372</w:t>
      </w:r>
      <w:r w:rsidR="00903622">
        <w:rPr>
          <w:b/>
          <w:bCs/>
          <w:shd w:val="clear" w:color="auto" w:fill="FFFFFF"/>
        </w:rPr>
        <w:t xml:space="preserve"> </w:t>
      </w:r>
      <w:r w:rsidRPr="00E41966">
        <w:rPr>
          <w:shd w:val="clear" w:color="auto" w:fill="FFFFFF"/>
        </w:rPr>
        <w:t>(2), 179–186 (2016).</w:t>
      </w:r>
    </w:p>
    <w:p w14:paraId="089B43A9" w14:textId="78492230" w:rsidR="00DB36D8" w:rsidRPr="00E41966" w:rsidRDefault="00DB36D8" w:rsidP="00BB4101">
      <w:pPr>
        <w:pStyle w:val="EndNoteBibliography"/>
      </w:pPr>
      <w:r w:rsidRPr="00E41966">
        <w:rPr>
          <w:shd w:val="clear" w:color="auto" w:fill="FFFFFF"/>
        </w:rPr>
        <w:t xml:space="preserve">50. </w:t>
      </w:r>
      <w:r w:rsidR="00220785" w:rsidRPr="00E41966">
        <w:rPr>
          <w:shd w:val="clear" w:color="auto" w:fill="FFFFFF"/>
        </w:rPr>
        <w:t>Iyer, R.</w:t>
      </w:r>
      <w:r w:rsidR="003F3A18" w:rsidRPr="00E41966">
        <w:rPr>
          <w:shd w:val="clear" w:color="auto" w:fill="FFFFFF"/>
        </w:rPr>
        <w:t xml:space="preserve"> et al.</w:t>
      </w:r>
      <w:r w:rsidR="00220785" w:rsidRPr="00E41966">
        <w:rPr>
          <w:shd w:val="clear" w:color="auto" w:fill="FFFFFF"/>
        </w:rPr>
        <w:t xml:space="preserve"> Nanoparticle delivery of an SN38 conjugate is more effective than irinotecan in a mouse model of neuroblastoma. </w:t>
      </w:r>
      <w:r w:rsidR="00220785" w:rsidRPr="00E41966">
        <w:rPr>
          <w:i/>
          <w:iCs/>
          <w:shd w:val="clear" w:color="auto" w:fill="FFFFFF"/>
        </w:rPr>
        <w:t>Cancer letters</w:t>
      </w:r>
      <w:r w:rsidR="003F3A18" w:rsidRPr="00E41966">
        <w:rPr>
          <w:shd w:val="clear" w:color="auto" w:fill="FFFFFF"/>
        </w:rPr>
        <w:t xml:space="preserve">. </w:t>
      </w:r>
      <w:r w:rsidR="00220785" w:rsidRPr="00E41966">
        <w:rPr>
          <w:b/>
          <w:bCs/>
          <w:shd w:val="clear" w:color="auto" w:fill="FFFFFF"/>
        </w:rPr>
        <w:t>360</w:t>
      </w:r>
      <w:r w:rsidR="00903622">
        <w:rPr>
          <w:b/>
          <w:bCs/>
          <w:shd w:val="clear" w:color="auto" w:fill="FFFFFF"/>
        </w:rPr>
        <w:t xml:space="preserve"> </w:t>
      </w:r>
      <w:r w:rsidR="00220785" w:rsidRPr="00E41966">
        <w:rPr>
          <w:shd w:val="clear" w:color="auto" w:fill="FFFFFF"/>
        </w:rPr>
        <w:t>(2), 205–212</w:t>
      </w:r>
      <w:r w:rsidR="003F3A18" w:rsidRPr="00E41966">
        <w:rPr>
          <w:shd w:val="clear" w:color="auto" w:fill="FFFFFF"/>
        </w:rPr>
        <w:t xml:space="preserve"> (2015)</w:t>
      </w:r>
      <w:r w:rsidR="00220785" w:rsidRPr="00E41966">
        <w:rPr>
          <w:shd w:val="clear" w:color="auto" w:fill="FFFFFF"/>
        </w:rPr>
        <w:t>.</w:t>
      </w:r>
    </w:p>
    <w:p w14:paraId="64877887" w14:textId="660C34CA" w:rsidR="00383728" w:rsidRPr="00E41966" w:rsidRDefault="003F3A18" w:rsidP="00BB4101">
      <w:pPr>
        <w:pStyle w:val="EndNoteBibliography"/>
      </w:pPr>
      <w:r>
        <w:t>51</w:t>
      </w:r>
      <w:r w:rsidR="005316CB" w:rsidRPr="00E41966">
        <w:t xml:space="preserve">. </w:t>
      </w:r>
      <w:r w:rsidR="00383728" w:rsidRPr="00E41966">
        <w:tab/>
        <w:t>Ng, E.S., Chan, N.W., Lewis, D.F., Hindsgaul, O.</w:t>
      </w:r>
      <w:r w:rsidR="00F065A6" w:rsidRPr="00E41966">
        <w:t>,</w:t>
      </w:r>
      <w:r w:rsidR="00383728" w:rsidRPr="00E41966">
        <w:t xml:space="preserve"> Schriemer, D.C. Frontal </w:t>
      </w:r>
      <w:r w:rsidR="00F065A6" w:rsidRPr="00E41966">
        <w:t>A</w:t>
      </w:r>
      <w:r w:rsidR="00383728" w:rsidRPr="00E41966">
        <w:t xml:space="preserve">ffinity </w:t>
      </w:r>
      <w:r w:rsidR="00F065A6" w:rsidRPr="00E41966">
        <w:t>C</w:t>
      </w:r>
      <w:r w:rsidR="00383728" w:rsidRPr="00E41966">
        <w:t>hromatography-</w:t>
      </w:r>
      <w:r w:rsidR="00F065A6" w:rsidRPr="00E41966">
        <w:t>M</w:t>
      </w:r>
      <w:r w:rsidR="00383728" w:rsidRPr="00E41966">
        <w:t xml:space="preserve">ass spectrometry. </w:t>
      </w:r>
      <w:r w:rsidR="00383728" w:rsidRPr="00E41966">
        <w:rPr>
          <w:i/>
        </w:rPr>
        <w:t>Nat</w:t>
      </w:r>
      <w:r w:rsidR="003A07F5">
        <w:rPr>
          <w:i/>
        </w:rPr>
        <w:t>ure</w:t>
      </w:r>
      <w:r w:rsidR="00383728" w:rsidRPr="00E41966">
        <w:rPr>
          <w:i/>
        </w:rPr>
        <w:t xml:space="preserve"> Protoc</w:t>
      </w:r>
      <w:r w:rsidR="003A07F5">
        <w:rPr>
          <w:i/>
        </w:rPr>
        <w:t>ols</w:t>
      </w:r>
      <w:r w:rsidR="00383728" w:rsidRPr="00E41966">
        <w:rPr>
          <w:i/>
        </w:rPr>
        <w:t>.</w:t>
      </w:r>
      <w:r w:rsidR="00383728" w:rsidRPr="00E41966">
        <w:t xml:space="preserve"> </w:t>
      </w:r>
      <w:r w:rsidR="00383728" w:rsidRPr="00E41966">
        <w:rPr>
          <w:b/>
        </w:rPr>
        <w:t>2</w:t>
      </w:r>
      <w:r w:rsidR="00903622">
        <w:rPr>
          <w:b/>
        </w:rPr>
        <w:t xml:space="preserve"> </w:t>
      </w:r>
      <w:r w:rsidR="00383728" w:rsidRPr="00E41966">
        <w:t>(8), 1907</w:t>
      </w:r>
      <w:r w:rsidR="003A07F5">
        <w:t>–</w:t>
      </w:r>
      <w:r w:rsidR="00383728" w:rsidRPr="00E41966">
        <w:t>1917 (2007).</w:t>
      </w:r>
    </w:p>
    <w:p w14:paraId="74C753F0" w14:textId="1DF4662C" w:rsidR="00383728" w:rsidRPr="00E41966" w:rsidRDefault="00383728" w:rsidP="00BB4101">
      <w:pPr>
        <w:pStyle w:val="EndNoteBibliography"/>
      </w:pPr>
      <w:r w:rsidRPr="00E41966">
        <w:t>5</w:t>
      </w:r>
      <w:r w:rsidR="003F3A18">
        <w:t>2</w:t>
      </w:r>
      <w:r w:rsidR="005316CB" w:rsidRPr="00E41966">
        <w:t xml:space="preserve">. </w:t>
      </w:r>
      <w:r w:rsidRPr="00E41966">
        <w:tab/>
        <w:t>Maciuk, A., Moaddel, R., Haginaka, J.</w:t>
      </w:r>
      <w:r w:rsidR="00F065A6" w:rsidRPr="00E41966">
        <w:t>,</w:t>
      </w:r>
      <w:r w:rsidRPr="00E41966">
        <w:t xml:space="preserve"> Wainer, I.W. Screening of </w:t>
      </w:r>
      <w:r w:rsidR="00F065A6" w:rsidRPr="00E41966">
        <w:t>T</w:t>
      </w:r>
      <w:r w:rsidRPr="00E41966">
        <w:t xml:space="preserve">obacco </w:t>
      </w:r>
      <w:r w:rsidR="00F065A6" w:rsidRPr="00E41966">
        <w:t>S</w:t>
      </w:r>
      <w:r w:rsidRPr="00E41966">
        <w:t xml:space="preserve">moke </w:t>
      </w:r>
      <w:r w:rsidR="00F065A6" w:rsidRPr="00E41966">
        <w:t>C</w:t>
      </w:r>
      <w:r w:rsidRPr="00E41966">
        <w:t xml:space="preserve">ondensate for </w:t>
      </w:r>
      <w:r w:rsidR="00F065A6" w:rsidRPr="00E41966">
        <w:t>N</w:t>
      </w:r>
      <w:r w:rsidRPr="00E41966">
        <w:t xml:space="preserve">icotinic </w:t>
      </w:r>
      <w:r w:rsidR="00F065A6" w:rsidRPr="00E41966">
        <w:t>A</w:t>
      </w:r>
      <w:r w:rsidRPr="00E41966">
        <w:t xml:space="preserve">cetylcholine </w:t>
      </w:r>
      <w:r w:rsidR="00F065A6" w:rsidRPr="00E41966">
        <w:t>R</w:t>
      </w:r>
      <w:r w:rsidRPr="00E41966">
        <w:t xml:space="preserve">eceptor </w:t>
      </w:r>
      <w:r w:rsidR="00F065A6" w:rsidRPr="00E41966">
        <w:t>L</w:t>
      </w:r>
      <w:r w:rsidRPr="00E41966">
        <w:t xml:space="preserve">igands using </w:t>
      </w:r>
      <w:r w:rsidR="00F065A6" w:rsidRPr="00E41966">
        <w:t>C</w:t>
      </w:r>
      <w:r w:rsidRPr="00E41966">
        <w:t xml:space="preserve">ellular </w:t>
      </w:r>
      <w:r w:rsidR="00F065A6" w:rsidRPr="00E41966">
        <w:t>M</w:t>
      </w:r>
      <w:r w:rsidRPr="00E41966">
        <w:t xml:space="preserve">embrane </w:t>
      </w:r>
      <w:r w:rsidR="00F065A6" w:rsidRPr="00E41966">
        <w:t>A</w:t>
      </w:r>
      <w:r w:rsidRPr="00E41966">
        <w:t xml:space="preserve">ffinity </w:t>
      </w:r>
      <w:r w:rsidR="00F065A6" w:rsidRPr="00E41966">
        <w:t>C</w:t>
      </w:r>
      <w:r w:rsidRPr="00E41966">
        <w:t xml:space="preserve">hromatography </w:t>
      </w:r>
      <w:r w:rsidR="00F065A6" w:rsidRPr="00E41966">
        <w:t>C</w:t>
      </w:r>
      <w:r w:rsidRPr="00E41966">
        <w:t xml:space="preserve">olumns and </w:t>
      </w:r>
      <w:r w:rsidR="00F065A6" w:rsidRPr="00E41966">
        <w:t>M</w:t>
      </w:r>
      <w:r w:rsidRPr="00E41966">
        <w:t xml:space="preserve">issing </w:t>
      </w:r>
      <w:r w:rsidR="00F065A6" w:rsidRPr="00E41966">
        <w:t>P</w:t>
      </w:r>
      <w:r w:rsidRPr="00E41966">
        <w:t xml:space="preserve">eak </w:t>
      </w:r>
      <w:r w:rsidR="00F065A6" w:rsidRPr="00E41966">
        <w:t>C</w:t>
      </w:r>
      <w:r w:rsidRPr="00E41966">
        <w:t xml:space="preserve">hromatography. </w:t>
      </w:r>
      <w:r w:rsidRPr="00E41966">
        <w:rPr>
          <w:i/>
        </w:rPr>
        <w:t>J</w:t>
      </w:r>
      <w:r w:rsidR="00AD2076">
        <w:rPr>
          <w:i/>
        </w:rPr>
        <w:t>ournal of</w:t>
      </w:r>
      <w:r w:rsidRPr="00E41966">
        <w:rPr>
          <w:i/>
        </w:rPr>
        <w:t xml:space="preserve"> Pharm</w:t>
      </w:r>
      <w:r w:rsidR="00AD2076">
        <w:rPr>
          <w:i/>
        </w:rPr>
        <w:t>aceutical and</w:t>
      </w:r>
      <w:r w:rsidRPr="00E41966">
        <w:rPr>
          <w:i/>
        </w:rPr>
        <w:t xml:space="preserve"> Biomed</w:t>
      </w:r>
      <w:r w:rsidR="00AD2076">
        <w:rPr>
          <w:i/>
        </w:rPr>
        <w:t>ical</w:t>
      </w:r>
      <w:r w:rsidRPr="00E41966">
        <w:rPr>
          <w:i/>
        </w:rPr>
        <w:t xml:space="preserve"> Anal</w:t>
      </w:r>
      <w:r w:rsidR="00AD2076">
        <w:rPr>
          <w:i/>
        </w:rPr>
        <w:t>ysis</w:t>
      </w:r>
      <w:r w:rsidRPr="00E41966">
        <w:rPr>
          <w:i/>
        </w:rPr>
        <w:t>.</w:t>
      </w:r>
      <w:r w:rsidRPr="00E41966">
        <w:t xml:space="preserve"> </w:t>
      </w:r>
      <w:r w:rsidRPr="00E41966">
        <w:rPr>
          <w:b/>
        </w:rPr>
        <w:t>48</w:t>
      </w:r>
      <w:r w:rsidR="00903622">
        <w:rPr>
          <w:b/>
        </w:rPr>
        <w:t xml:space="preserve"> </w:t>
      </w:r>
      <w:r w:rsidRPr="00E41966">
        <w:t>(2), 238</w:t>
      </w:r>
      <w:r w:rsidR="00AD2076">
        <w:t>–</w:t>
      </w:r>
      <w:r w:rsidRPr="00E41966">
        <w:t>246 (2008).</w:t>
      </w:r>
    </w:p>
    <w:p w14:paraId="070EABCD" w14:textId="4988C905" w:rsidR="00383728" w:rsidRPr="00E41966" w:rsidRDefault="00383728" w:rsidP="00BB4101">
      <w:pPr>
        <w:pStyle w:val="EndNoteBibliography"/>
      </w:pPr>
      <w:r w:rsidRPr="00E41966">
        <w:t>5</w:t>
      </w:r>
      <w:r w:rsidR="003F3A18">
        <w:t>3</w:t>
      </w:r>
      <w:r w:rsidR="005316CB" w:rsidRPr="00E41966">
        <w:t xml:space="preserve">. </w:t>
      </w:r>
      <w:r w:rsidRPr="00E41966">
        <w:tab/>
        <w:t>Harvey, A.L., Edrada-Ebel, R.</w:t>
      </w:r>
      <w:r w:rsidR="00F065A6" w:rsidRPr="00E41966">
        <w:t>,</w:t>
      </w:r>
      <w:r w:rsidRPr="00E41966">
        <w:t xml:space="preserve"> Quinn, R.J. The </w:t>
      </w:r>
      <w:r w:rsidR="00F065A6" w:rsidRPr="00E41966">
        <w:t>R</w:t>
      </w:r>
      <w:r w:rsidRPr="00E41966">
        <w:t xml:space="preserve">e-emergence of </w:t>
      </w:r>
      <w:r w:rsidR="00F065A6" w:rsidRPr="00E41966">
        <w:t>N</w:t>
      </w:r>
      <w:r w:rsidRPr="00E41966">
        <w:t xml:space="preserve">atural </w:t>
      </w:r>
      <w:r w:rsidR="00F065A6" w:rsidRPr="00E41966">
        <w:t>P</w:t>
      </w:r>
      <w:r w:rsidRPr="00E41966">
        <w:t xml:space="preserve">roducts for </w:t>
      </w:r>
      <w:r w:rsidR="00F065A6" w:rsidRPr="00E41966">
        <w:t>D</w:t>
      </w:r>
      <w:r w:rsidRPr="00E41966">
        <w:t xml:space="preserve">rug </w:t>
      </w:r>
      <w:r w:rsidR="00F065A6" w:rsidRPr="00E41966">
        <w:t>D</w:t>
      </w:r>
      <w:r w:rsidRPr="00E41966">
        <w:t xml:space="preserve">iscovery in the </w:t>
      </w:r>
      <w:r w:rsidR="00F065A6" w:rsidRPr="00E41966">
        <w:t>G</w:t>
      </w:r>
      <w:r w:rsidRPr="00E41966">
        <w:t xml:space="preserve">enomics </w:t>
      </w:r>
      <w:r w:rsidR="00F065A6" w:rsidRPr="00E41966">
        <w:t>E</w:t>
      </w:r>
      <w:r w:rsidRPr="00E41966">
        <w:t xml:space="preserve">ra. </w:t>
      </w:r>
      <w:r w:rsidRPr="00E41966">
        <w:rPr>
          <w:i/>
        </w:rPr>
        <w:t>Nat</w:t>
      </w:r>
      <w:r w:rsidR="00161BB2">
        <w:rPr>
          <w:i/>
        </w:rPr>
        <w:t>ure</w:t>
      </w:r>
      <w:r w:rsidRPr="00E41966">
        <w:rPr>
          <w:i/>
        </w:rPr>
        <w:t xml:space="preserve"> Rev</w:t>
      </w:r>
      <w:r w:rsidR="00161BB2">
        <w:rPr>
          <w:i/>
        </w:rPr>
        <w:t>iews.</w:t>
      </w:r>
      <w:r w:rsidRPr="00E41966">
        <w:rPr>
          <w:i/>
        </w:rPr>
        <w:t xml:space="preserve"> Drug Discov</w:t>
      </w:r>
      <w:r w:rsidR="00161BB2">
        <w:rPr>
          <w:i/>
        </w:rPr>
        <w:t>ery</w:t>
      </w:r>
      <w:r w:rsidRPr="00E41966">
        <w:rPr>
          <w:i/>
        </w:rPr>
        <w:t>.</w:t>
      </w:r>
      <w:r w:rsidRPr="00E41966">
        <w:t xml:space="preserve"> </w:t>
      </w:r>
      <w:r w:rsidRPr="00E41966">
        <w:rPr>
          <w:b/>
        </w:rPr>
        <w:t>14</w:t>
      </w:r>
      <w:r w:rsidR="00903622">
        <w:rPr>
          <w:b/>
        </w:rPr>
        <w:t xml:space="preserve"> </w:t>
      </w:r>
      <w:r w:rsidRPr="00E41966">
        <w:t>(2), 111</w:t>
      </w:r>
      <w:r w:rsidR="00161BB2">
        <w:t>–</w:t>
      </w:r>
      <w:r w:rsidRPr="00E41966">
        <w:t>129 (2015).</w:t>
      </w:r>
    </w:p>
    <w:p w14:paraId="18558229" w14:textId="3C939EB6" w:rsidR="00383728" w:rsidRPr="00E41966" w:rsidRDefault="00383728" w:rsidP="00BB4101">
      <w:pPr>
        <w:pStyle w:val="EndNoteBibliography"/>
      </w:pPr>
      <w:r w:rsidRPr="00E41966">
        <w:t>5</w:t>
      </w:r>
      <w:r w:rsidR="003F3A18">
        <w:t>4</w:t>
      </w:r>
      <w:r w:rsidRPr="00E41966">
        <w:tab/>
      </w:r>
      <w:r w:rsidR="005316CB" w:rsidRPr="00E41966">
        <w:t xml:space="preserve">. </w:t>
      </w:r>
      <w:r w:rsidRPr="00E41966">
        <w:t>Ciesla, L.</w:t>
      </w:r>
      <w:r w:rsidRPr="00E41966">
        <w:rPr>
          <w:i/>
        </w:rPr>
        <w:t xml:space="preserve"> </w:t>
      </w:r>
      <w:r w:rsidRPr="00E41966">
        <w:rPr>
          <w:iCs/>
        </w:rPr>
        <w:t>et al.</w:t>
      </w:r>
      <w:r w:rsidRPr="00E41966">
        <w:t xml:space="preserve"> Development and </w:t>
      </w:r>
      <w:r w:rsidR="00F065A6" w:rsidRPr="00E41966">
        <w:t>C</w:t>
      </w:r>
      <w:r w:rsidRPr="00E41966">
        <w:t xml:space="preserve">haracterization of the </w:t>
      </w:r>
      <w:r w:rsidR="004368EB">
        <w:t>α</w:t>
      </w:r>
      <w:r w:rsidRPr="00E41966">
        <w:t>3</w:t>
      </w:r>
      <w:r w:rsidR="00FF6AEA">
        <w:t>β</w:t>
      </w:r>
      <w:r w:rsidRPr="00E41966">
        <w:t>4</w:t>
      </w:r>
      <w:r w:rsidR="00FF6AEA">
        <w:t>α</w:t>
      </w:r>
      <w:r w:rsidRPr="00E41966">
        <w:t xml:space="preserve">5 </w:t>
      </w:r>
      <w:r w:rsidR="00F065A6" w:rsidRPr="00E41966">
        <w:t>N</w:t>
      </w:r>
      <w:r w:rsidRPr="00E41966">
        <w:t xml:space="preserve">icotinic </w:t>
      </w:r>
      <w:r w:rsidR="00F065A6" w:rsidRPr="00E41966">
        <w:t>R</w:t>
      </w:r>
      <w:r w:rsidRPr="00E41966">
        <w:t xml:space="preserve">eceptor </w:t>
      </w:r>
      <w:r w:rsidR="00F065A6" w:rsidRPr="00E41966">
        <w:t>C</w:t>
      </w:r>
      <w:r w:rsidRPr="00E41966">
        <w:t xml:space="preserve">ellular </w:t>
      </w:r>
      <w:r w:rsidR="00F065A6" w:rsidRPr="00E41966">
        <w:t>M</w:t>
      </w:r>
      <w:r w:rsidRPr="00E41966">
        <w:t xml:space="preserve">embrane </w:t>
      </w:r>
      <w:r w:rsidR="00F065A6" w:rsidRPr="00E41966">
        <w:t>A</w:t>
      </w:r>
      <w:r w:rsidRPr="00E41966">
        <w:t xml:space="preserve">ffinity </w:t>
      </w:r>
      <w:r w:rsidR="00F065A6" w:rsidRPr="00E41966">
        <w:t>C</w:t>
      </w:r>
      <w:r w:rsidRPr="00E41966">
        <w:t xml:space="preserve">hromatography </w:t>
      </w:r>
      <w:r w:rsidR="00F065A6" w:rsidRPr="00E41966">
        <w:t>C</w:t>
      </w:r>
      <w:r w:rsidRPr="00E41966">
        <w:t xml:space="preserve">olumn and </w:t>
      </w:r>
      <w:r w:rsidR="00F065A6" w:rsidRPr="00E41966">
        <w:t>I</w:t>
      </w:r>
      <w:r w:rsidRPr="00E41966">
        <w:t xml:space="preserve">ts </w:t>
      </w:r>
      <w:r w:rsidR="00F065A6" w:rsidRPr="00E41966">
        <w:t>A</w:t>
      </w:r>
      <w:r w:rsidRPr="00E41966">
        <w:t xml:space="preserve">pplication for on line </w:t>
      </w:r>
      <w:r w:rsidR="00F065A6" w:rsidRPr="00E41966">
        <w:t>S</w:t>
      </w:r>
      <w:r w:rsidRPr="00E41966">
        <w:t xml:space="preserve">creening of </w:t>
      </w:r>
      <w:r w:rsidR="00F065A6" w:rsidRPr="00E41966">
        <w:t>P</w:t>
      </w:r>
      <w:r w:rsidRPr="00E41966">
        <w:t xml:space="preserve">lant </w:t>
      </w:r>
      <w:r w:rsidR="00F065A6" w:rsidRPr="00E41966">
        <w:t>E</w:t>
      </w:r>
      <w:r w:rsidRPr="00E41966">
        <w:t xml:space="preserve">xtracts. </w:t>
      </w:r>
      <w:r w:rsidRPr="00E41966">
        <w:rPr>
          <w:i/>
        </w:rPr>
        <w:t>J</w:t>
      </w:r>
      <w:r w:rsidR="00FF6AEA">
        <w:rPr>
          <w:i/>
        </w:rPr>
        <w:t>ournal of</w:t>
      </w:r>
      <w:r w:rsidRPr="00E41966">
        <w:rPr>
          <w:i/>
        </w:rPr>
        <w:t xml:space="preserve"> Chromatogr</w:t>
      </w:r>
      <w:r w:rsidR="00FF6AEA">
        <w:rPr>
          <w:i/>
        </w:rPr>
        <w:t>aphy</w:t>
      </w:r>
      <w:r w:rsidRPr="00E41966">
        <w:rPr>
          <w:i/>
        </w:rPr>
        <w:t xml:space="preserve"> A.</w:t>
      </w:r>
      <w:r w:rsidRPr="00E41966">
        <w:t xml:space="preserve"> </w:t>
      </w:r>
      <w:r w:rsidRPr="00E41966">
        <w:rPr>
          <w:b/>
        </w:rPr>
        <w:t>1431</w:t>
      </w:r>
      <w:r w:rsidR="00F065A6" w:rsidRPr="00E41966">
        <w:rPr>
          <w:bCs/>
        </w:rPr>
        <w:t>,</w:t>
      </w:r>
      <w:r w:rsidRPr="00E41966">
        <w:t xml:space="preserve"> 138</w:t>
      </w:r>
      <w:r w:rsidR="00FF6AEA">
        <w:t>–</w:t>
      </w:r>
      <w:r w:rsidRPr="00E41966">
        <w:t>144 (2016).</w:t>
      </w:r>
    </w:p>
    <w:p w14:paraId="6B2B1AA9" w14:textId="614E6A6B" w:rsidR="006E4797" w:rsidRPr="001F3790" w:rsidRDefault="002E3BF2" w:rsidP="00E41966">
      <w:pPr>
        <w:pBdr>
          <w:top w:val="nil"/>
          <w:left w:val="nil"/>
          <w:bottom w:val="nil"/>
          <w:right w:val="nil"/>
          <w:between w:val="nil"/>
        </w:pBdr>
        <w:jc w:val="both"/>
        <w:rPr>
          <w:rFonts w:ascii="Calibri" w:hAnsi="Calibri" w:cs="Calibri"/>
        </w:rPr>
      </w:pPr>
      <w:r w:rsidRPr="001F3790">
        <w:rPr>
          <w:rFonts w:ascii="Calibri" w:hAnsi="Calibri" w:cs="Calibri"/>
        </w:rPr>
        <w:fldChar w:fldCharType="end"/>
      </w:r>
    </w:p>
    <w:sectPr w:rsidR="006E4797" w:rsidRPr="001F3790" w:rsidSect="00520114">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4FE9E" w14:textId="77777777" w:rsidR="005D4070" w:rsidRDefault="005D4070">
      <w:r>
        <w:separator/>
      </w:r>
    </w:p>
  </w:endnote>
  <w:endnote w:type="continuationSeparator" w:id="0">
    <w:p w14:paraId="2B2D8D02" w14:textId="77777777" w:rsidR="005D4070" w:rsidRDefault="005D4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B2629" w:rsidRDefault="00AB262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B8608" w14:textId="77777777" w:rsidR="005D4070" w:rsidRDefault="005D4070">
      <w:r>
        <w:separator/>
      </w:r>
    </w:p>
  </w:footnote>
  <w:footnote w:type="continuationSeparator" w:id="0">
    <w:p w14:paraId="25E3D57B" w14:textId="77777777" w:rsidR="005D4070" w:rsidRDefault="005D40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B2629" w:rsidRDefault="00AB262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AB2629" w:rsidRDefault="00AB2629">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0A1C3D8" w:rsidR="00AB2629" w:rsidRDefault="00AB2629">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41589"/>
    <w:multiLevelType w:val="multilevel"/>
    <w:tmpl w:val="9B3023D8"/>
    <w:lvl w:ilvl="0">
      <w:start w:val="7"/>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1A1504"/>
    <w:multiLevelType w:val="multilevel"/>
    <w:tmpl w:val="E2CC2D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85C5BCF"/>
    <w:multiLevelType w:val="multilevel"/>
    <w:tmpl w:val="D7D6EEC2"/>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6601B2C"/>
    <w:multiLevelType w:val="hybridMultilevel"/>
    <w:tmpl w:val="8C90F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FA520F0"/>
    <w:multiLevelType w:val="multilevel"/>
    <w:tmpl w:val="926600AE"/>
    <w:lvl w:ilvl="0">
      <w:start w:val="1"/>
      <w:numFmt w:val="decimal"/>
      <w:lvlText w:val="%1."/>
      <w:lvlJc w:val="left"/>
      <w:pPr>
        <w:ind w:left="721" w:hanging="360"/>
      </w:pPr>
      <w:rPr>
        <w:rFonts w:ascii="Calibri" w:hAnsi="Calibri" w:cs="Calibri" w:hint="default"/>
        <w:b/>
      </w:rPr>
    </w:lvl>
    <w:lvl w:ilvl="1">
      <w:start w:val="1"/>
      <w:numFmt w:val="decimal"/>
      <w:lvlText w:val="%2."/>
      <w:lvlJc w:val="left"/>
      <w:pPr>
        <w:ind w:left="721" w:hanging="360"/>
      </w:pPr>
      <w:rPr>
        <w:rFonts w:hint="default"/>
      </w:rPr>
    </w:lvl>
    <w:lvl w:ilvl="2">
      <w:start w:val="1"/>
      <w:numFmt w:val="upperLetter"/>
      <w:isLgl/>
      <w:lvlText w:val="%1.%2.%3."/>
      <w:lvlJc w:val="left"/>
      <w:pPr>
        <w:ind w:left="1081" w:hanging="720"/>
      </w:pPr>
      <w:rPr>
        <w:rFonts w:hint="default"/>
      </w:rPr>
    </w:lvl>
    <w:lvl w:ilvl="3">
      <w:start w:val="1"/>
      <w:numFmt w:val="decimal"/>
      <w:isLgl/>
      <w:lvlText w:val="%1.%2.%3.%4."/>
      <w:lvlJc w:val="left"/>
      <w:pPr>
        <w:ind w:left="1081" w:hanging="720"/>
      </w:pPr>
      <w:rPr>
        <w:rFonts w:hint="default"/>
      </w:rPr>
    </w:lvl>
    <w:lvl w:ilvl="4">
      <w:start w:val="1"/>
      <w:numFmt w:val="decimal"/>
      <w:isLgl/>
      <w:lvlText w:val="%1.%2.%3.%4.%5."/>
      <w:lvlJc w:val="left"/>
      <w:pPr>
        <w:ind w:left="1441" w:hanging="1080"/>
      </w:pPr>
      <w:rPr>
        <w:rFonts w:hint="default"/>
      </w:rPr>
    </w:lvl>
    <w:lvl w:ilvl="5">
      <w:start w:val="1"/>
      <w:numFmt w:val="decimal"/>
      <w:isLgl/>
      <w:lvlText w:val="%1.%2.%3.%4.%5.%6."/>
      <w:lvlJc w:val="left"/>
      <w:pPr>
        <w:ind w:left="1441" w:hanging="1080"/>
      </w:pPr>
      <w:rPr>
        <w:rFonts w:hint="default"/>
      </w:rPr>
    </w:lvl>
    <w:lvl w:ilvl="6">
      <w:start w:val="1"/>
      <w:numFmt w:val="decimal"/>
      <w:isLgl/>
      <w:lvlText w:val="%1.%2.%3.%4.%5.%6.%7."/>
      <w:lvlJc w:val="left"/>
      <w:pPr>
        <w:ind w:left="1801" w:hanging="1440"/>
      </w:pPr>
      <w:rPr>
        <w:rFonts w:hint="default"/>
      </w:rPr>
    </w:lvl>
    <w:lvl w:ilvl="7">
      <w:start w:val="1"/>
      <w:numFmt w:val="decimal"/>
      <w:isLgl/>
      <w:lvlText w:val="%1.%2.%3.%4.%5.%6.%7.%8."/>
      <w:lvlJc w:val="left"/>
      <w:pPr>
        <w:ind w:left="1801" w:hanging="1440"/>
      </w:pPr>
      <w:rPr>
        <w:rFonts w:hint="default"/>
      </w:rPr>
    </w:lvl>
    <w:lvl w:ilvl="8">
      <w:start w:val="1"/>
      <w:numFmt w:val="decimal"/>
      <w:isLgl/>
      <w:lvlText w:val="%1.%2.%3.%4.%5.%6.%7.%8.%9."/>
      <w:lvlJc w:val="left"/>
      <w:pPr>
        <w:ind w:left="2161" w:hanging="1800"/>
      </w:pPr>
      <w:rPr>
        <w:rFonts w:hint="default"/>
      </w:rPr>
    </w:lvl>
  </w:abstractNum>
  <w:abstractNum w:abstractNumId="15" w15:restartNumberingAfterBreak="0">
    <w:nsid w:val="58E5000B"/>
    <w:multiLevelType w:val="multilevel"/>
    <w:tmpl w:val="C4884512"/>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766EB8"/>
    <w:multiLevelType w:val="hybridMultilevel"/>
    <w:tmpl w:val="37869CD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8E43A9"/>
    <w:multiLevelType w:val="multilevel"/>
    <w:tmpl w:val="B440678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bCs/>
        <w:sz w:val="24"/>
        <w:szCs w:val="24"/>
      </w:rPr>
    </w:lvl>
    <w:lvl w:ilvl="2">
      <w:start w:val="1"/>
      <w:numFmt w:val="decimal"/>
      <w:isLgl/>
      <w:lvlText w:val="%1.%2.%3."/>
      <w:lvlJc w:val="left"/>
      <w:pPr>
        <w:ind w:left="1080" w:hanging="720"/>
      </w:pPr>
      <w:rPr>
        <w:rFonts w:hint="default"/>
        <w:b w:val="0"/>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17"/>
  </w:num>
  <w:num w:numId="4">
    <w:abstractNumId w:val="2"/>
  </w:num>
  <w:num w:numId="5">
    <w:abstractNumId w:val="13"/>
  </w:num>
  <w:num w:numId="6">
    <w:abstractNumId w:val="16"/>
  </w:num>
  <w:num w:numId="7">
    <w:abstractNumId w:val="6"/>
  </w:num>
  <w:num w:numId="8">
    <w:abstractNumId w:val="9"/>
  </w:num>
  <w:num w:numId="9">
    <w:abstractNumId w:val="3"/>
  </w:num>
  <w:num w:numId="10">
    <w:abstractNumId w:val="7"/>
  </w:num>
  <w:num w:numId="11">
    <w:abstractNumId w:val="12"/>
  </w:num>
  <w:num w:numId="12">
    <w:abstractNumId w:val="4"/>
  </w:num>
  <w:num w:numId="13">
    <w:abstractNumId w:val="20"/>
  </w:num>
  <w:num w:numId="14">
    <w:abstractNumId w:val="14"/>
  </w:num>
  <w:num w:numId="15">
    <w:abstractNumId w:val="1"/>
  </w:num>
  <w:num w:numId="16">
    <w:abstractNumId w:val="19"/>
  </w:num>
  <w:num w:numId="17">
    <w:abstractNumId w:val="11"/>
  </w:num>
  <w:num w:numId="18">
    <w:abstractNumId w:val="8"/>
  </w:num>
  <w:num w:numId="19">
    <w:abstractNumId w:val="15"/>
  </w:num>
  <w:num w:numId="20">
    <w:abstractNumId w:val="0"/>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0N7CwNDc3MDY1MbRU0lEKTi0uzszPAykwqQUAjXL9a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5fdd0e7vxezyetx9kpzr5e0x2t5svvrz9v&quot;&gt;TrkB nanoghosts paper &lt;record-ids&gt;&lt;item&gt;2&lt;/item&gt;&lt;item&gt;4&lt;/item&gt;&lt;item&gt;6&lt;/item&gt;&lt;item&gt;9&lt;/item&gt;&lt;item&gt;10&lt;/item&gt;&lt;item&gt;11&lt;/item&gt;&lt;item&gt;12&lt;/item&gt;&lt;/record-ids&gt;&lt;/item&gt;&lt;/Libraries&gt;"/>
  </w:docVars>
  <w:rsids>
    <w:rsidRoot w:val="006E4797"/>
    <w:rsid w:val="00002CF2"/>
    <w:rsid w:val="00012132"/>
    <w:rsid w:val="000121CF"/>
    <w:rsid w:val="00014BE2"/>
    <w:rsid w:val="00016005"/>
    <w:rsid w:val="00016F4A"/>
    <w:rsid w:val="00017216"/>
    <w:rsid w:val="000173BF"/>
    <w:rsid w:val="000177A2"/>
    <w:rsid w:val="00020652"/>
    <w:rsid w:val="00020F0E"/>
    <w:rsid w:val="00021B85"/>
    <w:rsid w:val="0002716E"/>
    <w:rsid w:val="00027C53"/>
    <w:rsid w:val="00034D97"/>
    <w:rsid w:val="000372B1"/>
    <w:rsid w:val="00044499"/>
    <w:rsid w:val="000446FF"/>
    <w:rsid w:val="00045130"/>
    <w:rsid w:val="00050C0A"/>
    <w:rsid w:val="00050C95"/>
    <w:rsid w:val="000511F4"/>
    <w:rsid w:val="000534D0"/>
    <w:rsid w:val="00053DB1"/>
    <w:rsid w:val="0005525B"/>
    <w:rsid w:val="0005593C"/>
    <w:rsid w:val="00055B60"/>
    <w:rsid w:val="000568FB"/>
    <w:rsid w:val="00064022"/>
    <w:rsid w:val="00065DA2"/>
    <w:rsid w:val="0006670D"/>
    <w:rsid w:val="00066AA1"/>
    <w:rsid w:val="00067B0B"/>
    <w:rsid w:val="0007368D"/>
    <w:rsid w:val="00081DDC"/>
    <w:rsid w:val="000849A2"/>
    <w:rsid w:val="00085540"/>
    <w:rsid w:val="00091ADA"/>
    <w:rsid w:val="00093045"/>
    <w:rsid w:val="00096D8F"/>
    <w:rsid w:val="000A4226"/>
    <w:rsid w:val="000A72FE"/>
    <w:rsid w:val="000B0798"/>
    <w:rsid w:val="000B08BB"/>
    <w:rsid w:val="000B444A"/>
    <w:rsid w:val="000B6C92"/>
    <w:rsid w:val="000B72B3"/>
    <w:rsid w:val="000C0B0E"/>
    <w:rsid w:val="000C0B13"/>
    <w:rsid w:val="000C0C60"/>
    <w:rsid w:val="000C29AA"/>
    <w:rsid w:val="000C6338"/>
    <w:rsid w:val="000C6E3C"/>
    <w:rsid w:val="000D186F"/>
    <w:rsid w:val="000D7100"/>
    <w:rsid w:val="000E0295"/>
    <w:rsid w:val="000E3689"/>
    <w:rsid w:val="000E43D2"/>
    <w:rsid w:val="000E44E4"/>
    <w:rsid w:val="000E5355"/>
    <w:rsid w:val="000E7C64"/>
    <w:rsid w:val="000F5DC4"/>
    <w:rsid w:val="000F674B"/>
    <w:rsid w:val="000F78DF"/>
    <w:rsid w:val="00102453"/>
    <w:rsid w:val="00103206"/>
    <w:rsid w:val="00103429"/>
    <w:rsid w:val="00103A80"/>
    <w:rsid w:val="0010586E"/>
    <w:rsid w:val="00105F83"/>
    <w:rsid w:val="001110F1"/>
    <w:rsid w:val="00111F1A"/>
    <w:rsid w:val="001133E5"/>
    <w:rsid w:val="001138F6"/>
    <w:rsid w:val="00113ED8"/>
    <w:rsid w:val="0011623E"/>
    <w:rsid w:val="00126304"/>
    <w:rsid w:val="00127D50"/>
    <w:rsid w:val="00133887"/>
    <w:rsid w:val="00133DF6"/>
    <w:rsid w:val="00135A7D"/>
    <w:rsid w:val="00137F7E"/>
    <w:rsid w:val="00144F25"/>
    <w:rsid w:val="001516C2"/>
    <w:rsid w:val="00151B09"/>
    <w:rsid w:val="00155506"/>
    <w:rsid w:val="00161BB2"/>
    <w:rsid w:val="001650E6"/>
    <w:rsid w:val="00171870"/>
    <w:rsid w:val="001828EA"/>
    <w:rsid w:val="00182FC2"/>
    <w:rsid w:val="00186689"/>
    <w:rsid w:val="00187411"/>
    <w:rsid w:val="00195360"/>
    <w:rsid w:val="001A3736"/>
    <w:rsid w:val="001A6049"/>
    <w:rsid w:val="001B6A97"/>
    <w:rsid w:val="001B6AED"/>
    <w:rsid w:val="001B79AD"/>
    <w:rsid w:val="001C182B"/>
    <w:rsid w:val="001C6ECF"/>
    <w:rsid w:val="001C7F5B"/>
    <w:rsid w:val="001D0BB6"/>
    <w:rsid w:val="001D2238"/>
    <w:rsid w:val="001D522E"/>
    <w:rsid w:val="001D527F"/>
    <w:rsid w:val="001E3D7F"/>
    <w:rsid w:val="001E653F"/>
    <w:rsid w:val="001E7EBB"/>
    <w:rsid w:val="001F3790"/>
    <w:rsid w:val="0021083D"/>
    <w:rsid w:val="00210F32"/>
    <w:rsid w:val="00211F1C"/>
    <w:rsid w:val="00214257"/>
    <w:rsid w:val="00214651"/>
    <w:rsid w:val="00215E92"/>
    <w:rsid w:val="00220785"/>
    <w:rsid w:val="00220FCA"/>
    <w:rsid w:val="002270A5"/>
    <w:rsid w:val="00227CD4"/>
    <w:rsid w:val="00231381"/>
    <w:rsid w:val="0023363C"/>
    <w:rsid w:val="002365D1"/>
    <w:rsid w:val="00240B3A"/>
    <w:rsid w:val="00241975"/>
    <w:rsid w:val="002455C3"/>
    <w:rsid w:val="0024583D"/>
    <w:rsid w:val="00247B03"/>
    <w:rsid w:val="002645C7"/>
    <w:rsid w:val="002645E5"/>
    <w:rsid w:val="00265361"/>
    <w:rsid w:val="0026568D"/>
    <w:rsid w:val="00270193"/>
    <w:rsid w:val="002710D2"/>
    <w:rsid w:val="0027155B"/>
    <w:rsid w:val="002733ED"/>
    <w:rsid w:val="00273EE2"/>
    <w:rsid w:val="002755B0"/>
    <w:rsid w:val="0028578F"/>
    <w:rsid w:val="00286709"/>
    <w:rsid w:val="00290375"/>
    <w:rsid w:val="0029142C"/>
    <w:rsid w:val="00292576"/>
    <w:rsid w:val="00293D24"/>
    <w:rsid w:val="00294E5A"/>
    <w:rsid w:val="00296A7B"/>
    <w:rsid w:val="002976DA"/>
    <w:rsid w:val="002A2941"/>
    <w:rsid w:val="002A5C24"/>
    <w:rsid w:val="002A6971"/>
    <w:rsid w:val="002B093B"/>
    <w:rsid w:val="002B4560"/>
    <w:rsid w:val="002B53F6"/>
    <w:rsid w:val="002B7410"/>
    <w:rsid w:val="002C36CE"/>
    <w:rsid w:val="002C3D13"/>
    <w:rsid w:val="002C3E39"/>
    <w:rsid w:val="002C455B"/>
    <w:rsid w:val="002D5186"/>
    <w:rsid w:val="002D7E5C"/>
    <w:rsid w:val="002E1705"/>
    <w:rsid w:val="002E2474"/>
    <w:rsid w:val="002E3BF2"/>
    <w:rsid w:val="002E6101"/>
    <w:rsid w:val="002E622D"/>
    <w:rsid w:val="002E72E6"/>
    <w:rsid w:val="002F13FB"/>
    <w:rsid w:val="002F15F3"/>
    <w:rsid w:val="002F1B64"/>
    <w:rsid w:val="002F2220"/>
    <w:rsid w:val="002F2F33"/>
    <w:rsid w:val="002F52FA"/>
    <w:rsid w:val="0030414F"/>
    <w:rsid w:val="00304587"/>
    <w:rsid w:val="00310092"/>
    <w:rsid w:val="00312B1F"/>
    <w:rsid w:val="0032097F"/>
    <w:rsid w:val="00321675"/>
    <w:rsid w:val="00322F9D"/>
    <w:rsid w:val="003238E4"/>
    <w:rsid w:val="00327716"/>
    <w:rsid w:val="00330BFB"/>
    <w:rsid w:val="00332B1A"/>
    <w:rsid w:val="0033300F"/>
    <w:rsid w:val="003343F8"/>
    <w:rsid w:val="003347C2"/>
    <w:rsid w:val="003354CB"/>
    <w:rsid w:val="00343B84"/>
    <w:rsid w:val="00344120"/>
    <w:rsid w:val="00345972"/>
    <w:rsid w:val="003466DD"/>
    <w:rsid w:val="00347760"/>
    <w:rsid w:val="00351087"/>
    <w:rsid w:val="00354FBE"/>
    <w:rsid w:val="00357E20"/>
    <w:rsid w:val="00360E0A"/>
    <w:rsid w:val="00362CC4"/>
    <w:rsid w:val="003656C1"/>
    <w:rsid w:val="00370FFD"/>
    <w:rsid w:val="00371DCF"/>
    <w:rsid w:val="00372053"/>
    <w:rsid w:val="003820D2"/>
    <w:rsid w:val="00383728"/>
    <w:rsid w:val="00383D4B"/>
    <w:rsid w:val="00384139"/>
    <w:rsid w:val="003850B0"/>
    <w:rsid w:val="00386C0E"/>
    <w:rsid w:val="00387F30"/>
    <w:rsid w:val="003903C1"/>
    <w:rsid w:val="00391582"/>
    <w:rsid w:val="003919AD"/>
    <w:rsid w:val="0039209F"/>
    <w:rsid w:val="003930F5"/>
    <w:rsid w:val="00397BE8"/>
    <w:rsid w:val="003A07F5"/>
    <w:rsid w:val="003A5533"/>
    <w:rsid w:val="003A7B05"/>
    <w:rsid w:val="003B073F"/>
    <w:rsid w:val="003B2687"/>
    <w:rsid w:val="003B5A91"/>
    <w:rsid w:val="003B77A1"/>
    <w:rsid w:val="003B7BD6"/>
    <w:rsid w:val="003C252E"/>
    <w:rsid w:val="003C3661"/>
    <w:rsid w:val="003C5806"/>
    <w:rsid w:val="003D0EFB"/>
    <w:rsid w:val="003D2361"/>
    <w:rsid w:val="003D39A9"/>
    <w:rsid w:val="003D3A97"/>
    <w:rsid w:val="003D4272"/>
    <w:rsid w:val="003D6891"/>
    <w:rsid w:val="003D7771"/>
    <w:rsid w:val="003E20CD"/>
    <w:rsid w:val="003E4DA0"/>
    <w:rsid w:val="003E53D1"/>
    <w:rsid w:val="003E542B"/>
    <w:rsid w:val="003E634E"/>
    <w:rsid w:val="003F094E"/>
    <w:rsid w:val="003F1A4D"/>
    <w:rsid w:val="003F3A18"/>
    <w:rsid w:val="003F3C98"/>
    <w:rsid w:val="003F466A"/>
    <w:rsid w:val="003F6089"/>
    <w:rsid w:val="003F6245"/>
    <w:rsid w:val="003F6792"/>
    <w:rsid w:val="003F6C44"/>
    <w:rsid w:val="004044CB"/>
    <w:rsid w:val="00404BA6"/>
    <w:rsid w:val="004061EC"/>
    <w:rsid w:val="004121F3"/>
    <w:rsid w:val="004126BA"/>
    <w:rsid w:val="00413C74"/>
    <w:rsid w:val="00421FB5"/>
    <w:rsid w:val="00423C94"/>
    <w:rsid w:val="00426901"/>
    <w:rsid w:val="0043082B"/>
    <w:rsid w:val="004312F3"/>
    <w:rsid w:val="0043332F"/>
    <w:rsid w:val="00435A6D"/>
    <w:rsid w:val="004368EB"/>
    <w:rsid w:val="0043718B"/>
    <w:rsid w:val="004531F6"/>
    <w:rsid w:val="0045526B"/>
    <w:rsid w:val="00455342"/>
    <w:rsid w:val="004568D7"/>
    <w:rsid w:val="0046021D"/>
    <w:rsid w:val="00461DB0"/>
    <w:rsid w:val="004631EF"/>
    <w:rsid w:val="00472D39"/>
    <w:rsid w:val="00472EB1"/>
    <w:rsid w:val="00477D81"/>
    <w:rsid w:val="00480495"/>
    <w:rsid w:val="004825F6"/>
    <w:rsid w:val="00484F8C"/>
    <w:rsid w:val="004A138D"/>
    <w:rsid w:val="004A212D"/>
    <w:rsid w:val="004A2CE7"/>
    <w:rsid w:val="004B4FB1"/>
    <w:rsid w:val="004B769A"/>
    <w:rsid w:val="004B76F0"/>
    <w:rsid w:val="004C1C53"/>
    <w:rsid w:val="004C56F3"/>
    <w:rsid w:val="004D1548"/>
    <w:rsid w:val="004D3000"/>
    <w:rsid w:val="004D37BF"/>
    <w:rsid w:val="004D3CF4"/>
    <w:rsid w:val="004D5E03"/>
    <w:rsid w:val="004E29B2"/>
    <w:rsid w:val="004E4EE2"/>
    <w:rsid w:val="004E56A7"/>
    <w:rsid w:val="004E56E2"/>
    <w:rsid w:val="004E5E88"/>
    <w:rsid w:val="004E6D9D"/>
    <w:rsid w:val="004E778A"/>
    <w:rsid w:val="004F09DC"/>
    <w:rsid w:val="004F1FA4"/>
    <w:rsid w:val="004F6AD6"/>
    <w:rsid w:val="005005A4"/>
    <w:rsid w:val="00500768"/>
    <w:rsid w:val="00504089"/>
    <w:rsid w:val="00504B0D"/>
    <w:rsid w:val="005110B3"/>
    <w:rsid w:val="00511D92"/>
    <w:rsid w:val="00520114"/>
    <w:rsid w:val="0052464A"/>
    <w:rsid w:val="00524E7E"/>
    <w:rsid w:val="00526EBB"/>
    <w:rsid w:val="00527B9F"/>
    <w:rsid w:val="005316CB"/>
    <w:rsid w:val="00533238"/>
    <w:rsid w:val="005339B9"/>
    <w:rsid w:val="005378F6"/>
    <w:rsid w:val="005409AA"/>
    <w:rsid w:val="00551D82"/>
    <w:rsid w:val="005537EF"/>
    <w:rsid w:val="00561493"/>
    <w:rsid w:val="00567E6D"/>
    <w:rsid w:val="00570597"/>
    <w:rsid w:val="00570A25"/>
    <w:rsid w:val="0057164D"/>
    <w:rsid w:val="00572131"/>
    <w:rsid w:val="00573A71"/>
    <w:rsid w:val="0057628A"/>
    <w:rsid w:val="005809DA"/>
    <w:rsid w:val="00581227"/>
    <w:rsid w:val="0058431B"/>
    <w:rsid w:val="00587600"/>
    <w:rsid w:val="00593203"/>
    <w:rsid w:val="00594083"/>
    <w:rsid w:val="005943BC"/>
    <w:rsid w:val="00597297"/>
    <w:rsid w:val="005A1A64"/>
    <w:rsid w:val="005A2430"/>
    <w:rsid w:val="005A2D16"/>
    <w:rsid w:val="005A75F1"/>
    <w:rsid w:val="005B12B3"/>
    <w:rsid w:val="005B4464"/>
    <w:rsid w:val="005B6717"/>
    <w:rsid w:val="005C0363"/>
    <w:rsid w:val="005D2266"/>
    <w:rsid w:val="005D4070"/>
    <w:rsid w:val="005D5BF8"/>
    <w:rsid w:val="005E10F0"/>
    <w:rsid w:val="005E2CB7"/>
    <w:rsid w:val="005E2CBA"/>
    <w:rsid w:val="005F3B1C"/>
    <w:rsid w:val="005F7817"/>
    <w:rsid w:val="005F7DC3"/>
    <w:rsid w:val="00601F8D"/>
    <w:rsid w:val="00611368"/>
    <w:rsid w:val="0061417E"/>
    <w:rsid w:val="006141D1"/>
    <w:rsid w:val="00614407"/>
    <w:rsid w:val="00614ADF"/>
    <w:rsid w:val="0061681D"/>
    <w:rsid w:val="006216D0"/>
    <w:rsid w:val="006223CA"/>
    <w:rsid w:val="00622578"/>
    <w:rsid w:val="00623F17"/>
    <w:rsid w:val="00624BF3"/>
    <w:rsid w:val="006254F4"/>
    <w:rsid w:val="00635142"/>
    <w:rsid w:val="006374BB"/>
    <w:rsid w:val="00640F9F"/>
    <w:rsid w:val="0064199E"/>
    <w:rsid w:val="0064324C"/>
    <w:rsid w:val="00643B0A"/>
    <w:rsid w:val="00650375"/>
    <w:rsid w:val="00650E28"/>
    <w:rsid w:val="00661587"/>
    <w:rsid w:val="00662059"/>
    <w:rsid w:val="0067044A"/>
    <w:rsid w:val="006719FA"/>
    <w:rsid w:val="006729B4"/>
    <w:rsid w:val="00680938"/>
    <w:rsid w:val="00683076"/>
    <w:rsid w:val="00687E0F"/>
    <w:rsid w:val="00692F3E"/>
    <w:rsid w:val="00694BF1"/>
    <w:rsid w:val="00697379"/>
    <w:rsid w:val="00697A79"/>
    <w:rsid w:val="006A0745"/>
    <w:rsid w:val="006A0985"/>
    <w:rsid w:val="006B1ED3"/>
    <w:rsid w:val="006B401B"/>
    <w:rsid w:val="006B5D15"/>
    <w:rsid w:val="006B6167"/>
    <w:rsid w:val="006C088B"/>
    <w:rsid w:val="006C0911"/>
    <w:rsid w:val="006C0C19"/>
    <w:rsid w:val="006C318F"/>
    <w:rsid w:val="006C44D1"/>
    <w:rsid w:val="006C6095"/>
    <w:rsid w:val="006C63DF"/>
    <w:rsid w:val="006C7518"/>
    <w:rsid w:val="006C7DEB"/>
    <w:rsid w:val="006D0825"/>
    <w:rsid w:val="006D291D"/>
    <w:rsid w:val="006D3862"/>
    <w:rsid w:val="006D4195"/>
    <w:rsid w:val="006E0121"/>
    <w:rsid w:val="006E4249"/>
    <w:rsid w:val="006E4797"/>
    <w:rsid w:val="006E69DD"/>
    <w:rsid w:val="006E6DF4"/>
    <w:rsid w:val="006E7526"/>
    <w:rsid w:val="006F2EDD"/>
    <w:rsid w:val="006F31F9"/>
    <w:rsid w:val="0070444F"/>
    <w:rsid w:val="00704653"/>
    <w:rsid w:val="00705C96"/>
    <w:rsid w:val="0070703D"/>
    <w:rsid w:val="00707240"/>
    <w:rsid w:val="00707696"/>
    <w:rsid w:val="00711F31"/>
    <w:rsid w:val="00714EB3"/>
    <w:rsid w:val="007165AC"/>
    <w:rsid w:val="00716B2E"/>
    <w:rsid w:val="0071741D"/>
    <w:rsid w:val="0071757F"/>
    <w:rsid w:val="00717BFC"/>
    <w:rsid w:val="00720712"/>
    <w:rsid w:val="0072359C"/>
    <w:rsid w:val="00727785"/>
    <w:rsid w:val="00727B2C"/>
    <w:rsid w:val="0073002E"/>
    <w:rsid w:val="00743700"/>
    <w:rsid w:val="00743FEE"/>
    <w:rsid w:val="00746782"/>
    <w:rsid w:val="00750235"/>
    <w:rsid w:val="00751F56"/>
    <w:rsid w:val="0076496A"/>
    <w:rsid w:val="00767973"/>
    <w:rsid w:val="00771DD4"/>
    <w:rsid w:val="00772109"/>
    <w:rsid w:val="0077217E"/>
    <w:rsid w:val="00772FE9"/>
    <w:rsid w:val="00781703"/>
    <w:rsid w:val="00783C17"/>
    <w:rsid w:val="007854AF"/>
    <w:rsid w:val="0078582C"/>
    <w:rsid w:val="00787429"/>
    <w:rsid w:val="00790E8C"/>
    <w:rsid w:val="00792F06"/>
    <w:rsid w:val="007A73A6"/>
    <w:rsid w:val="007B02C5"/>
    <w:rsid w:val="007B162E"/>
    <w:rsid w:val="007B1F14"/>
    <w:rsid w:val="007B51C7"/>
    <w:rsid w:val="007B600E"/>
    <w:rsid w:val="007C3892"/>
    <w:rsid w:val="007C3F7A"/>
    <w:rsid w:val="007C46B0"/>
    <w:rsid w:val="007C517C"/>
    <w:rsid w:val="007D292B"/>
    <w:rsid w:val="007D3D28"/>
    <w:rsid w:val="007D5ED9"/>
    <w:rsid w:val="007E2F64"/>
    <w:rsid w:val="007E36FD"/>
    <w:rsid w:val="007E5B2C"/>
    <w:rsid w:val="007E5F88"/>
    <w:rsid w:val="007E67C9"/>
    <w:rsid w:val="007E76B3"/>
    <w:rsid w:val="007E7D51"/>
    <w:rsid w:val="007F4F71"/>
    <w:rsid w:val="007F5A49"/>
    <w:rsid w:val="007F718E"/>
    <w:rsid w:val="0080342E"/>
    <w:rsid w:val="00804D14"/>
    <w:rsid w:val="0080711D"/>
    <w:rsid w:val="00811AB6"/>
    <w:rsid w:val="0081763F"/>
    <w:rsid w:val="00825B55"/>
    <w:rsid w:val="0082691C"/>
    <w:rsid w:val="00831A0C"/>
    <w:rsid w:val="008344C9"/>
    <w:rsid w:val="008412C8"/>
    <w:rsid w:val="00841914"/>
    <w:rsid w:val="00841D5E"/>
    <w:rsid w:val="00853FD3"/>
    <w:rsid w:val="00853FD4"/>
    <w:rsid w:val="008559E9"/>
    <w:rsid w:val="00857FEF"/>
    <w:rsid w:val="00860416"/>
    <w:rsid w:val="00864275"/>
    <w:rsid w:val="00870C40"/>
    <w:rsid w:val="00871016"/>
    <w:rsid w:val="0087200B"/>
    <w:rsid w:val="0087399C"/>
    <w:rsid w:val="008773EF"/>
    <w:rsid w:val="0087793D"/>
    <w:rsid w:val="008800D1"/>
    <w:rsid w:val="00880BDD"/>
    <w:rsid w:val="00882DED"/>
    <w:rsid w:val="00890714"/>
    <w:rsid w:val="00891977"/>
    <w:rsid w:val="00892C78"/>
    <w:rsid w:val="0089561A"/>
    <w:rsid w:val="00896AC9"/>
    <w:rsid w:val="008A0C10"/>
    <w:rsid w:val="008A162C"/>
    <w:rsid w:val="008A35FC"/>
    <w:rsid w:val="008A3D14"/>
    <w:rsid w:val="008A47C6"/>
    <w:rsid w:val="008B4CFF"/>
    <w:rsid w:val="008B6832"/>
    <w:rsid w:val="008C0AE3"/>
    <w:rsid w:val="008C2399"/>
    <w:rsid w:val="008C25DA"/>
    <w:rsid w:val="008C4006"/>
    <w:rsid w:val="008C5532"/>
    <w:rsid w:val="008D1120"/>
    <w:rsid w:val="008D11ED"/>
    <w:rsid w:val="008E6C97"/>
    <w:rsid w:val="008E73E7"/>
    <w:rsid w:val="008F09DD"/>
    <w:rsid w:val="008F3B9D"/>
    <w:rsid w:val="008F5A80"/>
    <w:rsid w:val="00903622"/>
    <w:rsid w:val="009075D8"/>
    <w:rsid w:val="00910103"/>
    <w:rsid w:val="009139CA"/>
    <w:rsid w:val="0091591B"/>
    <w:rsid w:val="0091603B"/>
    <w:rsid w:val="009160A8"/>
    <w:rsid w:val="00920CAE"/>
    <w:rsid w:val="00923D30"/>
    <w:rsid w:val="00925A33"/>
    <w:rsid w:val="00931665"/>
    <w:rsid w:val="00932E62"/>
    <w:rsid w:val="009332DB"/>
    <w:rsid w:val="00935F7A"/>
    <w:rsid w:val="0094371F"/>
    <w:rsid w:val="009477EE"/>
    <w:rsid w:val="00953223"/>
    <w:rsid w:val="00956E48"/>
    <w:rsid w:val="00960F31"/>
    <w:rsid w:val="009616CC"/>
    <w:rsid w:val="00971544"/>
    <w:rsid w:val="00974C6C"/>
    <w:rsid w:val="00977663"/>
    <w:rsid w:val="009870B6"/>
    <w:rsid w:val="00987910"/>
    <w:rsid w:val="00987FAA"/>
    <w:rsid w:val="00997578"/>
    <w:rsid w:val="009A1093"/>
    <w:rsid w:val="009A1979"/>
    <w:rsid w:val="009A4D39"/>
    <w:rsid w:val="009A7D3E"/>
    <w:rsid w:val="009A7E01"/>
    <w:rsid w:val="009B00F7"/>
    <w:rsid w:val="009B13A8"/>
    <w:rsid w:val="009B2CB1"/>
    <w:rsid w:val="009B3E50"/>
    <w:rsid w:val="009C5EC7"/>
    <w:rsid w:val="009D0A74"/>
    <w:rsid w:val="009D15FF"/>
    <w:rsid w:val="009D216E"/>
    <w:rsid w:val="009D46D1"/>
    <w:rsid w:val="009D543A"/>
    <w:rsid w:val="009E1B28"/>
    <w:rsid w:val="009E6AD4"/>
    <w:rsid w:val="009F1567"/>
    <w:rsid w:val="009F2DBF"/>
    <w:rsid w:val="009F62FA"/>
    <w:rsid w:val="009F73C5"/>
    <w:rsid w:val="00A070EF"/>
    <w:rsid w:val="00A0748B"/>
    <w:rsid w:val="00A10F85"/>
    <w:rsid w:val="00A1467B"/>
    <w:rsid w:val="00A1612B"/>
    <w:rsid w:val="00A167CB"/>
    <w:rsid w:val="00A20AD5"/>
    <w:rsid w:val="00A319C4"/>
    <w:rsid w:val="00A31F16"/>
    <w:rsid w:val="00A334D4"/>
    <w:rsid w:val="00A351F1"/>
    <w:rsid w:val="00A37715"/>
    <w:rsid w:val="00A43498"/>
    <w:rsid w:val="00A47137"/>
    <w:rsid w:val="00A47378"/>
    <w:rsid w:val="00A5115B"/>
    <w:rsid w:val="00A52EA6"/>
    <w:rsid w:val="00A569B1"/>
    <w:rsid w:val="00A608E2"/>
    <w:rsid w:val="00A64E69"/>
    <w:rsid w:val="00A66850"/>
    <w:rsid w:val="00A72D0A"/>
    <w:rsid w:val="00A73B22"/>
    <w:rsid w:val="00A7414B"/>
    <w:rsid w:val="00A76155"/>
    <w:rsid w:val="00A8439F"/>
    <w:rsid w:val="00A86EF4"/>
    <w:rsid w:val="00A871CC"/>
    <w:rsid w:val="00A92B98"/>
    <w:rsid w:val="00A94E42"/>
    <w:rsid w:val="00AA0ED3"/>
    <w:rsid w:val="00AA14D5"/>
    <w:rsid w:val="00AB13A7"/>
    <w:rsid w:val="00AB2629"/>
    <w:rsid w:val="00AB3131"/>
    <w:rsid w:val="00AB72C7"/>
    <w:rsid w:val="00AB7703"/>
    <w:rsid w:val="00AB7D4E"/>
    <w:rsid w:val="00AC0C54"/>
    <w:rsid w:val="00AC1C72"/>
    <w:rsid w:val="00AC3506"/>
    <w:rsid w:val="00AC6E00"/>
    <w:rsid w:val="00AD0B09"/>
    <w:rsid w:val="00AD189B"/>
    <w:rsid w:val="00AD1B71"/>
    <w:rsid w:val="00AD2076"/>
    <w:rsid w:val="00AD5CA8"/>
    <w:rsid w:val="00AF19B7"/>
    <w:rsid w:val="00AF4892"/>
    <w:rsid w:val="00AF5067"/>
    <w:rsid w:val="00AF6A75"/>
    <w:rsid w:val="00AF7093"/>
    <w:rsid w:val="00AF7339"/>
    <w:rsid w:val="00AF7FE2"/>
    <w:rsid w:val="00B031E4"/>
    <w:rsid w:val="00B05160"/>
    <w:rsid w:val="00B06267"/>
    <w:rsid w:val="00B06E8F"/>
    <w:rsid w:val="00B07A25"/>
    <w:rsid w:val="00B12D35"/>
    <w:rsid w:val="00B14B57"/>
    <w:rsid w:val="00B150F9"/>
    <w:rsid w:val="00B17179"/>
    <w:rsid w:val="00B17607"/>
    <w:rsid w:val="00B2084D"/>
    <w:rsid w:val="00B238F0"/>
    <w:rsid w:val="00B248DF"/>
    <w:rsid w:val="00B27ED2"/>
    <w:rsid w:val="00B336CF"/>
    <w:rsid w:val="00B341FD"/>
    <w:rsid w:val="00B37255"/>
    <w:rsid w:val="00B37745"/>
    <w:rsid w:val="00B420CA"/>
    <w:rsid w:val="00B444C6"/>
    <w:rsid w:val="00B4621D"/>
    <w:rsid w:val="00B519B1"/>
    <w:rsid w:val="00B519BA"/>
    <w:rsid w:val="00B524B5"/>
    <w:rsid w:val="00B527BF"/>
    <w:rsid w:val="00B52D44"/>
    <w:rsid w:val="00B52F38"/>
    <w:rsid w:val="00B533AB"/>
    <w:rsid w:val="00B579AC"/>
    <w:rsid w:val="00B62BF2"/>
    <w:rsid w:val="00B7204E"/>
    <w:rsid w:val="00B74557"/>
    <w:rsid w:val="00B7514E"/>
    <w:rsid w:val="00B80B3A"/>
    <w:rsid w:val="00B829D5"/>
    <w:rsid w:val="00B84C9B"/>
    <w:rsid w:val="00B8619D"/>
    <w:rsid w:val="00B90C19"/>
    <w:rsid w:val="00B96492"/>
    <w:rsid w:val="00BA140F"/>
    <w:rsid w:val="00BA3EB7"/>
    <w:rsid w:val="00BA493E"/>
    <w:rsid w:val="00BA652A"/>
    <w:rsid w:val="00BA6F4D"/>
    <w:rsid w:val="00BA7CFD"/>
    <w:rsid w:val="00BB0653"/>
    <w:rsid w:val="00BB1221"/>
    <w:rsid w:val="00BB4101"/>
    <w:rsid w:val="00BB4C66"/>
    <w:rsid w:val="00BC0142"/>
    <w:rsid w:val="00BC5F76"/>
    <w:rsid w:val="00BC668D"/>
    <w:rsid w:val="00BD1621"/>
    <w:rsid w:val="00BD220A"/>
    <w:rsid w:val="00BD51C6"/>
    <w:rsid w:val="00BD6193"/>
    <w:rsid w:val="00BD6A40"/>
    <w:rsid w:val="00BE015C"/>
    <w:rsid w:val="00BE22A2"/>
    <w:rsid w:val="00BE58F0"/>
    <w:rsid w:val="00BE5F88"/>
    <w:rsid w:val="00BE7484"/>
    <w:rsid w:val="00BF45C7"/>
    <w:rsid w:val="00BF5668"/>
    <w:rsid w:val="00BF6703"/>
    <w:rsid w:val="00BF7A5D"/>
    <w:rsid w:val="00C02569"/>
    <w:rsid w:val="00C0619B"/>
    <w:rsid w:val="00C061B5"/>
    <w:rsid w:val="00C1050F"/>
    <w:rsid w:val="00C144AA"/>
    <w:rsid w:val="00C208C9"/>
    <w:rsid w:val="00C20FA9"/>
    <w:rsid w:val="00C22362"/>
    <w:rsid w:val="00C23B6C"/>
    <w:rsid w:val="00C2435F"/>
    <w:rsid w:val="00C25C54"/>
    <w:rsid w:val="00C33566"/>
    <w:rsid w:val="00C33587"/>
    <w:rsid w:val="00C34490"/>
    <w:rsid w:val="00C37596"/>
    <w:rsid w:val="00C4006D"/>
    <w:rsid w:val="00C44CF4"/>
    <w:rsid w:val="00C44EBF"/>
    <w:rsid w:val="00C45517"/>
    <w:rsid w:val="00C46431"/>
    <w:rsid w:val="00C46610"/>
    <w:rsid w:val="00C521DA"/>
    <w:rsid w:val="00C545C7"/>
    <w:rsid w:val="00C5729B"/>
    <w:rsid w:val="00C575CF"/>
    <w:rsid w:val="00C600DF"/>
    <w:rsid w:val="00C6210D"/>
    <w:rsid w:val="00C65144"/>
    <w:rsid w:val="00C675A8"/>
    <w:rsid w:val="00C73B79"/>
    <w:rsid w:val="00C74551"/>
    <w:rsid w:val="00C766D2"/>
    <w:rsid w:val="00C81437"/>
    <w:rsid w:val="00C83942"/>
    <w:rsid w:val="00C83CE2"/>
    <w:rsid w:val="00C871AC"/>
    <w:rsid w:val="00C927E3"/>
    <w:rsid w:val="00C947D7"/>
    <w:rsid w:val="00C96501"/>
    <w:rsid w:val="00C9665D"/>
    <w:rsid w:val="00CA0F37"/>
    <w:rsid w:val="00CA1160"/>
    <w:rsid w:val="00CA133D"/>
    <w:rsid w:val="00CA1FE0"/>
    <w:rsid w:val="00CA2456"/>
    <w:rsid w:val="00CA3B91"/>
    <w:rsid w:val="00CA5A38"/>
    <w:rsid w:val="00CA6C35"/>
    <w:rsid w:val="00CB0922"/>
    <w:rsid w:val="00CB282B"/>
    <w:rsid w:val="00CB330C"/>
    <w:rsid w:val="00CB5EFD"/>
    <w:rsid w:val="00CC1805"/>
    <w:rsid w:val="00CC4574"/>
    <w:rsid w:val="00CC5607"/>
    <w:rsid w:val="00CC713A"/>
    <w:rsid w:val="00CC74AA"/>
    <w:rsid w:val="00CC7549"/>
    <w:rsid w:val="00CD15CB"/>
    <w:rsid w:val="00CD1A06"/>
    <w:rsid w:val="00CD2AED"/>
    <w:rsid w:val="00CD4B7E"/>
    <w:rsid w:val="00CD6CAF"/>
    <w:rsid w:val="00CD6FC7"/>
    <w:rsid w:val="00CE1C25"/>
    <w:rsid w:val="00CE5538"/>
    <w:rsid w:val="00CE7DEA"/>
    <w:rsid w:val="00CF0650"/>
    <w:rsid w:val="00CF0AAC"/>
    <w:rsid w:val="00CF2372"/>
    <w:rsid w:val="00CF3695"/>
    <w:rsid w:val="00CF5A65"/>
    <w:rsid w:val="00D03556"/>
    <w:rsid w:val="00D03856"/>
    <w:rsid w:val="00D041D6"/>
    <w:rsid w:val="00D0463D"/>
    <w:rsid w:val="00D067AE"/>
    <w:rsid w:val="00D10A65"/>
    <w:rsid w:val="00D11C29"/>
    <w:rsid w:val="00D17E4C"/>
    <w:rsid w:val="00D20580"/>
    <w:rsid w:val="00D22CAD"/>
    <w:rsid w:val="00D26804"/>
    <w:rsid w:val="00D2743B"/>
    <w:rsid w:val="00D30DAE"/>
    <w:rsid w:val="00D336EB"/>
    <w:rsid w:val="00D342D6"/>
    <w:rsid w:val="00D37065"/>
    <w:rsid w:val="00D37720"/>
    <w:rsid w:val="00D4052B"/>
    <w:rsid w:val="00D4213F"/>
    <w:rsid w:val="00D42154"/>
    <w:rsid w:val="00D42D05"/>
    <w:rsid w:val="00D45F12"/>
    <w:rsid w:val="00D477E0"/>
    <w:rsid w:val="00D50E70"/>
    <w:rsid w:val="00D55D6B"/>
    <w:rsid w:val="00D60B1A"/>
    <w:rsid w:val="00D61ACB"/>
    <w:rsid w:val="00D62FC8"/>
    <w:rsid w:val="00D64D80"/>
    <w:rsid w:val="00D64EC7"/>
    <w:rsid w:val="00D673E8"/>
    <w:rsid w:val="00D67D44"/>
    <w:rsid w:val="00D7603F"/>
    <w:rsid w:val="00D7636F"/>
    <w:rsid w:val="00D847FA"/>
    <w:rsid w:val="00D8737E"/>
    <w:rsid w:val="00D9222F"/>
    <w:rsid w:val="00D93FA0"/>
    <w:rsid w:val="00D9459F"/>
    <w:rsid w:val="00DA2970"/>
    <w:rsid w:val="00DA5778"/>
    <w:rsid w:val="00DA5C63"/>
    <w:rsid w:val="00DA727D"/>
    <w:rsid w:val="00DA7617"/>
    <w:rsid w:val="00DA7910"/>
    <w:rsid w:val="00DA7EDC"/>
    <w:rsid w:val="00DB108F"/>
    <w:rsid w:val="00DB19A6"/>
    <w:rsid w:val="00DB36D8"/>
    <w:rsid w:val="00DC04B6"/>
    <w:rsid w:val="00DC2CDF"/>
    <w:rsid w:val="00DC345F"/>
    <w:rsid w:val="00DC43BA"/>
    <w:rsid w:val="00DC5D4A"/>
    <w:rsid w:val="00DD364C"/>
    <w:rsid w:val="00DD52CB"/>
    <w:rsid w:val="00DD739E"/>
    <w:rsid w:val="00DE3D91"/>
    <w:rsid w:val="00DE5359"/>
    <w:rsid w:val="00DE5EE7"/>
    <w:rsid w:val="00DE7058"/>
    <w:rsid w:val="00DF720F"/>
    <w:rsid w:val="00DF734A"/>
    <w:rsid w:val="00E0349E"/>
    <w:rsid w:val="00E05772"/>
    <w:rsid w:val="00E10DFD"/>
    <w:rsid w:val="00E11CD2"/>
    <w:rsid w:val="00E13177"/>
    <w:rsid w:val="00E176F9"/>
    <w:rsid w:val="00E202FF"/>
    <w:rsid w:val="00E23AC6"/>
    <w:rsid w:val="00E34687"/>
    <w:rsid w:val="00E415B7"/>
    <w:rsid w:val="00E41966"/>
    <w:rsid w:val="00E451E6"/>
    <w:rsid w:val="00E453C9"/>
    <w:rsid w:val="00E468D2"/>
    <w:rsid w:val="00E50342"/>
    <w:rsid w:val="00E51766"/>
    <w:rsid w:val="00E605AA"/>
    <w:rsid w:val="00E6087A"/>
    <w:rsid w:val="00E60EAE"/>
    <w:rsid w:val="00E611E9"/>
    <w:rsid w:val="00E624F6"/>
    <w:rsid w:val="00E630C5"/>
    <w:rsid w:val="00E639DF"/>
    <w:rsid w:val="00E6762E"/>
    <w:rsid w:val="00E708E8"/>
    <w:rsid w:val="00E72526"/>
    <w:rsid w:val="00E7347E"/>
    <w:rsid w:val="00E7542B"/>
    <w:rsid w:val="00E81742"/>
    <w:rsid w:val="00E838FF"/>
    <w:rsid w:val="00E8458C"/>
    <w:rsid w:val="00E85CE3"/>
    <w:rsid w:val="00E90316"/>
    <w:rsid w:val="00E91C6A"/>
    <w:rsid w:val="00E923FA"/>
    <w:rsid w:val="00E92E78"/>
    <w:rsid w:val="00E957F7"/>
    <w:rsid w:val="00E97050"/>
    <w:rsid w:val="00EA05DB"/>
    <w:rsid w:val="00EA5B5F"/>
    <w:rsid w:val="00EB1E68"/>
    <w:rsid w:val="00EB31C8"/>
    <w:rsid w:val="00EB3BB5"/>
    <w:rsid w:val="00EB738F"/>
    <w:rsid w:val="00EC5B46"/>
    <w:rsid w:val="00EC5BB4"/>
    <w:rsid w:val="00ED3279"/>
    <w:rsid w:val="00ED73EC"/>
    <w:rsid w:val="00EE25A2"/>
    <w:rsid w:val="00EE4A8A"/>
    <w:rsid w:val="00EE503F"/>
    <w:rsid w:val="00EE6250"/>
    <w:rsid w:val="00EE7264"/>
    <w:rsid w:val="00EF03A8"/>
    <w:rsid w:val="00EF06FD"/>
    <w:rsid w:val="00EF1085"/>
    <w:rsid w:val="00EF1758"/>
    <w:rsid w:val="00EF1760"/>
    <w:rsid w:val="00EF1DCC"/>
    <w:rsid w:val="00EF2D03"/>
    <w:rsid w:val="00EF5348"/>
    <w:rsid w:val="00EF76AD"/>
    <w:rsid w:val="00EF7C19"/>
    <w:rsid w:val="00F00887"/>
    <w:rsid w:val="00F01536"/>
    <w:rsid w:val="00F019C9"/>
    <w:rsid w:val="00F042CE"/>
    <w:rsid w:val="00F06465"/>
    <w:rsid w:val="00F065A6"/>
    <w:rsid w:val="00F06BE6"/>
    <w:rsid w:val="00F10722"/>
    <w:rsid w:val="00F11C68"/>
    <w:rsid w:val="00F14834"/>
    <w:rsid w:val="00F219E1"/>
    <w:rsid w:val="00F30846"/>
    <w:rsid w:val="00F32877"/>
    <w:rsid w:val="00F32D2A"/>
    <w:rsid w:val="00F33005"/>
    <w:rsid w:val="00F36C89"/>
    <w:rsid w:val="00F44787"/>
    <w:rsid w:val="00F50CCB"/>
    <w:rsid w:val="00F52F98"/>
    <w:rsid w:val="00F56E8D"/>
    <w:rsid w:val="00F57533"/>
    <w:rsid w:val="00F578D3"/>
    <w:rsid w:val="00F60492"/>
    <w:rsid w:val="00F62078"/>
    <w:rsid w:val="00F6686D"/>
    <w:rsid w:val="00F67E76"/>
    <w:rsid w:val="00F70218"/>
    <w:rsid w:val="00F727BA"/>
    <w:rsid w:val="00F72CA2"/>
    <w:rsid w:val="00F730D2"/>
    <w:rsid w:val="00F738E1"/>
    <w:rsid w:val="00F7437F"/>
    <w:rsid w:val="00F80BA1"/>
    <w:rsid w:val="00F91295"/>
    <w:rsid w:val="00F922F4"/>
    <w:rsid w:val="00F94722"/>
    <w:rsid w:val="00F957C6"/>
    <w:rsid w:val="00F95C75"/>
    <w:rsid w:val="00F97119"/>
    <w:rsid w:val="00F9719D"/>
    <w:rsid w:val="00F97A22"/>
    <w:rsid w:val="00F97A36"/>
    <w:rsid w:val="00FA135B"/>
    <w:rsid w:val="00FA1B77"/>
    <w:rsid w:val="00FA4B77"/>
    <w:rsid w:val="00FA5EA7"/>
    <w:rsid w:val="00FB12DD"/>
    <w:rsid w:val="00FB4759"/>
    <w:rsid w:val="00FB5DDB"/>
    <w:rsid w:val="00FC4AD2"/>
    <w:rsid w:val="00FC56FF"/>
    <w:rsid w:val="00FC57BD"/>
    <w:rsid w:val="00FD1C65"/>
    <w:rsid w:val="00FD3E0D"/>
    <w:rsid w:val="00FD40B2"/>
    <w:rsid w:val="00FD7959"/>
    <w:rsid w:val="00FE0E60"/>
    <w:rsid w:val="00FE3004"/>
    <w:rsid w:val="00FE6732"/>
    <w:rsid w:val="00FE6C58"/>
    <w:rsid w:val="00FF3876"/>
    <w:rsid w:val="00FF6A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089"/>
    <w:pPr>
      <w:widowControl/>
      <w:jc w:val="left"/>
    </w:pPr>
    <w:rPr>
      <w:rFonts w:ascii="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hAnsi="Calibri" w:cs="Calibri"/>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DocumentMap">
    <w:name w:val="Document Map"/>
    <w:basedOn w:val="Normal"/>
    <w:link w:val="DocumentMapChar"/>
    <w:uiPriority w:val="99"/>
    <w:semiHidden/>
    <w:unhideWhenUsed/>
    <w:rsid w:val="004044CB"/>
  </w:style>
  <w:style w:type="character" w:customStyle="1" w:styleId="DocumentMapChar">
    <w:name w:val="Document Map Char"/>
    <w:basedOn w:val="DefaultParagraphFont"/>
    <w:link w:val="DocumentMap"/>
    <w:uiPriority w:val="99"/>
    <w:semiHidden/>
    <w:rsid w:val="004044CB"/>
    <w:rPr>
      <w:rFonts w:ascii="Times New Roman" w:hAnsi="Times New Roman" w:cs="Times New Roman"/>
    </w:rPr>
  </w:style>
  <w:style w:type="paragraph" w:styleId="ListParagraph">
    <w:name w:val="List Paragraph"/>
    <w:basedOn w:val="Normal"/>
    <w:uiPriority w:val="34"/>
    <w:qFormat/>
    <w:rsid w:val="004044CB"/>
    <w:pPr>
      <w:widowControl w:val="0"/>
      <w:ind w:left="720"/>
      <w:contextualSpacing/>
      <w:jc w:val="both"/>
    </w:pPr>
    <w:rPr>
      <w:rFonts w:ascii="Calibri" w:hAnsi="Calibri" w:cs="Calibri"/>
    </w:rPr>
  </w:style>
  <w:style w:type="paragraph" w:styleId="Footer">
    <w:name w:val="footer"/>
    <w:basedOn w:val="Normal"/>
    <w:link w:val="FooterChar"/>
    <w:uiPriority w:val="99"/>
    <w:unhideWhenUsed/>
    <w:rsid w:val="004044CB"/>
    <w:pPr>
      <w:widowControl w:val="0"/>
      <w:tabs>
        <w:tab w:val="center" w:pos="4680"/>
        <w:tab w:val="right" w:pos="9360"/>
      </w:tabs>
      <w:jc w:val="both"/>
    </w:pPr>
    <w:rPr>
      <w:rFonts w:ascii="Calibri" w:hAnsi="Calibri" w:cs="Calibri"/>
    </w:rPr>
  </w:style>
  <w:style w:type="character" w:customStyle="1" w:styleId="FooterChar">
    <w:name w:val="Footer Char"/>
    <w:basedOn w:val="DefaultParagraphFont"/>
    <w:link w:val="Footer"/>
    <w:uiPriority w:val="99"/>
    <w:rsid w:val="004044CB"/>
  </w:style>
  <w:style w:type="character" w:styleId="FollowedHyperlink">
    <w:name w:val="FollowedHyperlink"/>
    <w:basedOn w:val="DefaultParagraphFont"/>
    <w:uiPriority w:val="99"/>
    <w:semiHidden/>
    <w:unhideWhenUsed/>
    <w:rsid w:val="0045526B"/>
    <w:rPr>
      <w:color w:val="800080" w:themeColor="followedHyperlink"/>
      <w:u w:val="single"/>
    </w:rPr>
  </w:style>
  <w:style w:type="paragraph" w:customStyle="1" w:styleId="EndNoteBibliographyTitle">
    <w:name w:val="EndNote Bibliography Title"/>
    <w:basedOn w:val="Normal"/>
    <w:rsid w:val="002E3BF2"/>
    <w:pPr>
      <w:widowControl w:val="0"/>
      <w:jc w:val="center"/>
    </w:pPr>
    <w:rPr>
      <w:rFonts w:ascii="Calibri" w:hAnsi="Calibri" w:cs="Calibri"/>
    </w:rPr>
  </w:style>
  <w:style w:type="paragraph" w:customStyle="1" w:styleId="EndNoteBibliography">
    <w:name w:val="EndNote Bibliography"/>
    <w:basedOn w:val="Normal"/>
    <w:rsid w:val="002E3BF2"/>
    <w:pPr>
      <w:widowControl w:val="0"/>
      <w:jc w:val="both"/>
    </w:pPr>
    <w:rPr>
      <w:rFonts w:ascii="Calibri" w:hAnsi="Calibri" w:cs="Calibri"/>
    </w:rPr>
  </w:style>
  <w:style w:type="character" w:styleId="CommentReference">
    <w:name w:val="annotation reference"/>
    <w:basedOn w:val="DefaultParagraphFont"/>
    <w:uiPriority w:val="99"/>
    <w:semiHidden/>
    <w:unhideWhenUsed/>
    <w:rsid w:val="00066AA1"/>
    <w:rPr>
      <w:sz w:val="18"/>
      <w:szCs w:val="18"/>
    </w:rPr>
  </w:style>
  <w:style w:type="paragraph" w:styleId="CommentText">
    <w:name w:val="annotation text"/>
    <w:basedOn w:val="Normal"/>
    <w:link w:val="CommentTextChar"/>
    <w:uiPriority w:val="99"/>
    <w:semiHidden/>
    <w:unhideWhenUsed/>
    <w:rsid w:val="00066AA1"/>
    <w:pPr>
      <w:widowControl w:val="0"/>
      <w:jc w:val="both"/>
    </w:pPr>
    <w:rPr>
      <w:rFonts w:ascii="Calibri" w:hAnsi="Calibri" w:cs="Calibri"/>
    </w:rPr>
  </w:style>
  <w:style w:type="character" w:customStyle="1" w:styleId="CommentTextChar">
    <w:name w:val="Comment Text Char"/>
    <w:basedOn w:val="DefaultParagraphFont"/>
    <w:link w:val="CommentText"/>
    <w:uiPriority w:val="99"/>
    <w:semiHidden/>
    <w:rsid w:val="00066AA1"/>
  </w:style>
  <w:style w:type="paragraph" w:styleId="CommentSubject">
    <w:name w:val="annotation subject"/>
    <w:basedOn w:val="CommentText"/>
    <w:next w:val="CommentText"/>
    <w:link w:val="CommentSubjectChar"/>
    <w:uiPriority w:val="99"/>
    <w:semiHidden/>
    <w:unhideWhenUsed/>
    <w:rsid w:val="00066AA1"/>
    <w:rPr>
      <w:b/>
      <w:bCs/>
      <w:sz w:val="20"/>
      <w:szCs w:val="20"/>
    </w:rPr>
  </w:style>
  <w:style w:type="character" w:customStyle="1" w:styleId="CommentSubjectChar">
    <w:name w:val="Comment Subject Char"/>
    <w:basedOn w:val="CommentTextChar"/>
    <w:link w:val="CommentSubject"/>
    <w:uiPriority w:val="99"/>
    <w:semiHidden/>
    <w:rsid w:val="00066AA1"/>
    <w:rPr>
      <w:b/>
      <w:bCs/>
      <w:sz w:val="20"/>
      <w:szCs w:val="20"/>
    </w:rPr>
  </w:style>
  <w:style w:type="paragraph" w:styleId="BalloonText">
    <w:name w:val="Balloon Text"/>
    <w:basedOn w:val="Normal"/>
    <w:link w:val="BalloonTextChar"/>
    <w:uiPriority w:val="99"/>
    <w:semiHidden/>
    <w:unhideWhenUsed/>
    <w:rsid w:val="00066AA1"/>
    <w:pPr>
      <w:widowControl w:val="0"/>
      <w:jc w:val="both"/>
    </w:pPr>
    <w:rPr>
      <w:sz w:val="18"/>
      <w:szCs w:val="18"/>
    </w:rPr>
  </w:style>
  <w:style w:type="character" w:customStyle="1" w:styleId="BalloonTextChar">
    <w:name w:val="Balloon Text Char"/>
    <w:basedOn w:val="DefaultParagraphFont"/>
    <w:link w:val="BalloonText"/>
    <w:uiPriority w:val="99"/>
    <w:semiHidden/>
    <w:rsid w:val="00066AA1"/>
    <w:rPr>
      <w:rFonts w:ascii="Times New Roman" w:hAnsi="Times New Roman" w:cs="Times New Roman"/>
      <w:sz w:val="18"/>
      <w:szCs w:val="18"/>
    </w:rPr>
  </w:style>
  <w:style w:type="character" w:customStyle="1" w:styleId="markedcontent">
    <w:name w:val="markedcontent"/>
    <w:basedOn w:val="DefaultParagraphFont"/>
    <w:rsid w:val="007A73A6"/>
  </w:style>
  <w:style w:type="character" w:styleId="LineNumber">
    <w:name w:val="line number"/>
    <w:basedOn w:val="DefaultParagraphFont"/>
    <w:uiPriority w:val="99"/>
    <w:semiHidden/>
    <w:unhideWhenUsed/>
    <w:rsid w:val="00520114"/>
  </w:style>
  <w:style w:type="paragraph" w:styleId="Revision">
    <w:name w:val="Revision"/>
    <w:hidden/>
    <w:uiPriority w:val="99"/>
    <w:semiHidden/>
    <w:rsid w:val="006A0745"/>
    <w:pPr>
      <w:widowControl/>
      <w:jc w:val="left"/>
    </w:pPr>
    <w:rPr>
      <w:rFonts w:ascii="Times New Roman" w:hAnsi="Times New Roman" w:cs="Times New Roman"/>
    </w:rPr>
  </w:style>
  <w:style w:type="paragraph" w:styleId="NormalWeb">
    <w:name w:val="Normal (Web)"/>
    <w:basedOn w:val="Normal"/>
    <w:uiPriority w:val="99"/>
    <w:unhideWhenUsed/>
    <w:rsid w:val="00E10DFD"/>
    <w:pPr>
      <w:spacing w:before="100" w:beforeAutospacing="1" w:after="100" w:afterAutospacing="1"/>
    </w:pPr>
  </w:style>
  <w:style w:type="character" w:customStyle="1" w:styleId="UnresolvedMention2">
    <w:name w:val="Unresolved Mention2"/>
    <w:basedOn w:val="DefaultParagraphFont"/>
    <w:uiPriority w:val="99"/>
    <w:rsid w:val="008A35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529140">
      <w:bodyDiv w:val="1"/>
      <w:marLeft w:val="0"/>
      <w:marRight w:val="0"/>
      <w:marTop w:val="0"/>
      <w:marBottom w:val="0"/>
      <w:divBdr>
        <w:top w:val="none" w:sz="0" w:space="0" w:color="auto"/>
        <w:left w:val="none" w:sz="0" w:space="0" w:color="auto"/>
        <w:bottom w:val="none" w:sz="0" w:space="0" w:color="auto"/>
        <w:right w:val="none" w:sz="0" w:space="0" w:color="auto"/>
      </w:divBdr>
      <w:divsChild>
        <w:div w:id="772701767">
          <w:marLeft w:val="0"/>
          <w:marRight w:val="0"/>
          <w:marTop w:val="0"/>
          <w:marBottom w:val="0"/>
          <w:divBdr>
            <w:top w:val="none" w:sz="0" w:space="0" w:color="auto"/>
            <w:left w:val="none" w:sz="0" w:space="0" w:color="auto"/>
            <w:bottom w:val="none" w:sz="0" w:space="0" w:color="auto"/>
            <w:right w:val="none" w:sz="0" w:space="0" w:color="auto"/>
          </w:divBdr>
        </w:div>
      </w:divsChild>
    </w:div>
    <w:div w:id="126123025">
      <w:bodyDiv w:val="1"/>
      <w:marLeft w:val="0"/>
      <w:marRight w:val="0"/>
      <w:marTop w:val="0"/>
      <w:marBottom w:val="0"/>
      <w:divBdr>
        <w:top w:val="none" w:sz="0" w:space="0" w:color="auto"/>
        <w:left w:val="none" w:sz="0" w:space="0" w:color="auto"/>
        <w:bottom w:val="none" w:sz="0" w:space="0" w:color="auto"/>
        <w:right w:val="none" w:sz="0" w:space="0" w:color="auto"/>
      </w:divBdr>
    </w:div>
    <w:div w:id="155612564">
      <w:bodyDiv w:val="1"/>
      <w:marLeft w:val="0"/>
      <w:marRight w:val="0"/>
      <w:marTop w:val="0"/>
      <w:marBottom w:val="0"/>
      <w:divBdr>
        <w:top w:val="none" w:sz="0" w:space="0" w:color="auto"/>
        <w:left w:val="none" w:sz="0" w:space="0" w:color="auto"/>
        <w:bottom w:val="none" w:sz="0" w:space="0" w:color="auto"/>
        <w:right w:val="none" w:sz="0" w:space="0" w:color="auto"/>
      </w:divBdr>
      <w:divsChild>
        <w:div w:id="325087891">
          <w:marLeft w:val="0"/>
          <w:marRight w:val="0"/>
          <w:marTop w:val="0"/>
          <w:marBottom w:val="0"/>
          <w:divBdr>
            <w:top w:val="none" w:sz="0" w:space="0" w:color="auto"/>
            <w:left w:val="none" w:sz="0" w:space="0" w:color="auto"/>
            <w:bottom w:val="none" w:sz="0" w:space="0" w:color="auto"/>
            <w:right w:val="none" w:sz="0" w:space="0" w:color="auto"/>
          </w:divBdr>
        </w:div>
      </w:divsChild>
    </w:div>
    <w:div w:id="395202061">
      <w:bodyDiv w:val="1"/>
      <w:marLeft w:val="0"/>
      <w:marRight w:val="0"/>
      <w:marTop w:val="0"/>
      <w:marBottom w:val="0"/>
      <w:divBdr>
        <w:top w:val="none" w:sz="0" w:space="0" w:color="auto"/>
        <w:left w:val="none" w:sz="0" w:space="0" w:color="auto"/>
        <w:bottom w:val="none" w:sz="0" w:space="0" w:color="auto"/>
        <w:right w:val="none" w:sz="0" w:space="0" w:color="auto"/>
      </w:divBdr>
    </w:div>
    <w:div w:id="482549256">
      <w:bodyDiv w:val="1"/>
      <w:marLeft w:val="0"/>
      <w:marRight w:val="0"/>
      <w:marTop w:val="0"/>
      <w:marBottom w:val="0"/>
      <w:divBdr>
        <w:top w:val="none" w:sz="0" w:space="0" w:color="auto"/>
        <w:left w:val="none" w:sz="0" w:space="0" w:color="auto"/>
        <w:bottom w:val="none" w:sz="0" w:space="0" w:color="auto"/>
        <w:right w:val="none" w:sz="0" w:space="0" w:color="auto"/>
      </w:divBdr>
    </w:div>
    <w:div w:id="482549621">
      <w:bodyDiv w:val="1"/>
      <w:marLeft w:val="0"/>
      <w:marRight w:val="0"/>
      <w:marTop w:val="0"/>
      <w:marBottom w:val="0"/>
      <w:divBdr>
        <w:top w:val="none" w:sz="0" w:space="0" w:color="auto"/>
        <w:left w:val="none" w:sz="0" w:space="0" w:color="auto"/>
        <w:bottom w:val="none" w:sz="0" w:space="0" w:color="auto"/>
        <w:right w:val="none" w:sz="0" w:space="0" w:color="auto"/>
      </w:divBdr>
    </w:div>
    <w:div w:id="489908211">
      <w:bodyDiv w:val="1"/>
      <w:marLeft w:val="0"/>
      <w:marRight w:val="0"/>
      <w:marTop w:val="0"/>
      <w:marBottom w:val="0"/>
      <w:divBdr>
        <w:top w:val="none" w:sz="0" w:space="0" w:color="auto"/>
        <w:left w:val="none" w:sz="0" w:space="0" w:color="auto"/>
        <w:bottom w:val="none" w:sz="0" w:space="0" w:color="auto"/>
        <w:right w:val="none" w:sz="0" w:space="0" w:color="auto"/>
      </w:divBdr>
    </w:div>
    <w:div w:id="589506966">
      <w:bodyDiv w:val="1"/>
      <w:marLeft w:val="0"/>
      <w:marRight w:val="0"/>
      <w:marTop w:val="0"/>
      <w:marBottom w:val="0"/>
      <w:divBdr>
        <w:top w:val="none" w:sz="0" w:space="0" w:color="auto"/>
        <w:left w:val="none" w:sz="0" w:space="0" w:color="auto"/>
        <w:bottom w:val="none" w:sz="0" w:space="0" w:color="auto"/>
        <w:right w:val="none" w:sz="0" w:space="0" w:color="auto"/>
      </w:divBdr>
    </w:div>
    <w:div w:id="605701055">
      <w:bodyDiv w:val="1"/>
      <w:marLeft w:val="0"/>
      <w:marRight w:val="0"/>
      <w:marTop w:val="0"/>
      <w:marBottom w:val="0"/>
      <w:divBdr>
        <w:top w:val="none" w:sz="0" w:space="0" w:color="auto"/>
        <w:left w:val="none" w:sz="0" w:space="0" w:color="auto"/>
        <w:bottom w:val="none" w:sz="0" w:space="0" w:color="auto"/>
        <w:right w:val="none" w:sz="0" w:space="0" w:color="auto"/>
      </w:divBdr>
    </w:div>
    <w:div w:id="760570665">
      <w:bodyDiv w:val="1"/>
      <w:marLeft w:val="0"/>
      <w:marRight w:val="0"/>
      <w:marTop w:val="0"/>
      <w:marBottom w:val="0"/>
      <w:divBdr>
        <w:top w:val="none" w:sz="0" w:space="0" w:color="auto"/>
        <w:left w:val="none" w:sz="0" w:space="0" w:color="auto"/>
        <w:bottom w:val="none" w:sz="0" w:space="0" w:color="auto"/>
        <w:right w:val="none" w:sz="0" w:space="0" w:color="auto"/>
      </w:divBdr>
    </w:div>
    <w:div w:id="791897875">
      <w:bodyDiv w:val="1"/>
      <w:marLeft w:val="0"/>
      <w:marRight w:val="0"/>
      <w:marTop w:val="0"/>
      <w:marBottom w:val="0"/>
      <w:divBdr>
        <w:top w:val="none" w:sz="0" w:space="0" w:color="auto"/>
        <w:left w:val="none" w:sz="0" w:space="0" w:color="auto"/>
        <w:bottom w:val="none" w:sz="0" w:space="0" w:color="auto"/>
        <w:right w:val="none" w:sz="0" w:space="0" w:color="auto"/>
      </w:divBdr>
    </w:div>
    <w:div w:id="837038346">
      <w:bodyDiv w:val="1"/>
      <w:marLeft w:val="0"/>
      <w:marRight w:val="0"/>
      <w:marTop w:val="0"/>
      <w:marBottom w:val="0"/>
      <w:divBdr>
        <w:top w:val="none" w:sz="0" w:space="0" w:color="auto"/>
        <w:left w:val="none" w:sz="0" w:space="0" w:color="auto"/>
        <w:bottom w:val="none" w:sz="0" w:space="0" w:color="auto"/>
        <w:right w:val="none" w:sz="0" w:space="0" w:color="auto"/>
      </w:divBdr>
    </w:div>
    <w:div w:id="936788615">
      <w:bodyDiv w:val="1"/>
      <w:marLeft w:val="0"/>
      <w:marRight w:val="0"/>
      <w:marTop w:val="0"/>
      <w:marBottom w:val="0"/>
      <w:divBdr>
        <w:top w:val="none" w:sz="0" w:space="0" w:color="auto"/>
        <w:left w:val="none" w:sz="0" w:space="0" w:color="auto"/>
        <w:bottom w:val="none" w:sz="0" w:space="0" w:color="auto"/>
        <w:right w:val="none" w:sz="0" w:space="0" w:color="auto"/>
      </w:divBdr>
    </w:div>
    <w:div w:id="969440501">
      <w:bodyDiv w:val="1"/>
      <w:marLeft w:val="0"/>
      <w:marRight w:val="0"/>
      <w:marTop w:val="0"/>
      <w:marBottom w:val="0"/>
      <w:divBdr>
        <w:top w:val="none" w:sz="0" w:space="0" w:color="auto"/>
        <w:left w:val="none" w:sz="0" w:space="0" w:color="auto"/>
        <w:bottom w:val="none" w:sz="0" w:space="0" w:color="auto"/>
        <w:right w:val="none" w:sz="0" w:space="0" w:color="auto"/>
      </w:divBdr>
    </w:div>
    <w:div w:id="1068066465">
      <w:bodyDiv w:val="1"/>
      <w:marLeft w:val="0"/>
      <w:marRight w:val="0"/>
      <w:marTop w:val="0"/>
      <w:marBottom w:val="0"/>
      <w:divBdr>
        <w:top w:val="none" w:sz="0" w:space="0" w:color="auto"/>
        <w:left w:val="none" w:sz="0" w:space="0" w:color="auto"/>
        <w:bottom w:val="none" w:sz="0" w:space="0" w:color="auto"/>
        <w:right w:val="none" w:sz="0" w:space="0" w:color="auto"/>
      </w:divBdr>
    </w:div>
    <w:div w:id="1203860719">
      <w:bodyDiv w:val="1"/>
      <w:marLeft w:val="0"/>
      <w:marRight w:val="0"/>
      <w:marTop w:val="0"/>
      <w:marBottom w:val="0"/>
      <w:divBdr>
        <w:top w:val="none" w:sz="0" w:space="0" w:color="auto"/>
        <w:left w:val="none" w:sz="0" w:space="0" w:color="auto"/>
        <w:bottom w:val="none" w:sz="0" w:space="0" w:color="auto"/>
        <w:right w:val="none" w:sz="0" w:space="0" w:color="auto"/>
      </w:divBdr>
    </w:div>
    <w:div w:id="1342506910">
      <w:bodyDiv w:val="1"/>
      <w:marLeft w:val="0"/>
      <w:marRight w:val="0"/>
      <w:marTop w:val="0"/>
      <w:marBottom w:val="0"/>
      <w:divBdr>
        <w:top w:val="none" w:sz="0" w:space="0" w:color="auto"/>
        <w:left w:val="none" w:sz="0" w:space="0" w:color="auto"/>
        <w:bottom w:val="none" w:sz="0" w:space="0" w:color="auto"/>
        <w:right w:val="none" w:sz="0" w:space="0" w:color="auto"/>
      </w:divBdr>
    </w:div>
    <w:div w:id="1365791302">
      <w:bodyDiv w:val="1"/>
      <w:marLeft w:val="0"/>
      <w:marRight w:val="0"/>
      <w:marTop w:val="0"/>
      <w:marBottom w:val="0"/>
      <w:divBdr>
        <w:top w:val="none" w:sz="0" w:space="0" w:color="auto"/>
        <w:left w:val="none" w:sz="0" w:space="0" w:color="auto"/>
        <w:bottom w:val="none" w:sz="0" w:space="0" w:color="auto"/>
        <w:right w:val="none" w:sz="0" w:space="0" w:color="auto"/>
      </w:divBdr>
    </w:div>
    <w:div w:id="1521160225">
      <w:bodyDiv w:val="1"/>
      <w:marLeft w:val="0"/>
      <w:marRight w:val="0"/>
      <w:marTop w:val="0"/>
      <w:marBottom w:val="0"/>
      <w:divBdr>
        <w:top w:val="none" w:sz="0" w:space="0" w:color="auto"/>
        <w:left w:val="none" w:sz="0" w:space="0" w:color="auto"/>
        <w:bottom w:val="none" w:sz="0" w:space="0" w:color="auto"/>
        <w:right w:val="none" w:sz="0" w:space="0" w:color="auto"/>
      </w:divBdr>
    </w:div>
    <w:div w:id="1783958699">
      <w:bodyDiv w:val="1"/>
      <w:marLeft w:val="0"/>
      <w:marRight w:val="0"/>
      <w:marTop w:val="0"/>
      <w:marBottom w:val="0"/>
      <w:divBdr>
        <w:top w:val="none" w:sz="0" w:space="0" w:color="auto"/>
        <w:left w:val="none" w:sz="0" w:space="0" w:color="auto"/>
        <w:bottom w:val="none" w:sz="0" w:space="0" w:color="auto"/>
        <w:right w:val="none" w:sz="0" w:space="0" w:color="auto"/>
      </w:divBdr>
    </w:div>
    <w:div w:id="1807894286">
      <w:bodyDiv w:val="1"/>
      <w:marLeft w:val="0"/>
      <w:marRight w:val="0"/>
      <w:marTop w:val="0"/>
      <w:marBottom w:val="0"/>
      <w:divBdr>
        <w:top w:val="none" w:sz="0" w:space="0" w:color="auto"/>
        <w:left w:val="none" w:sz="0" w:space="0" w:color="auto"/>
        <w:bottom w:val="none" w:sz="0" w:space="0" w:color="auto"/>
        <w:right w:val="none" w:sz="0" w:space="0" w:color="auto"/>
      </w:divBdr>
    </w:div>
    <w:div w:id="1828012510">
      <w:bodyDiv w:val="1"/>
      <w:marLeft w:val="0"/>
      <w:marRight w:val="0"/>
      <w:marTop w:val="0"/>
      <w:marBottom w:val="0"/>
      <w:divBdr>
        <w:top w:val="none" w:sz="0" w:space="0" w:color="auto"/>
        <w:left w:val="none" w:sz="0" w:space="0" w:color="auto"/>
        <w:bottom w:val="none" w:sz="0" w:space="0" w:color="auto"/>
        <w:right w:val="none" w:sz="0" w:space="0" w:color="auto"/>
      </w:divBdr>
    </w:div>
    <w:div w:id="1965767580">
      <w:bodyDiv w:val="1"/>
      <w:marLeft w:val="0"/>
      <w:marRight w:val="0"/>
      <w:marTop w:val="0"/>
      <w:marBottom w:val="0"/>
      <w:divBdr>
        <w:top w:val="none" w:sz="0" w:space="0" w:color="auto"/>
        <w:left w:val="none" w:sz="0" w:space="0" w:color="auto"/>
        <w:bottom w:val="none" w:sz="0" w:space="0" w:color="auto"/>
        <w:right w:val="none" w:sz="0" w:space="0" w:color="auto"/>
      </w:divBdr>
    </w:div>
    <w:div w:id="1997606744">
      <w:bodyDiv w:val="1"/>
      <w:marLeft w:val="0"/>
      <w:marRight w:val="0"/>
      <w:marTop w:val="0"/>
      <w:marBottom w:val="0"/>
      <w:divBdr>
        <w:top w:val="none" w:sz="0" w:space="0" w:color="auto"/>
        <w:left w:val="none" w:sz="0" w:space="0" w:color="auto"/>
        <w:bottom w:val="none" w:sz="0" w:space="0" w:color="auto"/>
        <w:right w:val="none" w:sz="0" w:space="0" w:color="auto"/>
      </w:divBdr>
    </w:div>
    <w:div w:id="1998532743">
      <w:bodyDiv w:val="1"/>
      <w:marLeft w:val="0"/>
      <w:marRight w:val="0"/>
      <w:marTop w:val="0"/>
      <w:marBottom w:val="0"/>
      <w:divBdr>
        <w:top w:val="none" w:sz="0" w:space="0" w:color="auto"/>
        <w:left w:val="none" w:sz="0" w:space="0" w:color="auto"/>
        <w:bottom w:val="none" w:sz="0" w:space="0" w:color="auto"/>
        <w:right w:val="none" w:sz="0" w:space="0" w:color="auto"/>
      </w:divBdr>
    </w:div>
    <w:div w:id="2013221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97BF6-832A-264E-91C9-51B6FDEED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3005</Words>
  <Characters>74135</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7-17T00:03:00Z</cp:lastPrinted>
  <dcterms:created xsi:type="dcterms:W3CDTF">2021-12-30T16:47:00Z</dcterms:created>
  <dcterms:modified xsi:type="dcterms:W3CDTF">2021-12-31T17:07:00Z</dcterms:modified>
</cp:coreProperties>
</file>